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96D7EA2" w14:textId="33B13903" w:rsidR="003F121F" w:rsidRPr="0030235F" w:rsidRDefault="004B454C" w:rsidP="00512892">
      <w:pPr>
        <w:spacing w:line="480" w:lineRule="auto"/>
        <w:jc w:val="center"/>
        <w:rPr>
          <w:b/>
        </w:rPr>
      </w:pPr>
      <w:r>
        <w:rPr>
          <w:b/>
        </w:rPr>
        <w:t>Worry about debt</w:t>
      </w:r>
      <w:r w:rsidR="003F121F" w:rsidRPr="0030235F">
        <w:rPr>
          <w:b/>
        </w:rPr>
        <w:t xml:space="preserve"> is related to social loneliness in older adults in the Netherlands</w:t>
      </w:r>
    </w:p>
    <w:p w14:paraId="2A0AFA4D" w14:textId="632D45CA" w:rsidR="002C7C8C" w:rsidRDefault="002C7C8C" w:rsidP="0030235F"/>
    <w:p w14:paraId="5ADB3B76" w14:textId="07DF9F5F" w:rsidR="00C54139" w:rsidRPr="00C54139" w:rsidRDefault="00C54139" w:rsidP="0030235F">
      <w:pPr>
        <w:rPr>
          <w:b/>
          <w:bCs/>
        </w:rPr>
      </w:pPr>
      <w:r w:rsidRPr="00C54139">
        <w:rPr>
          <w:b/>
          <w:bCs/>
        </w:rPr>
        <w:t>Supplemental files for online publication</w:t>
      </w:r>
    </w:p>
    <w:p w14:paraId="28F1AA4C" w14:textId="24664007" w:rsidR="00C54139" w:rsidRDefault="00C54139" w:rsidP="0030235F"/>
    <w:p w14:paraId="00E4F1D6" w14:textId="77777777" w:rsidR="00D97912" w:rsidRDefault="00D97912" w:rsidP="00D97912"/>
    <w:p w14:paraId="6A1E6087" w14:textId="23CE8189" w:rsidR="00D97912" w:rsidRDefault="00D97912" w:rsidP="00D97912">
      <w:pPr>
        <w:pStyle w:val="Heading1"/>
      </w:pPr>
      <w:r w:rsidRPr="0026763C">
        <w:t xml:space="preserve">TABLE </w:t>
      </w:r>
      <w:r w:rsidR="009B050C">
        <w:t>S</w:t>
      </w:r>
      <w:r w:rsidR="00174833">
        <w:t>1</w:t>
      </w:r>
      <w:r w:rsidRPr="0026763C">
        <w:t xml:space="preserve">: </w:t>
      </w:r>
    </w:p>
    <w:p w14:paraId="2A6A0751" w14:textId="4FD73712" w:rsidR="00D97912" w:rsidRPr="0026763C" w:rsidRDefault="00D97912" w:rsidP="00D97912">
      <w:r>
        <w:t>Measurement and coding</w:t>
      </w:r>
      <w:r w:rsidRPr="002A05AD">
        <w:t xml:space="preserve"> of</w:t>
      </w:r>
      <w:r>
        <w:t xml:space="preserve"> the </w:t>
      </w:r>
      <w:r w:rsidRPr="00174833">
        <w:rPr>
          <w:u w:val="single"/>
        </w:rPr>
        <w:t>focal</w:t>
      </w:r>
      <w:r w:rsidRPr="002A05AD">
        <w:t xml:space="preserve"> variables used in the an</w:t>
      </w:r>
      <w:r w:rsidRPr="00D53EBA">
        <w:t>alysi</w:t>
      </w:r>
      <w:r w:rsidR="00F73912">
        <w:t>s</w:t>
      </w:r>
    </w:p>
    <w:p w14:paraId="40A77F6C" w14:textId="77777777" w:rsidR="00D97912" w:rsidRDefault="00D97912" w:rsidP="00D97912"/>
    <w:tbl>
      <w:tblPr>
        <w:tblW w:w="5000" w:type="pct"/>
        <w:tblLayout w:type="fixed"/>
        <w:tblLook w:val="04A0" w:firstRow="1" w:lastRow="0" w:firstColumn="1" w:lastColumn="0" w:noHBand="0" w:noVBand="1"/>
      </w:tblPr>
      <w:tblGrid>
        <w:gridCol w:w="2610"/>
        <w:gridCol w:w="3375"/>
        <w:gridCol w:w="3375"/>
      </w:tblGrid>
      <w:tr w:rsidR="00D97912" w:rsidRPr="0094105F" w14:paraId="4D4D849E" w14:textId="77777777" w:rsidTr="00174833">
        <w:tc>
          <w:tcPr>
            <w:tcW w:w="139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D039A2" w14:textId="77777777" w:rsidR="00D97912" w:rsidRPr="0094105F" w:rsidRDefault="00D97912" w:rsidP="00174833">
            <w:pPr>
              <w:rPr>
                <w:b/>
                <w:bCs/>
                <w:color w:val="000000"/>
                <w:sz w:val="20"/>
                <w:szCs w:val="20"/>
              </w:rPr>
            </w:pPr>
            <w:r w:rsidRPr="0094105F">
              <w:rPr>
                <w:b/>
                <w:bCs/>
                <w:color w:val="000000"/>
                <w:sz w:val="20"/>
                <w:szCs w:val="20"/>
              </w:rPr>
              <w:t>Variables</w:t>
            </w:r>
            <w:r>
              <w:rPr>
                <w:b/>
                <w:bCs/>
                <w:color w:val="000000"/>
                <w:sz w:val="20"/>
                <w:szCs w:val="20"/>
              </w:rPr>
              <w:t xml:space="preserve"> (LASA label)</w:t>
            </w:r>
          </w:p>
        </w:tc>
        <w:tc>
          <w:tcPr>
            <w:tcW w:w="180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33FEF2A" w14:textId="77777777" w:rsidR="00D97912" w:rsidRDefault="00D97912" w:rsidP="00174833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Questionnaire item</w:t>
            </w:r>
          </w:p>
        </w:tc>
        <w:tc>
          <w:tcPr>
            <w:tcW w:w="180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6C70D13" w14:textId="77777777" w:rsidR="00D97912" w:rsidRDefault="00D97912" w:rsidP="00174833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Response options and coding</w:t>
            </w:r>
          </w:p>
        </w:tc>
      </w:tr>
      <w:tr w:rsidR="00D97912" w:rsidRPr="00161BB2" w14:paraId="49B6D2D9" w14:textId="77777777" w:rsidTr="00174833">
        <w:tc>
          <w:tcPr>
            <w:tcW w:w="139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E57ED6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 w:rsidRPr="00161BB2">
              <w:rPr>
                <w:color w:val="000000"/>
                <w:sz w:val="20"/>
                <w:szCs w:val="20"/>
              </w:rPr>
              <w:t>Social loneliness</w:t>
            </w:r>
          </w:p>
          <w:p w14:paraId="4C3F9EA0" w14:textId="77777777" w:rsidR="00D97912" w:rsidRPr="004A755D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(i</w:t>
            </w:r>
            <w:r w:rsidRPr="005770FF">
              <w:rPr>
                <w:color w:val="000000"/>
                <w:sz w:val="20"/>
                <w:szCs w:val="20"/>
              </w:rPr>
              <w:t>losoc</w:t>
            </w:r>
            <w:r>
              <w:rPr>
                <w:color w:val="000000"/>
                <w:sz w:val="20"/>
                <w:szCs w:val="20"/>
              </w:rPr>
              <w:t>)</w:t>
            </w:r>
          </w:p>
        </w:tc>
        <w:tc>
          <w:tcPr>
            <w:tcW w:w="180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FB53385" w14:textId="77777777" w:rsidR="00D97912" w:rsidRDefault="00D97912" w:rsidP="00174833">
            <w:pPr>
              <w:rPr>
                <w:sz w:val="20"/>
                <w:szCs w:val="20"/>
              </w:rPr>
            </w:pPr>
            <w:r w:rsidRPr="00643523">
              <w:rPr>
                <w:sz w:val="20"/>
                <w:szCs w:val="20"/>
              </w:rPr>
              <w:t xml:space="preserve">5 items of the 11-item De Jong Gierveld Loneliness Scale </w:t>
            </w:r>
            <w:r w:rsidRPr="00643523"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Tilburg&lt;/Author&gt;&lt;Year&gt;2004&lt;/Year&gt;&lt;RecNum&gt;3719&lt;/RecNum&gt;&lt;DisplayText&gt;(Tilburg&lt;style face="italic"&gt;, et al.&lt;/style&gt; 2004)&lt;/DisplayText&gt;&lt;record&gt;&lt;rec-number&gt;3719&lt;/rec-number&gt;&lt;foreign-keys&gt;&lt;key app="EN" db-id="r2fzrxps9zsx03ets25xsswa5e2f9ppder09" timestamp="1560363655"&gt;3719&lt;/key&gt;&lt;/foreign-keys&gt;&lt;ref-type name="Journal Article"&gt;17&lt;/ref-type&gt;&lt;contributors&gt;&lt;authors&gt;&lt;author&gt;Theo van Tilburg&lt;/author&gt;&lt;author&gt;Betty Havens&lt;/author&gt;&lt;author&gt;Jenny de Jong Gierveld&lt;/author&gt;&lt;/authors&gt;&lt;/contributors&gt;&lt;titles&gt;&lt;title&gt;Loneliness among older adults in the Netherlands, Italy, and Canada: A multifaceted comparison&lt;/title&gt;&lt;secondary-title&gt;Canadian Journal on Aging&lt;/secondary-title&gt;&lt;/titles&gt;&lt;periodical&gt;&lt;full-title&gt;Canadian Journal on Aging&lt;/full-title&gt;&lt;/periodical&gt;&lt;pages&gt;169-180&lt;/pages&gt;&lt;volume&gt;23&lt;/volume&gt;&lt;number&gt;2&lt;/number&gt;&lt;dates&gt;&lt;year&gt;2004&lt;/year&gt;&lt;/dates&gt;&lt;urls&gt;&lt;/urls&gt;&lt;/record&gt;&lt;/Cite&gt;&lt;/EndNote&gt;</w:instrText>
            </w:r>
            <w:r w:rsidRPr="00643523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Tilburg</w:t>
            </w:r>
            <w:r w:rsidRPr="00824853">
              <w:rPr>
                <w:i/>
                <w:noProof/>
                <w:sz w:val="20"/>
                <w:szCs w:val="20"/>
              </w:rPr>
              <w:t>, et al.</w:t>
            </w:r>
            <w:r>
              <w:rPr>
                <w:noProof/>
                <w:sz w:val="20"/>
                <w:szCs w:val="20"/>
              </w:rPr>
              <w:t xml:space="preserve"> 2004)</w:t>
            </w:r>
            <w:r w:rsidRPr="00643523">
              <w:rPr>
                <w:sz w:val="20"/>
                <w:szCs w:val="20"/>
              </w:rPr>
              <w:fldChar w:fldCharType="end"/>
            </w:r>
          </w:p>
          <w:p w14:paraId="25865587" w14:textId="77777777" w:rsidR="00D97912" w:rsidRDefault="00D97912" w:rsidP="00174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esponse options:</w:t>
            </w:r>
          </w:p>
          <w:p w14:paraId="2D8BD836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1=no </w:t>
            </w:r>
          </w:p>
          <w:p w14:paraId="68F263FC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=</w:t>
            </w:r>
            <w:r w:rsidRPr="003057DA">
              <w:rPr>
                <w:color w:val="000000"/>
                <w:sz w:val="20"/>
                <w:szCs w:val="20"/>
              </w:rPr>
              <w:t>more or less</w:t>
            </w:r>
          </w:p>
          <w:p w14:paraId="35F2A89E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3=</w:t>
            </w:r>
            <w:r w:rsidRPr="003057DA">
              <w:rPr>
                <w:color w:val="000000"/>
                <w:sz w:val="20"/>
                <w:szCs w:val="20"/>
              </w:rPr>
              <w:t xml:space="preserve">yes </w:t>
            </w:r>
          </w:p>
          <w:p w14:paraId="393B88B8" w14:textId="77777777" w:rsidR="00D97912" w:rsidRPr="001F79F6" w:rsidRDefault="00D97912" w:rsidP="00174833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80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BF8D415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 w:rsidRPr="003057DA">
              <w:rPr>
                <w:color w:val="000000"/>
                <w:sz w:val="20"/>
                <w:szCs w:val="20"/>
              </w:rPr>
              <w:t>Range of summary variable</w:t>
            </w:r>
            <w:r>
              <w:rPr>
                <w:color w:val="000000"/>
                <w:sz w:val="20"/>
                <w:szCs w:val="20"/>
              </w:rPr>
              <w:t xml:space="preserve">: 0-5 </w:t>
            </w:r>
          </w:p>
          <w:p w14:paraId="53ED1048" w14:textId="77777777" w:rsidR="00D97912" w:rsidRDefault="00D97912" w:rsidP="00174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oding:</w:t>
            </w:r>
          </w:p>
          <w:p w14:paraId="48966E27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1=</w:t>
            </w:r>
            <w:r w:rsidRPr="003057DA">
              <w:rPr>
                <w:color w:val="000000"/>
                <w:sz w:val="20"/>
                <w:szCs w:val="20"/>
              </w:rPr>
              <w:t>yes</w:t>
            </w:r>
            <w:r>
              <w:rPr>
                <w:color w:val="000000"/>
                <w:sz w:val="20"/>
                <w:szCs w:val="20"/>
              </w:rPr>
              <w:t>,</w:t>
            </w:r>
            <w:r w:rsidRPr="003057DA">
              <w:rPr>
                <w:color w:val="000000"/>
                <w:sz w:val="20"/>
                <w:szCs w:val="20"/>
              </w:rPr>
              <w:t xml:space="preserve"> more or less</w:t>
            </w:r>
          </w:p>
          <w:p w14:paraId="4E0C9965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0=no </w:t>
            </w:r>
          </w:p>
          <w:p w14:paraId="54659F9E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Distribution:</w:t>
            </w:r>
          </w:p>
          <w:p w14:paraId="59A947C3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=no loneliness, 60.6%</w:t>
            </w:r>
          </w:p>
          <w:p w14:paraId="4E32FC19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, 18.2%</w:t>
            </w:r>
          </w:p>
          <w:p w14:paraId="14FE3961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, 9.6%</w:t>
            </w:r>
          </w:p>
          <w:p w14:paraId="77EC0019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, 5.4%</w:t>
            </w:r>
          </w:p>
          <w:p w14:paraId="33CCB253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, 3.9%</w:t>
            </w:r>
          </w:p>
          <w:p w14:paraId="4EE1DBB7" w14:textId="77777777" w:rsidR="00D97912" w:rsidRPr="00752B48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=severe loneliness, 2.2%</w:t>
            </w:r>
          </w:p>
        </w:tc>
      </w:tr>
      <w:tr w:rsidR="00D97912" w:rsidRPr="0094105F" w14:paraId="53496721" w14:textId="77777777" w:rsidTr="00174833">
        <w:tc>
          <w:tcPr>
            <w:tcW w:w="13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5C3A0BC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 w:rsidRPr="00161BB2">
              <w:rPr>
                <w:color w:val="000000"/>
                <w:sz w:val="20"/>
                <w:szCs w:val="20"/>
              </w:rPr>
              <w:t>Emotional loneliness</w:t>
            </w:r>
          </w:p>
          <w:p w14:paraId="3CF9EDDE" w14:textId="77777777" w:rsidR="00D97912" w:rsidRPr="004A755D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(i</w:t>
            </w:r>
            <w:r w:rsidRPr="005770FF">
              <w:rPr>
                <w:color w:val="000000"/>
                <w:sz w:val="20"/>
                <w:szCs w:val="20"/>
              </w:rPr>
              <w:t>loemo</w:t>
            </w:r>
            <w:r>
              <w:rPr>
                <w:color w:val="000000"/>
                <w:sz w:val="20"/>
                <w:szCs w:val="20"/>
              </w:rPr>
              <w:t>)</w:t>
            </w:r>
          </w:p>
        </w:tc>
        <w:tc>
          <w:tcPr>
            <w:tcW w:w="1803" w:type="pct"/>
            <w:tcBorders>
              <w:top w:val="nil"/>
              <w:left w:val="nil"/>
              <w:bottom w:val="nil"/>
              <w:right w:val="nil"/>
            </w:tcBorders>
          </w:tcPr>
          <w:p w14:paraId="5B271F82" w14:textId="77777777" w:rsidR="00D97912" w:rsidRDefault="00D97912" w:rsidP="00174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</w:t>
            </w:r>
            <w:r w:rsidRPr="003057DA">
              <w:rPr>
                <w:sz w:val="20"/>
                <w:szCs w:val="20"/>
              </w:rPr>
              <w:t xml:space="preserve"> items of the 11-item De Jong Gierveld Loneliness Scale </w:t>
            </w:r>
            <w:r w:rsidRPr="003057DA"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Tilburg&lt;/Author&gt;&lt;Year&gt;2004&lt;/Year&gt;&lt;RecNum&gt;3719&lt;/RecNum&gt;&lt;DisplayText&gt;(Tilburg&lt;style face="italic"&gt;, et al.&lt;/style&gt; 2004)&lt;/DisplayText&gt;&lt;record&gt;&lt;rec-number&gt;3719&lt;/rec-number&gt;&lt;foreign-keys&gt;&lt;key app="EN" db-id="r2fzrxps9zsx03ets25xsswa5e2f9ppder09" timestamp="1560363655"&gt;3719&lt;/key&gt;&lt;/foreign-keys&gt;&lt;ref-type name="Journal Article"&gt;17&lt;/ref-type&gt;&lt;contributors&gt;&lt;authors&gt;&lt;author&gt;Theo van Tilburg&lt;/author&gt;&lt;author&gt;Betty Havens&lt;/author&gt;&lt;author&gt;Jenny de Jong Gierveld&lt;/author&gt;&lt;/authors&gt;&lt;/contributors&gt;&lt;titles&gt;&lt;title&gt;Loneliness among older adults in the Netherlands, Italy, and Canada: A multifaceted comparison&lt;/title&gt;&lt;secondary-title&gt;Canadian Journal on Aging&lt;/secondary-title&gt;&lt;/titles&gt;&lt;periodical&gt;&lt;full-title&gt;Canadian Journal on Aging&lt;/full-title&gt;&lt;/periodical&gt;&lt;pages&gt;169-180&lt;/pages&gt;&lt;volume&gt;23&lt;/volume&gt;&lt;number&gt;2&lt;/number&gt;&lt;dates&gt;&lt;year&gt;2004&lt;/year&gt;&lt;/dates&gt;&lt;urls&gt;&lt;/urls&gt;&lt;/record&gt;&lt;/Cite&gt;&lt;/EndNote&gt;</w:instrText>
            </w:r>
            <w:r w:rsidRPr="003057DA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Tilburg</w:t>
            </w:r>
            <w:r w:rsidRPr="00824853">
              <w:rPr>
                <w:i/>
                <w:noProof/>
                <w:sz w:val="20"/>
                <w:szCs w:val="20"/>
              </w:rPr>
              <w:t>, et al.</w:t>
            </w:r>
            <w:r>
              <w:rPr>
                <w:noProof/>
                <w:sz w:val="20"/>
                <w:szCs w:val="20"/>
              </w:rPr>
              <w:t xml:space="preserve"> 2004)</w:t>
            </w:r>
            <w:r w:rsidRPr="003057DA">
              <w:rPr>
                <w:sz w:val="20"/>
                <w:szCs w:val="20"/>
              </w:rPr>
              <w:fldChar w:fldCharType="end"/>
            </w:r>
          </w:p>
          <w:p w14:paraId="06F0B178" w14:textId="77777777" w:rsidR="00D97912" w:rsidRDefault="00D97912" w:rsidP="00174833">
            <w:pPr>
              <w:rPr>
                <w:sz w:val="20"/>
                <w:szCs w:val="20"/>
              </w:rPr>
            </w:pPr>
          </w:p>
          <w:p w14:paraId="5AD50A01" w14:textId="77777777" w:rsidR="00D97912" w:rsidRPr="00161BB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803" w:type="pct"/>
            <w:tcBorders>
              <w:top w:val="nil"/>
              <w:left w:val="nil"/>
              <w:bottom w:val="nil"/>
              <w:right w:val="nil"/>
            </w:tcBorders>
          </w:tcPr>
          <w:p w14:paraId="39EDB828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 w:rsidRPr="003057DA">
              <w:rPr>
                <w:color w:val="000000"/>
                <w:sz w:val="20"/>
                <w:szCs w:val="20"/>
              </w:rPr>
              <w:t>Range of summary variable</w:t>
            </w:r>
            <w:r>
              <w:rPr>
                <w:color w:val="000000"/>
                <w:sz w:val="20"/>
                <w:szCs w:val="20"/>
              </w:rPr>
              <w:t>: 0-6</w:t>
            </w:r>
          </w:p>
          <w:p w14:paraId="6FBEB0AB" w14:textId="77777777" w:rsidR="00D97912" w:rsidRDefault="00D97912" w:rsidP="00174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oding:</w:t>
            </w:r>
          </w:p>
          <w:p w14:paraId="018C7DAC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1=</w:t>
            </w:r>
            <w:r w:rsidRPr="003057DA">
              <w:rPr>
                <w:color w:val="000000"/>
                <w:sz w:val="20"/>
                <w:szCs w:val="20"/>
              </w:rPr>
              <w:t>yes</w:t>
            </w:r>
            <w:r>
              <w:rPr>
                <w:color w:val="000000"/>
                <w:sz w:val="20"/>
                <w:szCs w:val="20"/>
              </w:rPr>
              <w:t>,</w:t>
            </w:r>
            <w:r w:rsidRPr="003057DA">
              <w:rPr>
                <w:color w:val="000000"/>
                <w:sz w:val="20"/>
                <w:szCs w:val="20"/>
              </w:rPr>
              <w:t xml:space="preserve"> more or less</w:t>
            </w:r>
          </w:p>
          <w:p w14:paraId="05BDD22E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0=no </w:t>
            </w:r>
          </w:p>
          <w:p w14:paraId="5E34E602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Distribution:</w:t>
            </w:r>
          </w:p>
          <w:p w14:paraId="2E68C203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=no loneliness, 63.4%</w:t>
            </w:r>
          </w:p>
          <w:p w14:paraId="03E7BB2B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, 14.7%</w:t>
            </w:r>
          </w:p>
          <w:p w14:paraId="6C041E6F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, 7.7%</w:t>
            </w:r>
          </w:p>
          <w:p w14:paraId="751082E7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, 5.7%</w:t>
            </w:r>
          </w:p>
          <w:p w14:paraId="157ADE6B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, 3.4%</w:t>
            </w:r>
          </w:p>
          <w:p w14:paraId="25B36426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, 2.7</w:t>
            </w:r>
          </w:p>
          <w:p w14:paraId="6E15BEE6" w14:textId="77777777" w:rsidR="00D97912" w:rsidRPr="00752B48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=severe loneliness, 2.2%</w:t>
            </w:r>
          </w:p>
        </w:tc>
      </w:tr>
      <w:tr w:rsidR="00D97912" w:rsidRPr="0094105F" w14:paraId="44720AE4" w14:textId="77777777" w:rsidTr="00174833">
        <w:tc>
          <w:tcPr>
            <w:tcW w:w="13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063448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 w:rsidRPr="003E6D9E">
              <w:rPr>
                <w:color w:val="000000"/>
                <w:sz w:val="20"/>
                <w:szCs w:val="20"/>
              </w:rPr>
              <w:t>Subjective debt burden</w:t>
            </w:r>
          </w:p>
          <w:p w14:paraId="03107917" w14:textId="77777777" w:rsidR="00D97912" w:rsidRPr="003E6D9E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(</w:t>
            </w:r>
            <w:r w:rsidRPr="00A01264">
              <w:rPr>
                <w:color w:val="000000"/>
                <w:sz w:val="20"/>
                <w:szCs w:val="20"/>
              </w:rPr>
              <w:t>iqloanb</w:t>
            </w:r>
            <w:r>
              <w:rPr>
                <w:color w:val="000000"/>
                <w:sz w:val="20"/>
                <w:szCs w:val="20"/>
              </w:rPr>
              <w:t>)</w:t>
            </w:r>
          </w:p>
        </w:tc>
        <w:tc>
          <w:tcPr>
            <w:tcW w:w="1803" w:type="pct"/>
            <w:tcBorders>
              <w:top w:val="nil"/>
              <w:left w:val="nil"/>
              <w:bottom w:val="nil"/>
              <w:right w:val="nil"/>
            </w:tcBorders>
          </w:tcPr>
          <w:p w14:paraId="2A020D0C" w14:textId="77777777" w:rsidR="00D97912" w:rsidRPr="00643523" w:rsidRDefault="00D97912" w:rsidP="00174833">
            <w:pPr>
              <w:rPr>
                <w:sz w:val="20"/>
                <w:szCs w:val="20"/>
              </w:rPr>
            </w:pPr>
            <w:r w:rsidRPr="00643523">
              <w:rPr>
                <w:sz w:val="20"/>
                <w:szCs w:val="20"/>
              </w:rPr>
              <w:t>How difficult is it for your household to repay these loans?</w:t>
            </w:r>
          </w:p>
          <w:p w14:paraId="2BBB46DA" w14:textId="77777777" w:rsidR="00D97912" w:rsidRPr="00C109AC" w:rsidRDefault="00D97912" w:rsidP="00174833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803" w:type="pct"/>
            <w:tcBorders>
              <w:top w:val="nil"/>
              <w:left w:val="nil"/>
              <w:bottom w:val="nil"/>
              <w:right w:val="nil"/>
            </w:tcBorders>
          </w:tcPr>
          <w:p w14:paraId="4A99DA3C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esponse options and coding:</w:t>
            </w:r>
          </w:p>
          <w:p w14:paraId="0B55FCC0" w14:textId="77777777" w:rsidR="00D97912" w:rsidRPr="00643523" w:rsidRDefault="00D97912" w:rsidP="00174833">
            <w:pPr>
              <w:rPr>
                <w:sz w:val="20"/>
                <w:szCs w:val="20"/>
              </w:rPr>
            </w:pPr>
            <w:r w:rsidRPr="00643523">
              <w:rPr>
                <w:color w:val="000000"/>
                <w:sz w:val="20"/>
                <w:szCs w:val="20"/>
              </w:rPr>
              <w:t>1=</w:t>
            </w:r>
            <w:r>
              <w:rPr>
                <w:color w:val="000000"/>
                <w:sz w:val="20"/>
                <w:szCs w:val="20"/>
              </w:rPr>
              <w:t>k</w:t>
            </w:r>
            <w:r w:rsidRPr="00643523">
              <w:rPr>
                <w:sz w:val="20"/>
                <w:szCs w:val="20"/>
              </w:rPr>
              <w:t>eeping up, no difficulties</w:t>
            </w:r>
            <w:r>
              <w:rPr>
                <w:color w:val="000000"/>
                <w:sz w:val="20"/>
                <w:szCs w:val="20"/>
              </w:rPr>
              <w:t>, 97.7%</w:t>
            </w:r>
          </w:p>
          <w:p w14:paraId="7CCE1A21" w14:textId="77777777" w:rsidR="00D97912" w:rsidRPr="00643523" w:rsidRDefault="00D97912" w:rsidP="00174833">
            <w:pPr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=k</w:t>
            </w:r>
            <w:r w:rsidRPr="003057DA">
              <w:rPr>
                <w:sz w:val="20"/>
                <w:szCs w:val="20"/>
              </w:rPr>
              <w:t>eeping up, struggle from time to time</w:t>
            </w:r>
            <w:r>
              <w:rPr>
                <w:color w:val="000000"/>
                <w:sz w:val="20"/>
                <w:szCs w:val="20"/>
              </w:rPr>
              <w:t>, 1.7%</w:t>
            </w:r>
          </w:p>
          <w:p w14:paraId="09CD4FAA" w14:textId="77777777" w:rsidR="00D97912" w:rsidRPr="00643523" w:rsidRDefault="00D97912" w:rsidP="00174833">
            <w:pPr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=k</w:t>
            </w:r>
            <w:r w:rsidRPr="003057DA">
              <w:rPr>
                <w:sz w:val="20"/>
                <w:szCs w:val="20"/>
              </w:rPr>
              <w:t>eeping up, constant struggle</w:t>
            </w:r>
            <w:r>
              <w:rPr>
                <w:color w:val="000000"/>
                <w:sz w:val="20"/>
                <w:szCs w:val="20"/>
              </w:rPr>
              <w:t>, 0.3%</w:t>
            </w:r>
          </w:p>
          <w:p w14:paraId="2475E0FC" w14:textId="77777777" w:rsidR="00D97912" w:rsidRPr="00643523" w:rsidRDefault="00D97912" w:rsidP="00174833">
            <w:pPr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=f</w:t>
            </w:r>
            <w:r w:rsidRPr="003057DA">
              <w:rPr>
                <w:sz w:val="20"/>
                <w:szCs w:val="20"/>
              </w:rPr>
              <w:t>alling behind further and further</w:t>
            </w:r>
            <w:r>
              <w:rPr>
                <w:color w:val="000000"/>
                <w:sz w:val="20"/>
                <w:szCs w:val="20"/>
              </w:rPr>
              <w:t>, 0.2%</w:t>
            </w:r>
          </w:p>
          <w:p w14:paraId="5944EE2D" w14:textId="77777777" w:rsidR="00D97912" w:rsidRPr="00643523" w:rsidRDefault="00D97912" w:rsidP="00174833">
            <w:pPr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=w</w:t>
            </w:r>
            <w:r w:rsidRPr="003057DA">
              <w:rPr>
                <w:sz w:val="20"/>
                <w:szCs w:val="20"/>
              </w:rPr>
              <w:t>e are so far behind that we have real problems</w:t>
            </w:r>
            <w:r>
              <w:rPr>
                <w:color w:val="000000"/>
                <w:sz w:val="20"/>
                <w:szCs w:val="20"/>
              </w:rPr>
              <w:t>, 0.1%</w:t>
            </w:r>
          </w:p>
        </w:tc>
      </w:tr>
      <w:tr w:rsidR="00D97912" w:rsidRPr="0094105F" w14:paraId="7DDC6422" w14:textId="77777777" w:rsidTr="00174833">
        <w:tc>
          <w:tcPr>
            <w:tcW w:w="1394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6189ECC" w14:textId="77777777" w:rsidR="00D97912" w:rsidRPr="0094105F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Subjective debt burden missing </w:t>
            </w:r>
          </w:p>
        </w:tc>
        <w:tc>
          <w:tcPr>
            <w:tcW w:w="1803" w:type="pct"/>
            <w:tcBorders>
              <w:top w:val="nil"/>
              <w:left w:val="nil"/>
              <w:right w:val="nil"/>
            </w:tcBorders>
          </w:tcPr>
          <w:p w14:paraId="5990ED5F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Indicator variable</w:t>
            </w:r>
          </w:p>
        </w:tc>
        <w:tc>
          <w:tcPr>
            <w:tcW w:w="1803" w:type="pct"/>
            <w:tcBorders>
              <w:top w:val="nil"/>
              <w:left w:val="nil"/>
              <w:right w:val="nil"/>
            </w:tcBorders>
          </w:tcPr>
          <w:p w14:paraId="27EF399E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Coding:</w:t>
            </w:r>
          </w:p>
          <w:p w14:paraId="1F822FA7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1=value is missing </w:t>
            </w:r>
          </w:p>
          <w:p w14:paraId="606AD78F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=value not missing</w:t>
            </w:r>
          </w:p>
        </w:tc>
      </w:tr>
      <w:tr w:rsidR="00D97912" w:rsidRPr="0094105F" w14:paraId="359AC698" w14:textId="77777777" w:rsidTr="00174833">
        <w:tc>
          <w:tcPr>
            <w:tcW w:w="139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AFA6EBB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Objective debt burden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</w:p>
          <w:p w14:paraId="4476B182" w14:textId="77777777" w:rsidR="00D97912" w:rsidRPr="00BC5E6F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(DTI ratio)</w:t>
            </w:r>
          </w:p>
        </w:tc>
        <w:tc>
          <w:tcPr>
            <w:tcW w:w="180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8849D33" w14:textId="77777777" w:rsidR="00D97912" w:rsidRPr="00BC5E6F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Monthly debt repayment amount / monthly household income (income category midpoints plus lower bound of top category)</w:t>
            </w:r>
          </w:p>
        </w:tc>
        <w:tc>
          <w:tcPr>
            <w:tcW w:w="180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28F6041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ange of ratio:</w:t>
            </w:r>
            <w:r w:rsidRPr="00BC5E6F">
              <w:rPr>
                <w:color w:val="000000"/>
                <w:sz w:val="20"/>
                <w:szCs w:val="20"/>
              </w:rPr>
              <w:t xml:space="preserve"> 0-0.93</w:t>
            </w:r>
          </w:p>
          <w:p w14:paraId="416C7654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=86.8%</w:t>
            </w:r>
          </w:p>
          <w:p w14:paraId="790450C0" w14:textId="77777777" w:rsidR="00D97912" w:rsidRPr="0030235F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&gt;0=12.3%</w:t>
            </w:r>
          </w:p>
        </w:tc>
      </w:tr>
    </w:tbl>
    <w:p w14:paraId="0DC17DFA" w14:textId="77777777" w:rsidR="00D97912" w:rsidRDefault="00D97912" w:rsidP="00D97912"/>
    <w:p w14:paraId="530AA19B" w14:textId="77777777" w:rsidR="00D97912" w:rsidRDefault="00D97912" w:rsidP="00D97912">
      <w:pPr>
        <w:rPr>
          <w:rFonts w:eastAsiaTheme="majorEastAsia" w:cstheme="majorBidi"/>
          <w:b/>
          <w:color w:val="000000" w:themeColor="text1"/>
          <w:szCs w:val="32"/>
        </w:rPr>
      </w:pPr>
      <w:r>
        <w:br w:type="page"/>
      </w:r>
    </w:p>
    <w:p w14:paraId="59E6A394" w14:textId="3FACB91A" w:rsidR="00D97912" w:rsidRDefault="009B050C" w:rsidP="00D97912">
      <w:pPr>
        <w:pStyle w:val="Heading1"/>
      </w:pPr>
      <w:r w:rsidRPr="0026763C">
        <w:lastRenderedPageBreak/>
        <w:t xml:space="preserve">TABLE </w:t>
      </w:r>
      <w:r>
        <w:t>S</w:t>
      </w:r>
      <w:r w:rsidR="00174833">
        <w:t>2</w:t>
      </w:r>
      <w:r w:rsidR="00D97912" w:rsidRPr="0026763C">
        <w:t xml:space="preserve">: </w:t>
      </w:r>
    </w:p>
    <w:p w14:paraId="001E50AB" w14:textId="77777777" w:rsidR="00D97912" w:rsidRPr="0026763C" w:rsidRDefault="00D97912" w:rsidP="00D97912">
      <w:r>
        <w:t>Measurement and coding</w:t>
      </w:r>
      <w:r w:rsidRPr="002A05AD">
        <w:t xml:space="preserve"> of</w:t>
      </w:r>
      <w:r>
        <w:t xml:space="preserve"> </w:t>
      </w:r>
      <w:r w:rsidRPr="00174833">
        <w:rPr>
          <w:u w:val="single"/>
        </w:rPr>
        <w:t>mediator</w:t>
      </w:r>
      <w:r w:rsidRPr="002A05AD">
        <w:t xml:space="preserve"> variables used in the an</w:t>
      </w:r>
      <w:r w:rsidRPr="00D53EBA">
        <w:t xml:space="preserve">alysis </w:t>
      </w:r>
    </w:p>
    <w:p w14:paraId="260952D1" w14:textId="77777777" w:rsidR="00D97912" w:rsidRDefault="00D97912" w:rsidP="00D97912"/>
    <w:tbl>
      <w:tblPr>
        <w:tblW w:w="5000" w:type="pct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610"/>
        <w:gridCol w:w="3375"/>
        <w:gridCol w:w="3375"/>
      </w:tblGrid>
      <w:tr w:rsidR="00D97912" w:rsidRPr="0094105F" w14:paraId="74C425F5" w14:textId="77777777" w:rsidTr="00174833">
        <w:tc>
          <w:tcPr>
            <w:tcW w:w="139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14:paraId="4EBAD339" w14:textId="77777777" w:rsidR="00D97912" w:rsidRPr="003E6D9E" w:rsidRDefault="00D97912" w:rsidP="00174833">
            <w:pPr>
              <w:rPr>
                <w:color w:val="000000"/>
                <w:sz w:val="20"/>
                <w:szCs w:val="20"/>
              </w:rPr>
            </w:pPr>
            <w:r w:rsidRPr="0094105F">
              <w:rPr>
                <w:b/>
                <w:bCs/>
                <w:color w:val="000000"/>
                <w:sz w:val="20"/>
                <w:szCs w:val="20"/>
              </w:rPr>
              <w:t>Variables</w:t>
            </w:r>
            <w:r>
              <w:rPr>
                <w:b/>
                <w:bCs/>
                <w:color w:val="000000"/>
                <w:sz w:val="20"/>
                <w:szCs w:val="20"/>
              </w:rPr>
              <w:t xml:space="preserve"> (LASA label)</w:t>
            </w:r>
          </w:p>
        </w:tc>
        <w:tc>
          <w:tcPr>
            <w:tcW w:w="1803" w:type="pct"/>
            <w:tcBorders>
              <w:top w:val="single" w:sz="4" w:space="0" w:color="auto"/>
              <w:bottom w:val="single" w:sz="4" w:space="0" w:color="auto"/>
            </w:tcBorders>
          </w:tcPr>
          <w:p w14:paraId="70461BE1" w14:textId="77777777" w:rsidR="00D97912" w:rsidRPr="00565CF0" w:rsidRDefault="00D97912" w:rsidP="00174833">
            <w:pPr>
              <w:rPr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Questionnaire item</w:t>
            </w:r>
          </w:p>
        </w:tc>
        <w:tc>
          <w:tcPr>
            <w:tcW w:w="1803" w:type="pct"/>
            <w:tcBorders>
              <w:top w:val="single" w:sz="4" w:space="0" w:color="auto"/>
              <w:bottom w:val="single" w:sz="4" w:space="0" w:color="auto"/>
            </w:tcBorders>
          </w:tcPr>
          <w:p w14:paraId="4CA86F56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Response options and coding</w:t>
            </w:r>
          </w:p>
        </w:tc>
      </w:tr>
      <w:tr w:rsidR="00D97912" w:rsidRPr="0094105F" w14:paraId="4FC2B3FB" w14:textId="77777777" w:rsidTr="00174833">
        <w:tc>
          <w:tcPr>
            <w:tcW w:w="1394" w:type="pct"/>
            <w:tcBorders>
              <w:top w:val="single" w:sz="4" w:space="0" w:color="auto"/>
            </w:tcBorders>
            <w:shd w:val="clear" w:color="auto" w:fill="auto"/>
            <w:noWrap/>
          </w:tcPr>
          <w:p w14:paraId="23F1218A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 w:rsidRPr="003E6D9E">
              <w:rPr>
                <w:color w:val="000000"/>
                <w:sz w:val="20"/>
                <w:szCs w:val="20"/>
              </w:rPr>
              <w:t>Social participation</w:t>
            </w:r>
          </w:p>
          <w:p w14:paraId="74A07695" w14:textId="77777777" w:rsidR="00D97912" w:rsidRPr="00A01264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(isocp</w:t>
            </w:r>
            <w:r w:rsidRPr="00A01264">
              <w:rPr>
                <w:color w:val="000000"/>
                <w:sz w:val="20"/>
                <w:szCs w:val="20"/>
              </w:rPr>
              <w:t>46</w:t>
            </w:r>
          </w:p>
          <w:p w14:paraId="4AF22EF6" w14:textId="77777777" w:rsidR="00D97912" w:rsidRPr="00A01264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isocp</w:t>
            </w:r>
            <w:r w:rsidRPr="00A01264">
              <w:rPr>
                <w:color w:val="000000"/>
                <w:sz w:val="20"/>
                <w:szCs w:val="20"/>
              </w:rPr>
              <w:t>47</w:t>
            </w:r>
          </w:p>
          <w:p w14:paraId="48005E85" w14:textId="77777777" w:rsidR="00D97912" w:rsidRPr="00A01264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isocp</w:t>
            </w:r>
            <w:r w:rsidRPr="00A01264">
              <w:rPr>
                <w:color w:val="000000"/>
                <w:sz w:val="20"/>
                <w:szCs w:val="20"/>
              </w:rPr>
              <w:t>48</w:t>
            </w:r>
          </w:p>
          <w:p w14:paraId="5136F546" w14:textId="77777777" w:rsidR="00D97912" w:rsidRPr="00A01264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isocp</w:t>
            </w:r>
            <w:r w:rsidRPr="00A01264">
              <w:rPr>
                <w:color w:val="000000"/>
                <w:sz w:val="20"/>
                <w:szCs w:val="20"/>
              </w:rPr>
              <w:t>49</w:t>
            </w:r>
          </w:p>
          <w:p w14:paraId="446C59EB" w14:textId="77777777" w:rsidR="00D97912" w:rsidRPr="00A01264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isocp</w:t>
            </w:r>
            <w:r w:rsidRPr="00A01264">
              <w:rPr>
                <w:color w:val="000000"/>
                <w:sz w:val="20"/>
                <w:szCs w:val="20"/>
              </w:rPr>
              <w:t>50</w:t>
            </w:r>
          </w:p>
          <w:p w14:paraId="0BC25DE6" w14:textId="77777777" w:rsidR="00D97912" w:rsidRPr="00A01264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isocp</w:t>
            </w:r>
            <w:r w:rsidRPr="00A01264">
              <w:rPr>
                <w:color w:val="000000"/>
                <w:sz w:val="20"/>
                <w:szCs w:val="20"/>
              </w:rPr>
              <w:t>51</w:t>
            </w:r>
          </w:p>
          <w:p w14:paraId="3A98E5A5" w14:textId="77777777" w:rsidR="00D97912" w:rsidRPr="003E6D9E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isocp</w:t>
            </w:r>
            <w:r w:rsidRPr="00A01264">
              <w:rPr>
                <w:color w:val="000000"/>
                <w:sz w:val="20"/>
                <w:szCs w:val="20"/>
              </w:rPr>
              <w:t>52</w:t>
            </w:r>
            <w:r>
              <w:rPr>
                <w:color w:val="000000"/>
                <w:sz w:val="20"/>
                <w:szCs w:val="20"/>
              </w:rPr>
              <w:t>)</w:t>
            </w:r>
          </w:p>
        </w:tc>
        <w:tc>
          <w:tcPr>
            <w:tcW w:w="1803" w:type="pct"/>
            <w:tcBorders>
              <w:top w:val="single" w:sz="4" w:space="0" w:color="auto"/>
            </w:tcBorders>
          </w:tcPr>
          <w:p w14:paraId="16AEC169" w14:textId="77777777" w:rsidR="00D97912" w:rsidRPr="00643523" w:rsidRDefault="00D97912" w:rsidP="00174833">
            <w:pPr>
              <w:rPr>
                <w:spacing w:val="-2"/>
                <w:sz w:val="20"/>
                <w:szCs w:val="20"/>
              </w:rPr>
            </w:pPr>
            <w:r w:rsidRPr="00643523">
              <w:rPr>
                <w:sz w:val="20"/>
                <w:szCs w:val="20"/>
              </w:rPr>
              <w:t xml:space="preserve">1. Visiting a </w:t>
            </w:r>
            <w:r w:rsidRPr="00643523">
              <w:rPr>
                <w:spacing w:val="-2"/>
                <w:sz w:val="20"/>
                <w:szCs w:val="20"/>
              </w:rPr>
              <w:t>cultural institution (cinema, museum, exhibition, gallery, stage show, concert, ballet or opera)</w:t>
            </w:r>
          </w:p>
          <w:p w14:paraId="493EA426" w14:textId="77777777" w:rsidR="00D97912" w:rsidRPr="00643523" w:rsidRDefault="00D97912" w:rsidP="00174833">
            <w:pPr>
              <w:rPr>
                <w:spacing w:val="-2"/>
                <w:sz w:val="20"/>
                <w:szCs w:val="20"/>
              </w:rPr>
            </w:pPr>
            <w:r w:rsidRPr="00643523">
              <w:rPr>
                <w:spacing w:val="-2"/>
                <w:sz w:val="20"/>
                <w:szCs w:val="20"/>
              </w:rPr>
              <w:t>2. G</w:t>
            </w:r>
            <w:r w:rsidRPr="00643523">
              <w:rPr>
                <w:sz w:val="20"/>
                <w:szCs w:val="20"/>
              </w:rPr>
              <w:t xml:space="preserve">oing out on an excursion </w:t>
            </w:r>
            <w:r w:rsidRPr="00643523">
              <w:rPr>
                <w:spacing w:val="-2"/>
                <w:sz w:val="20"/>
                <w:szCs w:val="20"/>
              </w:rPr>
              <w:t>(to the forest, heath, dunes, nature or amusement park, recreation, zoo or buildings of interest)</w:t>
            </w:r>
          </w:p>
          <w:p w14:paraId="032C18D4" w14:textId="77777777" w:rsidR="00D97912" w:rsidRPr="00643523" w:rsidRDefault="00D97912" w:rsidP="00174833">
            <w:pPr>
              <w:rPr>
                <w:sz w:val="20"/>
                <w:szCs w:val="20"/>
              </w:rPr>
            </w:pPr>
            <w:r w:rsidRPr="00643523">
              <w:rPr>
                <w:spacing w:val="-2"/>
                <w:sz w:val="20"/>
                <w:szCs w:val="20"/>
              </w:rPr>
              <w:t>3. P</w:t>
            </w:r>
            <w:r w:rsidRPr="00643523">
              <w:rPr>
                <w:sz w:val="20"/>
                <w:szCs w:val="20"/>
              </w:rPr>
              <w:t xml:space="preserve">articipating in </w:t>
            </w:r>
            <w:r w:rsidRPr="00643523">
              <w:rPr>
                <w:spacing w:val="-2"/>
                <w:sz w:val="20"/>
                <w:szCs w:val="20"/>
              </w:rPr>
              <w:t>social cultural center, society, club or community center or club nights, billiards, card or bingo nights</w:t>
            </w:r>
          </w:p>
          <w:p w14:paraId="4DC13A62" w14:textId="77777777" w:rsidR="00D97912" w:rsidRPr="00643523" w:rsidRDefault="00D97912" w:rsidP="00174833">
            <w:pPr>
              <w:rPr>
                <w:spacing w:val="-2"/>
                <w:sz w:val="20"/>
                <w:szCs w:val="20"/>
              </w:rPr>
            </w:pPr>
            <w:r w:rsidRPr="00643523">
              <w:rPr>
                <w:sz w:val="20"/>
                <w:szCs w:val="20"/>
              </w:rPr>
              <w:t xml:space="preserve">4. Going out to a </w:t>
            </w:r>
            <w:r w:rsidRPr="00643523">
              <w:rPr>
                <w:spacing w:val="-2"/>
                <w:sz w:val="20"/>
                <w:szCs w:val="20"/>
              </w:rPr>
              <w:t>café, restaurant or dance hall</w:t>
            </w:r>
          </w:p>
          <w:p w14:paraId="08E99261" w14:textId="77777777" w:rsidR="00D97912" w:rsidRPr="00643523" w:rsidRDefault="00D97912" w:rsidP="00174833">
            <w:pPr>
              <w:rPr>
                <w:spacing w:val="-2"/>
                <w:sz w:val="20"/>
                <w:szCs w:val="20"/>
              </w:rPr>
            </w:pPr>
            <w:r w:rsidRPr="00643523">
              <w:rPr>
                <w:spacing w:val="-2"/>
                <w:sz w:val="20"/>
                <w:szCs w:val="20"/>
              </w:rPr>
              <w:t>5. Carrying out sports activities outdoors (e.g. swimming, hiking, biking, fishing or football)</w:t>
            </w:r>
          </w:p>
          <w:p w14:paraId="03A15661" w14:textId="77777777" w:rsidR="00D97912" w:rsidRPr="00643523" w:rsidRDefault="00D97912" w:rsidP="00174833">
            <w:pPr>
              <w:rPr>
                <w:sz w:val="20"/>
                <w:szCs w:val="20"/>
              </w:rPr>
            </w:pPr>
            <w:r w:rsidRPr="00643523">
              <w:rPr>
                <w:spacing w:val="-2"/>
                <w:sz w:val="20"/>
                <w:szCs w:val="20"/>
              </w:rPr>
              <w:t>6. A</w:t>
            </w:r>
            <w:r w:rsidRPr="00643523">
              <w:rPr>
                <w:sz w:val="20"/>
                <w:szCs w:val="20"/>
              </w:rPr>
              <w:t>ttending sport events and games</w:t>
            </w:r>
          </w:p>
          <w:p w14:paraId="5F7B711F" w14:textId="77777777" w:rsidR="00D97912" w:rsidRPr="00565CF0" w:rsidRDefault="00D97912" w:rsidP="00174833">
            <w:pPr>
              <w:rPr>
                <w:color w:val="000000"/>
                <w:sz w:val="20"/>
                <w:szCs w:val="20"/>
              </w:rPr>
            </w:pPr>
            <w:r w:rsidRPr="00643523">
              <w:rPr>
                <w:sz w:val="20"/>
                <w:szCs w:val="20"/>
              </w:rPr>
              <w:t xml:space="preserve">7. Going shopping for pleasure </w:t>
            </w:r>
          </w:p>
        </w:tc>
        <w:tc>
          <w:tcPr>
            <w:tcW w:w="1803" w:type="pct"/>
            <w:tcBorders>
              <w:top w:val="single" w:sz="4" w:space="0" w:color="auto"/>
            </w:tcBorders>
          </w:tcPr>
          <w:p w14:paraId="1DAFA0B5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Possible/actual r</w:t>
            </w:r>
            <w:r w:rsidRPr="00F34F24">
              <w:rPr>
                <w:color w:val="000000"/>
                <w:sz w:val="20"/>
                <w:szCs w:val="20"/>
              </w:rPr>
              <w:t>ange</w:t>
            </w:r>
            <w:r w:rsidRPr="00643523">
              <w:rPr>
                <w:color w:val="000000"/>
                <w:sz w:val="20"/>
                <w:szCs w:val="20"/>
              </w:rPr>
              <w:t xml:space="preserve"> of summary variable</w:t>
            </w:r>
            <w:r w:rsidRPr="00F34F24">
              <w:rPr>
                <w:color w:val="000000"/>
                <w:sz w:val="20"/>
                <w:szCs w:val="20"/>
              </w:rPr>
              <w:t>: 7-35</w:t>
            </w:r>
          </w:p>
          <w:p w14:paraId="75B50F8D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esponse options and coding:</w:t>
            </w:r>
          </w:p>
          <w:p w14:paraId="3E227F38" w14:textId="77777777" w:rsidR="00D97912" w:rsidRDefault="00D97912" w:rsidP="00174833">
            <w:pPr>
              <w:rPr>
                <w:sz w:val="20"/>
                <w:szCs w:val="20"/>
              </w:rPr>
            </w:pPr>
            <w:r w:rsidRPr="00643523">
              <w:rPr>
                <w:sz w:val="20"/>
                <w:szCs w:val="20"/>
              </w:rPr>
              <w:t xml:space="preserve">1=almost never </w:t>
            </w:r>
          </w:p>
          <w:p w14:paraId="4C776FDE" w14:textId="77777777" w:rsidR="00D97912" w:rsidRDefault="00D97912" w:rsidP="00174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=a few times a year</w:t>
            </w:r>
          </w:p>
          <w:p w14:paraId="1D0B8067" w14:textId="77777777" w:rsidR="00D97912" w:rsidRDefault="00D97912" w:rsidP="00174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=every month</w:t>
            </w:r>
          </w:p>
          <w:p w14:paraId="5D49A058" w14:textId="77777777" w:rsidR="00D97912" w:rsidRDefault="00D97912" w:rsidP="00174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=a few times a month</w:t>
            </w:r>
          </w:p>
          <w:p w14:paraId="6C994142" w14:textId="77777777" w:rsidR="00D97912" w:rsidRDefault="00D97912" w:rsidP="00174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=every week</w:t>
            </w:r>
          </w:p>
          <w:p w14:paraId="4E697364" w14:textId="77777777" w:rsidR="00D97912" w:rsidRPr="00643523" w:rsidRDefault="00D97912" w:rsidP="0017483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=a few times a week</w:t>
            </w:r>
          </w:p>
          <w:p w14:paraId="3E7CAB41" w14:textId="77777777" w:rsidR="00D97912" w:rsidRPr="00643523" w:rsidRDefault="00D97912" w:rsidP="00174833">
            <w:pPr>
              <w:rPr>
                <w:sz w:val="20"/>
                <w:szCs w:val="20"/>
              </w:rPr>
            </w:pPr>
            <w:r w:rsidRPr="00643523">
              <w:rPr>
                <w:sz w:val="20"/>
                <w:szCs w:val="20"/>
              </w:rPr>
              <w:t>7=</w:t>
            </w:r>
            <w:r>
              <w:rPr>
                <w:sz w:val="20"/>
                <w:szCs w:val="20"/>
              </w:rPr>
              <w:t>e</w:t>
            </w:r>
            <w:r w:rsidRPr="00643523">
              <w:rPr>
                <w:sz w:val="20"/>
                <w:szCs w:val="20"/>
              </w:rPr>
              <w:t>very day</w:t>
            </w:r>
          </w:p>
        </w:tc>
      </w:tr>
      <w:tr w:rsidR="00D97912" w:rsidRPr="0094105F" w14:paraId="06AC547B" w14:textId="77777777" w:rsidTr="00174833">
        <w:tc>
          <w:tcPr>
            <w:tcW w:w="1394" w:type="pct"/>
            <w:shd w:val="clear" w:color="auto" w:fill="auto"/>
            <w:noWrap/>
          </w:tcPr>
          <w:p w14:paraId="7B7F7614" w14:textId="77777777" w:rsidR="00D97912" w:rsidRPr="003E6D9E" w:rsidRDefault="00D97912" w:rsidP="00174833">
            <w:pPr>
              <w:rPr>
                <w:color w:val="000000"/>
                <w:sz w:val="20"/>
                <w:szCs w:val="20"/>
              </w:rPr>
            </w:pPr>
            <w:r w:rsidRPr="003E6D9E">
              <w:rPr>
                <w:color w:val="000000"/>
                <w:sz w:val="20"/>
                <w:szCs w:val="20"/>
              </w:rPr>
              <w:t>Social participation missing</w:t>
            </w:r>
          </w:p>
        </w:tc>
        <w:tc>
          <w:tcPr>
            <w:tcW w:w="1803" w:type="pct"/>
          </w:tcPr>
          <w:p w14:paraId="63E1CB8F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Indicator variable</w:t>
            </w:r>
          </w:p>
        </w:tc>
        <w:tc>
          <w:tcPr>
            <w:tcW w:w="1803" w:type="pct"/>
          </w:tcPr>
          <w:p w14:paraId="684B152C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Coding:</w:t>
            </w:r>
          </w:p>
          <w:p w14:paraId="23782C3A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1=value is missing </w:t>
            </w:r>
          </w:p>
          <w:p w14:paraId="54456E7B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=value not missing</w:t>
            </w:r>
          </w:p>
        </w:tc>
      </w:tr>
      <w:tr w:rsidR="00D97912" w:rsidRPr="0094105F" w14:paraId="67CFF096" w14:textId="77777777" w:rsidTr="00174833">
        <w:tc>
          <w:tcPr>
            <w:tcW w:w="1394" w:type="pct"/>
            <w:shd w:val="clear" w:color="auto" w:fill="auto"/>
            <w:noWrap/>
          </w:tcPr>
          <w:p w14:paraId="1C31A676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 w:rsidRPr="003E6D9E">
              <w:rPr>
                <w:color w:val="000000"/>
                <w:sz w:val="20"/>
                <w:szCs w:val="20"/>
              </w:rPr>
              <w:t xml:space="preserve">Network size </w:t>
            </w:r>
          </w:p>
          <w:p w14:paraId="37CBC40D" w14:textId="77777777" w:rsidR="00D97912" w:rsidRPr="003E6D9E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(i</w:t>
            </w:r>
            <w:r w:rsidRPr="00137642">
              <w:rPr>
                <w:color w:val="000000"/>
                <w:sz w:val="20"/>
                <w:szCs w:val="20"/>
              </w:rPr>
              <w:t>nwsize</w:t>
            </w:r>
            <w:r>
              <w:rPr>
                <w:color w:val="000000"/>
                <w:sz w:val="20"/>
                <w:szCs w:val="20"/>
              </w:rPr>
              <w:t>)</w:t>
            </w:r>
          </w:p>
        </w:tc>
        <w:tc>
          <w:tcPr>
            <w:tcW w:w="1803" w:type="pct"/>
          </w:tcPr>
          <w:p w14:paraId="1F2CEFA1" w14:textId="77777777" w:rsidR="00D97912" w:rsidRPr="00565CF0" w:rsidRDefault="00D97912" w:rsidP="00174833">
            <w:pPr>
              <w:rPr>
                <w:color w:val="000000"/>
                <w:sz w:val="20"/>
                <w:szCs w:val="20"/>
              </w:rPr>
            </w:pPr>
            <w:r w:rsidRPr="00643523">
              <w:rPr>
                <w:sz w:val="20"/>
                <w:szCs w:val="20"/>
              </w:rPr>
              <w:t>Count of individuals age 18 and older with whom the respondent is in touch regularly and who are important to the respondent</w:t>
            </w:r>
          </w:p>
        </w:tc>
        <w:tc>
          <w:tcPr>
            <w:tcW w:w="1803" w:type="pct"/>
          </w:tcPr>
          <w:p w14:paraId="19F1C337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Possible range: 0=80</w:t>
            </w:r>
          </w:p>
          <w:p w14:paraId="6ADAD2A5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ange in data set: 0-70</w:t>
            </w:r>
          </w:p>
        </w:tc>
      </w:tr>
      <w:tr w:rsidR="00D97912" w:rsidRPr="0094105F" w14:paraId="0A5F1D5D" w14:textId="77777777" w:rsidTr="00174833">
        <w:tc>
          <w:tcPr>
            <w:tcW w:w="1394" w:type="pct"/>
            <w:shd w:val="clear" w:color="auto" w:fill="auto"/>
            <w:noWrap/>
          </w:tcPr>
          <w:p w14:paraId="2F4D9305" w14:textId="77777777" w:rsidR="00D97912" w:rsidRPr="003E6D9E" w:rsidRDefault="00D97912" w:rsidP="00174833">
            <w:pPr>
              <w:rPr>
                <w:color w:val="000000"/>
                <w:sz w:val="20"/>
                <w:szCs w:val="20"/>
              </w:rPr>
            </w:pPr>
            <w:r w:rsidRPr="003E6D9E">
              <w:rPr>
                <w:color w:val="000000"/>
                <w:sz w:val="20"/>
                <w:szCs w:val="20"/>
              </w:rPr>
              <w:t xml:space="preserve">Network size missing </w:t>
            </w:r>
          </w:p>
        </w:tc>
        <w:tc>
          <w:tcPr>
            <w:tcW w:w="1803" w:type="pct"/>
          </w:tcPr>
          <w:p w14:paraId="4E0DE934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Indicator variable</w:t>
            </w:r>
          </w:p>
        </w:tc>
        <w:tc>
          <w:tcPr>
            <w:tcW w:w="1803" w:type="pct"/>
          </w:tcPr>
          <w:p w14:paraId="06B84730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Coding:</w:t>
            </w:r>
          </w:p>
          <w:p w14:paraId="668FA100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1=value is missing </w:t>
            </w:r>
          </w:p>
          <w:p w14:paraId="2F206F6B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=value not missing</w:t>
            </w:r>
          </w:p>
        </w:tc>
      </w:tr>
      <w:tr w:rsidR="00D97912" w:rsidRPr="0094105F" w14:paraId="5A1C7C0F" w14:textId="77777777" w:rsidTr="00174833">
        <w:tc>
          <w:tcPr>
            <w:tcW w:w="1394" w:type="pct"/>
            <w:shd w:val="clear" w:color="auto" w:fill="auto"/>
            <w:noWrap/>
          </w:tcPr>
          <w:p w14:paraId="7DF622D1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 w:rsidRPr="003E6D9E">
              <w:rPr>
                <w:color w:val="000000"/>
                <w:sz w:val="20"/>
                <w:szCs w:val="20"/>
              </w:rPr>
              <w:t xml:space="preserve">Anxiety </w:t>
            </w:r>
          </w:p>
          <w:p w14:paraId="66A2A84E" w14:textId="77777777" w:rsidR="00D97912" w:rsidRPr="003E6D9E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(</w:t>
            </w:r>
            <w:r w:rsidRPr="00137642">
              <w:rPr>
                <w:color w:val="000000"/>
                <w:sz w:val="20"/>
                <w:szCs w:val="20"/>
              </w:rPr>
              <w:t>ianxint</w:t>
            </w:r>
            <w:r>
              <w:rPr>
                <w:color w:val="000000"/>
                <w:sz w:val="20"/>
                <w:szCs w:val="20"/>
              </w:rPr>
              <w:t>)</w:t>
            </w:r>
          </w:p>
        </w:tc>
        <w:tc>
          <w:tcPr>
            <w:tcW w:w="1803" w:type="pct"/>
          </w:tcPr>
          <w:p w14:paraId="091FA642" w14:textId="77777777" w:rsidR="00D97912" w:rsidRPr="00A464D0" w:rsidRDefault="00D97912" w:rsidP="00174833">
            <w:pPr>
              <w:rPr>
                <w:color w:val="000000"/>
                <w:sz w:val="20"/>
                <w:szCs w:val="20"/>
              </w:rPr>
            </w:pPr>
            <w:r w:rsidRPr="00A464D0">
              <w:rPr>
                <w:color w:val="000000"/>
                <w:sz w:val="20"/>
                <w:szCs w:val="20"/>
              </w:rPr>
              <w:t xml:space="preserve">Hospital Anxiety Depression Scale HADS-A </w:t>
            </w:r>
            <w:r w:rsidRPr="00A464D0">
              <w:rPr>
                <w:color w:val="000000"/>
                <w:sz w:val="20"/>
                <w:szCs w:val="20"/>
              </w:rPr>
              <w:fldChar w:fldCharType="begin"/>
            </w:r>
            <w:r>
              <w:rPr>
                <w:color w:val="000000"/>
                <w:sz w:val="20"/>
                <w:szCs w:val="20"/>
              </w:rPr>
              <w:instrText xml:space="preserve"> ADDIN EN.CITE &lt;EndNote&gt;&lt;Cite&gt;&lt;Author&gt;Zigmund&lt;/Author&gt;&lt;Year&gt;1983&lt;/Year&gt;&lt;RecNum&gt;3612&lt;/RecNum&gt;&lt;DisplayText&gt;(Spinhoven&lt;style face="italic"&gt;, et al.&lt;/style&gt; 1997, Zigmund and Snaith 1983)&lt;/DisplayText&gt;&lt;record&gt;&lt;rec-number&gt;3612&lt;/rec-number&gt;&lt;foreign-keys&gt;&lt;key app="EN" db-id="r2fzrxps9zsx03ets25xsswa5e2f9ppder09" timestamp="1543253940"&gt;3612&lt;/key&gt;&lt;/foreign-keys&gt;&lt;ref-type name="Journal Article"&gt;17&lt;/ref-type&gt;&lt;contributors&gt;&lt;authors&gt;&lt;author&gt;Zigmund, A. S.&lt;/author&gt;&lt;author&gt;Snaith, R. P.&lt;/author&gt;&lt;/authors&gt;&lt;/contributors&gt;&lt;titles&gt;&lt;title&gt;The Hospital Anxiety and Depression Scale&lt;/title&gt;&lt;secondary-title&gt;Acta Psychiatrica Scandinavica&lt;/secondary-title&gt;&lt;/titles&gt;&lt;periodical&gt;&lt;full-title&gt;Acta Psychiatrica Scandinavica&lt;/full-title&gt;&lt;/periodical&gt;&lt;pages&gt;361-370&lt;/pages&gt;&lt;volume&gt;67&lt;/volume&gt;&lt;dates&gt;&lt;year&gt;1983&lt;/year&gt;&lt;/dates&gt;&lt;urls&gt;&lt;/urls&gt;&lt;/record&gt;&lt;/Cite&gt;&lt;Cite&gt;&lt;Author&gt;Spinhoven&lt;/Author&gt;&lt;Year&gt;1997&lt;/Year&gt;&lt;RecNum&gt;3613&lt;/RecNum&gt;&lt;record&gt;&lt;rec-number&gt;3613&lt;/rec-number&gt;&lt;foreign-keys&gt;&lt;key app="EN" db-id="r2fzrxps9zsx03ets25xsswa5e2f9ppder09" timestamp="1543254016"&gt;3613&lt;/key&gt;&lt;/foreign-keys&gt;&lt;ref-type name="Journal Article"&gt;17&lt;/ref-type&gt;&lt;contributors&gt;&lt;authors&gt;&lt;author&gt;Spinhoven, P.&lt;/author&gt;&lt;author&gt;Ormel, J.&lt;/author&gt;&lt;author&gt;Sloekers, P. P.&lt;/author&gt;&lt;author&gt;Kempen, G. I.&lt;/author&gt;&lt;author&gt;Speckens, A. E.&lt;/author&gt;&lt;author&gt;van Hemert, A. M.&lt;/author&gt;&lt;/authors&gt;&lt;/contributors&gt;&lt;titles&gt;&lt;title&gt;A validation study of the Hospital Anxiety and Depression Scale (HADS) in different groups of Dutch subjects&lt;/title&gt;&lt;secondary-title&gt;Psychological Medicine&lt;/secondary-title&gt;&lt;/titles&gt;&lt;periodical&gt;&lt;full-title&gt;Psychological Medicine&lt;/full-title&gt;&lt;/periodical&gt;&lt;pages&gt;363-370&lt;/pages&gt;&lt;volume&gt;27&lt;/volume&gt;&lt;dates&gt;&lt;year&gt;1997&lt;/year&gt;&lt;/dates&gt;&lt;urls&gt;&lt;/urls&gt;&lt;/record&gt;&lt;/Cite&gt;&lt;/EndNote&gt;</w:instrText>
            </w:r>
            <w:r w:rsidRPr="00A464D0">
              <w:rPr>
                <w:color w:val="000000"/>
                <w:sz w:val="20"/>
                <w:szCs w:val="20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</w:rPr>
              <w:t>(Spinhoven</w:t>
            </w:r>
            <w:r w:rsidRPr="00824853">
              <w:rPr>
                <w:i/>
                <w:noProof/>
                <w:color w:val="000000"/>
                <w:sz w:val="20"/>
                <w:szCs w:val="20"/>
              </w:rPr>
              <w:t>, et al.</w:t>
            </w:r>
            <w:r>
              <w:rPr>
                <w:noProof/>
                <w:color w:val="000000"/>
                <w:sz w:val="20"/>
                <w:szCs w:val="20"/>
              </w:rPr>
              <w:t xml:space="preserve"> 1997, Zigmund and Snaith 1983)</w:t>
            </w:r>
            <w:r w:rsidRPr="00A464D0">
              <w:rPr>
                <w:color w:val="000000"/>
                <w:sz w:val="20"/>
                <w:szCs w:val="20"/>
              </w:rPr>
              <w:fldChar w:fldCharType="end"/>
            </w:r>
            <w:r w:rsidRPr="00A464D0">
              <w:rPr>
                <w:color w:val="000000"/>
                <w:sz w:val="20"/>
                <w:szCs w:val="20"/>
              </w:rPr>
              <w:t xml:space="preserve"> </w:t>
            </w:r>
          </w:p>
          <w:p w14:paraId="1E39F75D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803" w:type="pct"/>
          </w:tcPr>
          <w:p w14:paraId="30D365E8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Possible r</w:t>
            </w:r>
            <w:r w:rsidRPr="003057DA">
              <w:rPr>
                <w:color w:val="000000"/>
                <w:sz w:val="20"/>
                <w:szCs w:val="20"/>
              </w:rPr>
              <w:t>ange of summary variable</w:t>
            </w:r>
            <w:r w:rsidRPr="004C745A">
              <w:rPr>
                <w:color w:val="000000"/>
                <w:sz w:val="20"/>
                <w:szCs w:val="20"/>
              </w:rPr>
              <w:t>: 0-2</w:t>
            </w:r>
            <w:r>
              <w:rPr>
                <w:color w:val="000000"/>
                <w:sz w:val="20"/>
                <w:szCs w:val="20"/>
              </w:rPr>
              <w:t>1</w:t>
            </w:r>
          </w:p>
          <w:p w14:paraId="38F934D2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ange in data set: 0-20</w:t>
            </w:r>
          </w:p>
          <w:p w14:paraId="4B6C3754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esponse options and coding:</w:t>
            </w:r>
          </w:p>
          <w:p w14:paraId="11935F98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=</w:t>
            </w:r>
            <w:r w:rsidRPr="00A464D0">
              <w:rPr>
                <w:color w:val="000000"/>
                <w:sz w:val="20"/>
                <w:szCs w:val="20"/>
              </w:rPr>
              <w:t>rarely or never</w:t>
            </w:r>
          </w:p>
          <w:p w14:paraId="5DC70808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=</w:t>
            </w:r>
            <w:r w:rsidRPr="00A464D0">
              <w:rPr>
                <w:color w:val="000000"/>
                <w:sz w:val="20"/>
                <w:szCs w:val="20"/>
              </w:rPr>
              <w:t>some of the time</w:t>
            </w:r>
          </w:p>
          <w:p w14:paraId="378C157D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=</w:t>
            </w:r>
            <w:r w:rsidRPr="00A464D0">
              <w:rPr>
                <w:color w:val="000000"/>
                <w:sz w:val="20"/>
                <w:szCs w:val="20"/>
              </w:rPr>
              <w:t>occasionally</w:t>
            </w:r>
          </w:p>
          <w:p w14:paraId="14213C8C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=</w:t>
            </w:r>
            <w:r w:rsidRPr="00A464D0">
              <w:rPr>
                <w:color w:val="000000"/>
                <w:sz w:val="20"/>
                <w:szCs w:val="20"/>
              </w:rPr>
              <w:t>mostly or always</w:t>
            </w:r>
          </w:p>
        </w:tc>
      </w:tr>
      <w:tr w:rsidR="00D97912" w:rsidRPr="0094105F" w14:paraId="2FD2938D" w14:textId="77777777" w:rsidTr="00174833">
        <w:tc>
          <w:tcPr>
            <w:tcW w:w="1394" w:type="pct"/>
            <w:shd w:val="clear" w:color="auto" w:fill="auto"/>
            <w:noWrap/>
          </w:tcPr>
          <w:p w14:paraId="11D023F1" w14:textId="77777777" w:rsidR="00D97912" w:rsidRPr="003E6D9E" w:rsidRDefault="00D97912" w:rsidP="00174833">
            <w:pPr>
              <w:rPr>
                <w:color w:val="000000"/>
                <w:sz w:val="20"/>
                <w:szCs w:val="20"/>
              </w:rPr>
            </w:pPr>
            <w:r w:rsidRPr="003E6D9E">
              <w:rPr>
                <w:color w:val="000000"/>
                <w:sz w:val="20"/>
                <w:szCs w:val="20"/>
              </w:rPr>
              <w:t xml:space="preserve">Anxiety missing </w:t>
            </w:r>
          </w:p>
        </w:tc>
        <w:tc>
          <w:tcPr>
            <w:tcW w:w="1803" w:type="pct"/>
          </w:tcPr>
          <w:p w14:paraId="78FF9BE1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Indicator variable</w:t>
            </w:r>
          </w:p>
        </w:tc>
        <w:tc>
          <w:tcPr>
            <w:tcW w:w="1803" w:type="pct"/>
          </w:tcPr>
          <w:p w14:paraId="010C03F3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Coding:</w:t>
            </w:r>
          </w:p>
          <w:p w14:paraId="45002278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1=value is missing </w:t>
            </w:r>
          </w:p>
          <w:p w14:paraId="31374158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=value not missing</w:t>
            </w:r>
          </w:p>
        </w:tc>
      </w:tr>
      <w:tr w:rsidR="00D97912" w:rsidRPr="0094105F" w14:paraId="530D26AD" w14:textId="77777777" w:rsidTr="00174833">
        <w:tc>
          <w:tcPr>
            <w:tcW w:w="1394" w:type="pct"/>
            <w:shd w:val="clear" w:color="auto" w:fill="auto"/>
            <w:noWrap/>
          </w:tcPr>
          <w:p w14:paraId="3C73661C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 w:rsidRPr="003E6D9E">
              <w:rPr>
                <w:color w:val="000000"/>
                <w:sz w:val="20"/>
                <w:szCs w:val="20"/>
              </w:rPr>
              <w:t xml:space="preserve">Depression </w:t>
            </w:r>
          </w:p>
          <w:p w14:paraId="32210A80" w14:textId="77777777" w:rsidR="00D97912" w:rsidRPr="003E6D9E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(</w:t>
            </w:r>
            <w:r w:rsidRPr="00137642">
              <w:rPr>
                <w:color w:val="000000"/>
                <w:sz w:val="20"/>
                <w:szCs w:val="20"/>
              </w:rPr>
              <w:t>icesdint</w:t>
            </w:r>
            <w:r>
              <w:rPr>
                <w:color w:val="000000"/>
                <w:sz w:val="20"/>
                <w:szCs w:val="20"/>
              </w:rPr>
              <w:t>)</w:t>
            </w:r>
          </w:p>
        </w:tc>
        <w:tc>
          <w:tcPr>
            <w:tcW w:w="1803" w:type="pct"/>
          </w:tcPr>
          <w:p w14:paraId="389CB188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 w:rsidRPr="00A464D0">
              <w:rPr>
                <w:iCs/>
                <w:color w:val="000000"/>
                <w:sz w:val="20"/>
                <w:szCs w:val="20"/>
              </w:rPr>
              <w:t xml:space="preserve">Center for Epidemiologic Studies </w:t>
            </w:r>
            <w:r>
              <w:rPr>
                <w:iCs/>
                <w:color w:val="000000"/>
                <w:sz w:val="20"/>
                <w:szCs w:val="20"/>
              </w:rPr>
              <w:t xml:space="preserve">20-item </w:t>
            </w:r>
            <w:r w:rsidRPr="00A464D0">
              <w:rPr>
                <w:iCs/>
                <w:color w:val="000000"/>
                <w:sz w:val="20"/>
                <w:szCs w:val="20"/>
              </w:rPr>
              <w:t>Depression Scale</w:t>
            </w:r>
            <w:r w:rsidRPr="00A464D0">
              <w:rPr>
                <w:color w:val="000000"/>
                <w:sz w:val="20"/>
                <w:szCs w:val="20"/>
              </w:rPr>
              <w:t xml:space="preserve"> CES-D </w:t>
            </w:r>
            <w:r w:rsidRPr="00A464D0">
              <w:rPr>
                <w:color w:val="000000"/>
                <w:sz w:val="20"/>
                <w:szCs w:val="20"/>
              </w:rPr>
              <w:fldChar w:fldCharType="begin"/>
            </w:r>
            <w:r>
              <w:rPr>
                <w:color w:val="000000"/>
                <w:sz w:val="20"/>
                <w:szCs w:val="20"/>
              </w:rPr>
              <w:instrText xml:space="preserve"> ADDIN EN.CITE &lt;EndNote&gt;&lt;Cite&gt;&lt;Author&gt;Radloff&lt;/Author&gt;&lt;Year&gt;1977&lt;/Year&gt;&lt;RecNum&gt;3614&lt;/RecNum&gt;&lt;DisplayText&gt;(Beekman&lt;style face="italic"&gt;, et al.&lt;/style&gt; 1997, Radloff 1977)&lt;/DisplayText&gt;&lt;record&gt;&lt;rec-number&gt;3614&lt;/rec-number&gt;&lt;foreign-keys&gt;&lt;key app="EN" db-id="r2fzrxps9zsx03ets25xsswa5e2f9ppder09" timestamp="1543254393"&gt;3614&lt;/key&gt;&lt;/foreign-keys&gt;&lt;ref-type name="Journal Article"&gt;17&lt;/ref-type&gt;&lt;contributors&gt;&lt;authors&gt;&lt;author&gt;Radloff, L. S.&lt;/author&gt;&lt;/authors&gt;&lt;/contributors&gt;&lt;titles&gt;&lt;title&gt;The CES-D Scale: A self-report depression scale for research in the general population&lt;/title&gt;&lt;secondary-title&gt;Applied Psychological Measurement&lt;/secondary-title&gt;&lt;/titles&gt;&lt;periodical&gt;&lt;full-title&gt;Applied Psychological Measurement&lt;/full-title&gt;&lt;/periodical&gt;&lt;pages&gt;385-401&lt;/pages&gt;&lt;volume&gt;3&lt;/volume&gt;&lt;dates&gt;&lt;year&gt;1977&lt;/year&gt;&lt;/dates&gt;&lt;urls&gt;&lt;/urls&gt;&lt;/record&gt;&lt;/Cite&gt;&lt;Cite&gt;&lt;Author&gt;Beekman&lt;/Author&gt;&lt;Year&gt;1997&lt;/Year&gt;&lt;RecNum&gt;3615&lt;/RecNum&gt;&lt;record&gt;&lt;rec-number&gt;3615&lt;/rec-number&gt;&lt;foreign-keys&gt;&lt;key app="EN" db-id="r2fzrxps9zsx03ets25xsswa5e2f9ppder09" timestamp="1543254526"&gt;3615&lt;/key&gt;&lt;/foreign-keys&gt;&lt;ref-type name="Journal Article"&gt;17&lt;/ref-type&gt;&lt;contributors&gt;&lt;authors&gt;&lt;author&gt;Beekman, A. T.&lt;/author&gt;&lt;author&gt;Deeg, D. J.&lt;/author&gt;&lt;author&gt;Van Limbeek, J.&lt;/author&gt;&lt;author&gt;Braam, A. W.&lt;/author&gt;&lt;author&gt;De Vries, M. Z.&lt;/author&gt;&lt;author&gt;Van Tilburg, W.&lt;/author&gt;&lt;/authors&gt;&lt;/contributors&gt;&lt;titles&gt;&lt;title&gt;Criterion validity of the Center for Epidemiologic Studies Depression scale (CES-D): Results from a community based sample of older adults in the Netherlands&lt;/title&gt;&lt;secondary-title&gt;Psychological Medicine&lt;/secondary-title&gt;&lt;/titles&gt;&lt;periodical&gt;&lt;full-title&gt;Psychological Medicine&lt;/full-title&gt;&lt;/periodical&gt;&lt;pages&gt;231-235&lt;/pages&gt;&lt;volume&gt;27&lt;/volume&gt;&lt;dates&gt;&lt;year&gt;1997&lt;/year&gt;&lt;/dates&gt;&lt;urls&gt;&lt;/urls&gt;&lt;/record&gt;&lt;/Cite&gt;&lt;/EndNote&gt;</w:instrText>
            </w:r>
            <w:r w:rsidRPr="00A464D0">
              <w:rPr>
                <w:color w:val="000000"/>
                <w:sz w:val="20"/>
                <w:szCs w:val="20"/>
              </w:rPr>
              <w:fldChar w:fldCharType="separate"/>
            </w:r>
            <w:r>
              <w:rPr>
                <w:noProof/>
                <w:color w:val="000000"/>
                <w:sz w:val="20"/>
                <w:szCs w:val="20"/>
              </w:rPr>
              <w:t>(Beekman</w:t>
            </w:r>
            <w:r w:rsidRPr="00824853">
              <w:rPr>
                <w:i/>
                <w:noProof/>
                <w:color w:val="000000"/>
                <w:sz w:val="20"/>
                <w:szCs w:val="20"/>
              </w:rPr>
              <w:t>, et al.</w:t>
            </w:r>
            <w:r>
              <w:rPr>
                <w:noProof/>
                <w:color w:val="000000"/>
                <w:sz w:val="20"/>
                <w:szCs w:val="20"/>
              </w:rPr>
              <w:t xml:space="preserve"> 1997, Radloff 1977)</w:t>
            </w:r>
            <w:r w:rsidRPr="00A464D0">
              <w:rPr>
                <w:color w:val="000000"/>
                <w:sz w:val="20"/>
                <w:szCs w:val="20"/>
              </w:rPr>
              <w:fldChar w:fldCharType="end"/>
            </w:r>
            <w:r w:rsidRPr="00A464D0">
              <w:rPr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803" w:type="pct"/>
          </w:tcPr>
          <w:p w14:paraId="6E5390DC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Possible r</w:t>
            </w:r>
            <w:r w:rsidRPr="003057DA">
              <w:rPr>
                <w:color w:val="000000"/>
                <w:sz w:val="20"/>
                <w:szCs w:val="20"/>
              </w:rPr>
              <w:t>ange of summary variable</w:t>
            </w:r>
            <w:r w:rsidRPr="00643523">
              <w:rPr>
                <w:color w:val="000000"/>
                <w:sz w:val="20"/>
                <w:szCs w:val="20"/>
              </w:rPr>
              <w:t>: 0-</w:t>
            </w:r>
            <w:r>
              <w:rPr>
                <w:color w:val="000000"/>
                <w:sz w:val="20"/>
                <w:szCs w:val="20"/>
              </w:rPr>
              <w:t>60</w:t>
            </w:r>
          </w:p>
          <w:p w14:paraId="16E93BB0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ange in data set: 0-39</w:t>
            </w:r>
          </w:p>
          <w:p w14:paraId="0CA39AD8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esponse options and coding:</w:t>
            </w:r>
          </w:p>
          <w:p w14:paraId="7B780404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=</w:t>
            </w:r>
            <w:r w:rsidRPr="00A464D0">
              <w:rPr>
                <w:color w:val="000000"/>
                <w:sz w:val="20"/>
                <w:szCs w:val="20"/>
              </w:rPr>
              <w:t>rarely or never</w:t>
            </w:r>
          </w:p>
          <w:p w14:paraId="463F0C75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=</w:t>
            </w:r>
            <w:r w:rsidRPr="00A464D0">
              <w:rPr>
                <w:color w:val="000000"/>
                <w:sz w:val="20"/>
                <w:szCs w:val="20"/>
              </w:rPr>
              <w:t>some of the time</w:t>
            </w:r>
          </w:p>
          <w:p w14:paraId="7BCDB9D8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=</w:t>
            </w:r>
            <w:r w:rsidRPr="00A464D0">
              <w:rPr>
                <w:color w:val="000000"/>
                <w:sz w:val="20"/>
                <w:szCs w:val="20"/>
              </w:rPr>
              <w:t>occasionally</w:t>
            </w:r>
          </w:p>
          <w:p w14:paraId="1E5F8F67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=</w:t>
            </w:r>
            <w:r w:rsidRPr="00A464D0">
              <w:rPr>
                <w:color w:val="000000"/>
                <w:sz w:val="20"/>
                <w:szCs w:val="20"/>
              </w:rPr>
              <w:t>mostly or always</w:t>
            </w:r>
          </w:p>
        </w:tc>
      </w:tr>
      <w:tr w:rsidR="00D97912" w:rsidRPr="0094105F" w14:paraId="79BD2A6B" w14:textId="77777777" w:rsidTr="00174833">
        <w:tc>
          <w:tcPr>
            <w:tcW w:w="1394" w:type="pct"/>
            <w:shd w:val="clear" w:color="auto" w:fill="auto"/>
            <w:noWrap/>
          </w:tcPr>
          <w:p w14:paraId="3A91A6E5" w14:textId="77777777" w:rsidR="00D97912" w:rsidRPr="003E6D9E" w:rsidRDefault="00D97912" w:rsidP="00174833">
            <w:pPr>
              <w:rPr>
                <w:color w:val="000000"/>
                <w:sz w:val="20"/>
                <w:szCs w:val="20"/>
              </w:rPr>
            </w:pPr>
            <w:r w:rsidRPr="003E6D9E">
              <w:rPr>
                <w:color w:val="000000"/>
                <w:sz w:val="20"/>
                <w:szCs w:val="20"/>
              </w:rPr>
              <w:t>Depression missing</w:t>
            </w:r>
          </w:p>
        </w:tc>
        <w:tc>
          <w:tcPr>
            <w:tcW w:w="1803" w:type="pct"/>
          </w:tcPr>
          <w:p w14:paraId="00BC7630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Indicator variable</w:t>
            </w:r>
          </w:p>
        </w:tc>
        <w:tc>
          <w:tcPr>
            <w:tcW w:w="1803" w:type="pct"/>
          </w:tcPr>
          <w:p w14:paraId="590EBE7E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Coding:</w:t>
            </w:r>
          </w:p>
          <w:p w14:paraId="25AEC450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1=value is missing </w:t>
            </w:r>
          </w:p>
          <w:p w14:paraId="3CADFC84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=value not missing</w:t>
            </w:r>
          </w:p>
        </w:tc>
      </w:tr>
    </w:tbl>
    <w:p w14:paraId="69113C3C" w14:textId="77777777" w:rsidR="00D97912" w:rsidRDefault="00D97912" w:rsidP="00D97912"/>
    <w:p w14:paraId="5540C341" w14:textId="397A01EF" w:rsidR="00D97912" w:rsidRDefault="009B050C" w:rsidP="00D97912">
      <w:pPr>
        <w:pStyle w:val="Heading1"/>
      </w:pPr>
      <w:r w:rsidRPr="0026763C">
        <w:lastRenderedPageBreak/>
        <w:t xml:space="preserve">TABLE </w:t>
      </w:r>
      <w:r>
        <w:t>S</w:t>
      </w:r>
      <w:r w:rsidR="00174833">
        <w:t>3</w:t>
      </w:r>
      <w:r w:rsidR="00D97912" w:rsidRPr="0026763C">
        <w:t xml:space="preserve">: </w:t>
      </w:r>
    </w:p>
    <w:p w14:paraId="308F7F50" w14:textId="77777777" w:rsidR="00D97912" w:rsidRPr="0026763C" w:rsidRDefault="00D97912" w:rsidP="00D97912">
      <w:r>
        <w:t>Measurement and coding</w:t>
      </w:r>
      <w:r w:rsidRPr="002A05AD">
        <w:t xml:space="preserve"> of</w:t>
      </w:r>
      <w:r>
        <w:t xml:space="preserve"> </w:t>
      </w:r>
      <w:r w:rsidRPr="00174833">
        <w:rPr>
          <w:u w:val="single"/>
        </w:rPr>
        <w:t>psychological</w:t>
      </w:r>
      <w:r>
        <w:t xml:space="preserve"> control</w:t>
      </w:r>
      <w:r w:rsidRPr="002A05AD">
        <w:t xml:space="preserve"> variables used in the an</w:t>
      </w:r>
      <w:r w:rsidRPr="00D53EBA">
        <w:t xml:space="preserve">alysis </w:t>
      </w:r>
    </w:p>
    <w:p w14:paraId="0C13ECB8" w14:textId="77777777" w:rsidR="00D97912" w:rsidRDefault="00D97912" w:rsidP="00D97912"/>
    <w:tbl>
      <w:tblPr>
        <w:tblW w:w="5000" w:type="pct"/>
        <w:tblLayout w:type="fixed"/>
        <w:tblLook w:val="04A0" w:firstRow="1" w:lastRow="0" w:firstColumn="1" w:lastColumn="0" w:noHBand="0" w:noVBand="1"/>
      </w:tblPr>
      <w:tblGrid>
        <w:gridCol w:w="2610"/>
        <w:gridCol w:w="3375"/>
        <w:gridCol w:w="3375"/>
      </w:tblGrid>
      <w:tr w:rsidR="00D97912" w:rsidRPr="0075350E" w14:paraId="4FFE1437" w14:textId="77777777" w:rsidTr="00174833">
        <w:tc>
          <w:tcPr>
            <w:tcW w:w="139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36CFB59" w14:textId="77777777" w:rsidR="00D97912" w:rsidRPr="00643523" w:rsidRDefault="00D97912" w:rsidP="00174833">
            <w:pPr>
              <w:rPr>
                <w:b/>
                <w:bCs/>
                <w:color w:val="000000"/>
                <w:sz w:val="20"/>
                <w:szCs w:val="20"/>
              </w:rPr>
            </w:pPr>
            <w:r w:rsidRPr="00643523">
              <w:rPr>
                <w:b/>
                <w:bCs/>
                <w:color w:val="000000"/>
                <w:sz w:val="20"/>
                <w:szCs w:val="20"/>
              </w:rPr>
              <w:t>Variables (LASA label)</w:t>
            </w:r>
          </w:p>
        </w:tc>
        <w:tc>
          <w:tcPr>
            <w:tcW w:w="180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6F3817D" w14:textId="77777777" w:rsidR="00D97912" w:rsidRPr="00643523" w:rsidRDefault="00D97912" w:rsidP="00174833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643523">
              <w:rPr>
                <w:b/>
                <w:bCs/>
                <w:color w:val="000000"/>
                <w:sz w:val="20"/>
                <w:szCs w:val="20"/>
              </w:rPr>
              <w:t>Questionnaire item</w:t>
            </w:r>
          </w:p>
        </w:tc>
        <w:tc>
          <w:tcPr>
            <w:tcW w:w="180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6BB7180" w14:textId="77777777" w:rsidR="00D97912" w:rsidRPr="00643523" w:rsidRDefault="00D97912" w:rsidP="00174833">
            <w:pPr>
              <w:rPr>
                <w:b/>
                <w:bCs/>
                <w:color w:val="000000"/>
                <w:sz w:val="20"/>
                <w:szCs w:val="20"/>
              </w:rPr>
            </w:pPr>
            <w:r w:rsidRPr="00643523">
              <w:rPr>
                <w:b/>
                <w:bCs/>
                <w:color w:val="000000"/>
                <w:sz w:val="20"/>
                <w:szCs w:val="20"/>
              </w:rPr>
              <w:t>Response options and coding</w:t>
            </w:r>
          </w:p>
        </w:tc>
      </w:tr>
      <w:tr w:rsidR="00D97912" w:rsidRPr="0094105F" w14:paraId="6AC1696D" w14:textId="77777777" w:rsidTr="00174833">
        <w:tc>
          <w:tcPr>
            <w:tcW w:w="139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5A5E37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 w:rsidRPr="003E6D9E">
              <w:rPr>
                <w:color w:val="000000"/>
                <w:sz w:val="20"/>
                <w:szCs w:val="20"/>
              </w:rPr>
              <w:t xml:space="preserve">Perceived self-efficacy </w:t>
            </w:r>
          </w:p>
          <w:p w14:paraId="62DD54D2" w14:textId="77777777" w:rsidR="00D97912" w:rsidRPr="003E6D9E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(</w:t>
            </w:r>
            <w:r w:rsidRPr="00137642">
              <w:rPr>
                <w:color w:val="000000"/>
                <w:sz w:val="20"/>
                <w:szCs w:val="20"/>
              </w:rPr>
              <w:t>ialcos</w:t>
            </w:r>
            <w:r>
              <w:rPr>
                <w:color w:val="000000"/>
                <w:sz w:val="20"/>
                <w:szCs w:val="20"/>
              </w:rPr>
              <w:t>)</w:t>
            </w:r>
          </w:p>
        </w:tc>
        <w:tc>
          <w:tcPr>
            <w:tcW w:w="180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00BEB42" w14:textId="77777777" w:rsidR="00D97912" w:rsidRDefault="00D97912" w:rsidP="00174833">
            <w:pPr>
              <w:rPr>
                <w:sz w:val="20"/>
                <w:szCs w:val="20"/>
              </w:rPr>
            </w:pPr>
            <w:r w:rsidRPr="00643523">
              <w:rPr>
                <w:sz w:val="20"/>
                <w:szCs w:val="20"/>
              </w:rPr>
              <w:t xml:space="preserve">12-item </w:t>
            </w:r>
            <w:r w:rsidRPr="00643523">
              <w:rPr>
                <w:sz w:val="20"/>
                <w:szCs w:val="20"/>
              </w:rPr>
              <w:fldChar w:fldCharType="begin"/>
            </w:r>
            <w:r w:rsidRPr="00643523">
              <w:rPr>
                <w:sz w:val="20"/>
                <w:szCs w:val="20"/>
              </w:rPr>
              <w:instrText xml:space="preserve"> ADDIN EN.CITE &lt;EndNote&gt;&lt;Cite AuthorYear="1"&gt;&lt;Author&gt;Bosscher&lt;/Author&gt;&lt;Year&gt;1998&lt;/Year&gt;&lt;RecNum&gt;3611&lt;/RecNum&gt;&lt;DisplayText&gt;Bosscher and Smit (1998)&lt;/DisplayText&gt;&lt;record&gt;&lt;rec-number&gt;3611&lt;/rec-number&gt;&lt;foreign-keys&gt;&lt;key app="EN" db-id="r2fzrxps9zsx03ets25xsswa5e2f9ppder09" timestamp="1543251464"&gt;3611&lt;/key&gt;&lt;/foreign-keys&gt;&lt;ref-type name="Journal Article"&gt;17&lt;/ref-type&gt;&lt;contributors&gt;&lt;authors&gt;&lt;author&gt;Bosscher, R. J.&lt;/author&gt;&lt;author&gt;Smit, J. H.&lt;/author&gt;&lt;/authors&gt;&lt;/contributors&gt;&lt;titles&gt;&lt;title&gt;Confirmatory factor analysis of the General Self-Efficacy Scale&lt;/title&gt;&lt;secondary-title&gt;Behaviour Research and Therapy&lt;/secondary-title&gt;&lt;/titles&gt;&lt;periodical&gt;&lt;full-title&gt;Behaviour Research and Therapy&lt;/full-title&gt;&lt;/periodical&gt;&lt;pages&gt;339-343&lt;/pages&gt;&lt;volume&gt;36&lt;/volume&gt;&lt;dates&gt;&lt;year&gt;1998&lt;/year&gt;&lt;/dates&gt;&lt;urls&gt;&lt;/urls&gt;&lt;/record&gt;&lt;/Cite&gt;&lt;/EndNote&gt;</w:instrText>
            </w:r>
            <w:r w:rsidRPr="00643523">
              <w:rPr>
                <w:sz w:val="20"/>
                <w:szCs w:val="20"/>
              </w:rPr>
              <w:fldChar w:fldCharType="separate"/>
            </w:r>
            <w:r w:rsidRPr="00643523">
              <w:rPr>
                <w:noProof/>
                <w:sz w:val="20"/>
                <w:szCs w:val="20"/>
              </w:rPr>
              <w:t>Bosscher and Smit (1998)</w:t>
            </w:r>
            <w:r w:rsidRPr="00643523">
              <w:rPr>
                <w:sz w:val="20"/>
                <w:szCs w:val="20"/>
              </w:rPr>
              <w:fldChar w:fldCharType="end"/>
            </w:r>
            <w:r w:rsidRPr="00643523">
              <w:rPr>
                <w:sz w:val="20"/>
                <w:szCs w:val="20"/>
              </w:rPr>
              <w:t xml:space="preserve"> General Self-Efficacy Scale (GSES-12)</w:t>
            </w:r>
          </w:p>
          <w:p w14:paraId="444D1D31" w14:textId="77777777" w:rsidR="00D97912" w:rsidRPr="00565CF0" w:rsidRDefault="00D97912" w:rsidP="00174833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80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D65AEF3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Possible r</w:t>
            </w:r>
            <w:r w:rsidRPr="004C745A">
              <w:rPr>
                <w:color w:val="000000"/>
                <w:sz w:val="20"/>
                <w:szCs w:val="20"/>
              </w:rPr>
              <w:t xml:space="preserve">ange: </w:t>
            </w:r>
            <w:r>
              <w:rPr>
                <w:color w:val="000000"/>
                <w:sz w:val="20"/>
                <w:szCs w:val="20"/>
              </w:rPr>
              <w:t>12</w:t>
            </w:r>
            <w:r w:rsidRPr="004C745A">
              <w:rPr>
                <w:color w:val="000000"/>
                <w:sz w:val="20"/>
                <w:szCs w:val="20"/>
              </w:rPr>
              <w:t>-60</w:t>
            </w:r>
          </w:p>
          <w:p w14:paraId="20F58B6D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ange in data set: 23-60</w:t>
            </w:r>
          </w:p>
          <w:p w14:paraId="06F2A4B3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esponse options and coding:</w:t>
            </w:r>
          </w:p>
          <w:p w14:paraId="25A5212C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1=Strongly agree to </w:t>
            </w:r>
          </w:p>
          <w:p w14:paraId="4AF66D06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=Strongly disagree</w:t>
            </w:r>
          </w:p>
        </w:tc>
      </w:tr>
      <w:tr w:rsidR="00D97912" w:rsidRPr="0094105F" w14:paraId="37622B90" w14:textId="77777777" w:rsidTr="00174833">
        <w:tc>
          <w:tcPr>
            <w:tcW w:w="13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8F66A2B" w14:textId="77777777" w:rsidR="00D97912" w:rsidRPr="003E6D9E" w:rsidRDefault="00D97912" w:rsidP="00174833">
            <w:pPr>
              <w:rPr>
                <w:color w:val="000000"/>
                <w:sz w:val="20"/>
                <w:szCs w:val="20"/>
              </w:rPr>
            </w:pPr>
            <w:r w:rsidRPr="003E6D9E">
              <w:rPr>
                <w:color w:val="000000"/>
                <w:sz w:val="20"/>
                <w:szCs w:val="20"/>
              </w:rPr>
              <w:t>Perceived self-efficacy missing</w:t>
            </w:r>
          </w:p>
        </w:tc>
        <w:tc>
          <w:tcPr>
            <w:tcW w:w="1803" w:type="pct"/>
            <w:tcBorders>
              <w:top w:val="nil"/>
              <w:left w:val="nil"/>
              <w:bottom w:val="nil"/>
              <w:right w:val="nil"/>
            </w:tcBorders>
          </w:tcPr>
          <w:p w14:paraId="4053B8DB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Indicator variable</w:t>
            </w:r>
          </w:p>
        </w:tc>
        <w:tc>
          <w:tcPr>
            <w:tcW w:w="1803" w:type="pct"/>
            <w:tcBorders>
              <w:top w:val="nil"/>
              <w:left w:val="nil"/>
              <w:bottom w:val="nil"/>
              <w:right w:val="nil"/>
            </w:tcBorders>
          </w:tcPr>
          <w:p w14:paraId="66E77D1A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Coding:</w:t>
            </w:r>
          </w:p>
          <w:p w14:paraId="59B73C97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1=value is missing </w:t>
            </w:r>
          </w:p>
          <w:p w14:paraId="659C4724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=value not missing</w:t>
            </w:r>
          </w:p>
        </w:tc>
      </w:tr>
      <w:tr w:rsidR="00D97912" w:rsidRPr="0094105F" w14:paraId="44DA88FB" w14:textId="77777777" w:rsidTr="00174833">
        <w:tc>
          <w:tcPr>
            <w:tcW w:w="1394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4C2DF3FA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 w:rsidRPr="003E6D9E">
              <w:rPr>
                <w:color w:val="000000"/>
                <w:sz w:val="20"/>
                <w:szCs w:val="20"/>
              </w:rPr>
              <w:t xml:space="preserve">Mastery </w:t>
            </w:r>
          </w:p>
          <w:p w14:paraId="19F58E4C" w14:textId="77777777" w:rsidR="00D97912" w:rsidRPr="003E6D9E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(</w:t>
            </w:r>
            <w:r w:rsidRPr="00137642">
              <w:rPr>
                <w:color w:val="000000"/>
                <w:sz w:val="20"/>
                <w:szCs w:val="20"/>
              </w:rPr>
              <w:t>imastry7</w:t>
            </w:r>
            <w:r>
              <w:rPr>
                <w:color w:val="000000"/>
                <w:sz w:val="20"/>
                <w:szCs w:val="20"/>
              </w:rPr>
              <w:t>)</w:t>
            </w:r>
          </w:p>
        </w:tc>
        <w:tc>
          <w:tcPr>
            <w:tcW w:w="1803" w:type="pct"/>
            <w:tcBorders>
              <w:top w:val="nil"/>
              <w:left w:val="nil"/>
              <w:right w:val="nil"/>
            </w:tcBorders>
          </w:tcPr>
          <w:p w14:paraId="7C60B03B" w14:textId="77777777" w:rsidR="00D97912" w:rsidRDefault="00D97912" w:rsidP="00174833">
            <w:pPr>
              <w:rPr>
                <w:sz w:val="20"/>
                <w:szCs w:val="20"/>
              </w:rPr>
            </w:pPr>
            <w:r w:rsidRPr="00643523">
              <w:rPr>
                <w:sz w:val="20"/>
                <w:szCs w:val="20"/>
              </w:rPr>
              <w:t xml:space="preserve">7-item Pearlin Mastery Scale </w:t>
            </w:r>
            <w:r w:rsidRPr="00643523">
              <w:rPr>
                <w:sz w:val="20"/>
                <w:szCs w:val="20"/>
              </w:rPr>
              <w:fldChar w:fldCharType="begin"/>
            </w:r>
            <w:r w:rsidRPr="00643523">
              <w:rPr>
                <w:sz w:val="20"/>
                <w:szCs w:val="20"/>
              </w:rPr>
              <w:instrText xml:space="preserve"> ADDIN EN.CITE &lt;EndNote&gt;&lt;Cite&gt;&lt;Author&gt;Pearlin&lt;/Author&gt;&lt;Year&gt;1978&lt;/Year&gt;&lt;RecNum&gt;1078&lt;/RecNum&gt;&lt;DisplayText&gt;(Pearlin and Schooler 1978)&lt;/DisplayText&gt;&lt;record&gt;&lt;rec-number&gt;1078&lt;/rec-number&gt;&lt;foreign-keys&gt;&lt;key app="EN" db-id="r2fzrxps9zsx03ets25xsswa5e2f9ppder09" timestamp="0"&gt;1078&lt;/key&gt;&lt;/foreign-keys&gt;&lt;ref-type name="Journal Article"&gt;17&lt;/ref-type&gt;&lt;contributors&gt;&lt;authors&gt;&lt;author&gt;Pearlin, Leonard I.&lt;/author&gt;&lt;author&gt;Schooler, Carmi&lt;/author&gt;&lt;/authors&gt;&lt;/contributors&gt;&lt;titles&gt;&lt;title&gt;The structure of coping&lt;/title&gt;&lt;secondary-title&gt;Journal of Health and Social Behavior&lt;/secondary-title&gt;&lt;/titles&gt;&lt;periodical&gt;&lt;full-title&gt;Journal of Health and Social Behavior&lt;/full-title&gt;&lt;/periodical&gt;&lt;pages&gt;2-21&lt;/pages&gt;&lt;volume&gt;19&lt;/volume&gt;&lt;number&gt;March&lt;/number&gt;&lt;dates&gt;&lt;year&gt;1978&lt;/year&gt;&lt;/dates&gt;&lt;urls&gt;&lt;/urls&gt;&lt;/record&gt;&lt;/Cite&gt;&lt;/EndNote&gt;</w:instrText>
            </w:r>
            <w:r w:rsidRPr="00643523">
              <w:rPr>
                <w:sz w:val="20"/>
                <w:szCs w:val="20"/>
              </w:rPr>
              <w:fldChar w:fldCharType="separate"/>
            </w:r>
            <w:r w:rsidRPr="00643523">
              <w:rPr>
                <w:noProof/>
                <w:sz w:val="20"/>
                <w:szCs w:val="20"/>
              </w:rPr>
              <w:t>(Pearlin and Schooler 1978)</w:t>
            </w:r>
            <w:r w:rsidRPr="00643523">
              <w:rPr>
                <w:sz w:val="20"/>
                <w:szCs w:val="20"/>
              </w:rPr>
              <w:fldChar w:fldCharType="end"/>
            </w:r>
          </w:p>
          <w:p w14:paraId="2455B13C" w14:textId="77777777" w:rsidR="00D97912" w:rsidRPr="00C46D0D" w:rsidRDefault="00D97912" w:rsidP="00174833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803" w:type="pct"/>
            <w:tcBorders>
              <w:top w:val="nil"/>
              <w:left w:val="nil"/>
              <w:right w:val="nil"/>
            </w:tcBorders>
          </w:tcPr>
          <w:p w14:paraId="067D108F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Possible r</w:t>
            </w:r>
            <w:r w:rsidRPr="00643523">
              <w:rPr>
                <w:color w:val="000000"/>
                <w:sz w:val="20"/>
                <w:szCs w:val="20"/>
              </w:rPr>
              <w:t>ange: 7</w:t>
            </w:r>
            <w:r w:rsidRPr="00F27341">
              <w:rPr>
                <w:color w:val="000000"/>
                <w:sz w:val="20"/>
                <w:szCs w:val="20"/>
              </w:rPr>
              <w:t>-35</w:t>
            </w:r>
          </w:p>
          <w:p w14:paraId="06F0F58D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ange in data set: 11-35</w:t>
            </w:r>
          </w:p>
          <w:p w14:paraId="6508CD28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esponse options and coding:</w:t>
            </w:r>
          </w:p>
          <w:p w14:paraId="1DB35472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1=Strongly agree to </w:t>
            </w:r>
          </w:p>
          <w:p w14:paraId="03BB55E3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=Strongly disagree</w:t>
            </w:r>
          </w:p>
        </w:tc>
      </w:tr>
      <w:tr w:rsidR="00D97912" w:rsidRPr="0094105F" w14:paraId="1A60E6F5" w14:textId="77777777" w:rsidTr="00174833">
        <w:tc>
          <w:tcPr>
            <w:tcW w:w="139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EC5E2C6" w14:textId="77777777" w:rsidR="00D97912" w:rsidRPr="003E6D9E" w:rsidRDefault="00D97912" w:rsidP="00174833">
            <w:pPr>
              <w:rPr>
                <w:color w:val="000000"/>
                <w:sz w:val="20"/>
                <w:szCs w:val="20"/>
              </w:rPr>
            </w:pPr>
            <w:r w:rsidRPr="003E6D9E">
              <w:rPr>
                <w:color w:val="000000"/>
                <w:sz w:val="20"/>
                <w:szCs w:val="20"/>
              </w:rPr>
              <w:t>Mastery missing</w:t>
            </w:r>
          </w:p>
        </w:tc>
        <w:tc>
          <w:tcPr>
            <w:tcW w:w="180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8997462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Indicator variable</w:t>
            </w:r>
          </w:p>
        </w:tc>
        <w:tc>
          <w:tcPr>
            <w:tcW w:w="180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212C51F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Coding</w:t>
            </w:r>
          </w:p>
          <w:p w14:paraId="7520F0DA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1=value is missing </w:t>
            </w:r>
          </w:p>
          <w:p w14:paraId="0BC4DD0D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=value not missing</w:t>
            </w:r>
          </w:p>
        </w:tc>
      </w:tr>
    </w:tbl>
    <w:p w14:paraId="1289176E" w14:textId="77777777" w:rsidR="00D97912" w:rsidRDefault="00D97912" w:rsidP="00D97912">
      <w:r>
        <w:br w:type="page"/>
      </w:r>
    </w:p>
    <w:p w14:paraId="305482F2" w14:textId="77777777" w:rsidR="00D97912" w:rsidRDefault="00D97912" w:rsidP="00D97912"/>
    <w:p w14:paraId="3530494B" w14:textId="282032AD" w:rsidR="00D97912" w:rsidRDefault="009B050C" w:rsidP="00D97912">
      <w:pPr>
        <w:pStyle w:val="Heading1"/>
      </w:pPr>
      <w:r w:rsidRPr="0026763C">
        <w:t xml:space="preserve">TABLE </w:t>
      </w:r>
      <w:r>
        <w:t>S</w:t>
      </w:r>
      <w:r w:rsidR="00174833">
        <w:t>4</w:t>
      </w:r>
      <w:r w:rsidR="00D97912" w:rsidRPr="0026763C">
        <w:t xml:space="preserve">: </w:t>
      </w:r>
    </w:p>
    <w:p w14:paraId="187891BF" w14:textId="77777777" w:rsidR="00D97912" w:rsidRPr="0026763C" w:rsidRDefault="00D97912" w:rsidP="00D97912">
      <w:r>
        <w:t>Measurement and coding</w:t>
      </w:r>
      <w:r w:rsidRPr="002A05AD">
        <w:t xml:space="preserve"> of</w:t>
      </w:r>
      <w:r>
        <w:t xml:space="preserve"> socio-demographic characteristics</w:t>
      </w:r>
      <w:r w:rsidRPr="002A05AD">
        <w:t xml:space="preserve"> used in the an</w:t>
      </w:r>
      <w:r w:rsidRPr="00D53EBA">
        <w:t xml:space="preserve">alysis </w:t>
      </w:r>
    </w:p>
    <w:p w14:paraId="647C1B82" w14:textId="77777777" w:rsidR="00D97912" w:rsidRDefault="00D97912" w:rsidP="00D97912"/>
    <w:tbl>
      <w:tblPr>
        <w:tblW w:w="5000" w:type="pct"/>
        <w:tblLayout w:type="fixed"/>
        <w:tblLook w:val="04A0" w:firstRow="1" w:lastRow="0" w:firstColumn="1" w:lastColumn="0" w:noHBand="0" w:noVBand="1"/>
      </w:tblPr>
      <w:tblGrid>
        <w:gridCol w:w="2610"/>
        <w:gridCol w:w="3375"/>
        <w:gridCol w:w="3375"/>
      </w:tblGrid>
      <w:tr w:rsidR="00D97912" w:rsidRPr="0075350E" w14:paraId="3D788C5C" w14:textId="77777777" w:rsidTr="00174833">
        <w:tc>
          <w:tcPr>
            <w:tcW w:w="139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838433D" w14:textId="77777777" w:rsidR="00D97912" w:rsidRPr="00643523" w:rsidRDefault="00D97912" w:rsidP="00174833">
            <w:pPr>
              <w:rPr>
                <w:b/>
                <w:bCs/>
                <w:color w:val="000000"/>
                <w:sz w:val="20"/>
                <w:szCs w:val="20"/>
              </w:rPr>
            </w:pPr>
            <w:r w:rsidRPr="00643523">
              <w:rPr>
                <w:b/>
                <w:bCs/>
                <w:color w:val="000000"/>
                <w:sz w:val="20"/>
                <w:szCs w:val="20"/>
              </w:rPr>
              <w:t>Variables (LASA label)</w:t>
            </w:r>
          </w:p>
        </w:tc>
        <w:tc>
          <w:tcPr>
            <w:tcW w:w="180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1783C0C" w14:textId="77777777" w:rsidR="00D97912" w:rsidRPr="00643523" w:rsidRDefault="00D97912" w:rsidP="00174833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643523">
              <w:rPr>
                <w:b/>
                <w:bCs/>
                <w:color w:val="000000"/>
                <w:sz w:val="20"/>
                <w:szCs w:val="20"/>
              </w:rPr>
              <w:t>Questionnaire item</w:t>
            </w:r>
          </w:p>
        </w:tc>
        <w:tc>
          <w:tcPr>
            <w:tcW w:w="180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CA47DBD" w14:textId="77777777" w:rsidR="00D97912" w:rsidRPr="00643523" w:rsidRDefault="00D97912" w:rsidP="00174833">
            <w:pPr>
              <w:rPr>
                <w:b/>
                <w:bCs/>
                <w:color w:val="000000"/>
                <w:sz w:val="20"/>
                <w:szCs w:val="20"/>
              </w:rPr>
            </w:pPr>
            <w:r w:rsidRPr="00643523">
              <w:rPr>
                <w:b/>
                <w:bCs/>
                <w:color w:val="000000"/>
                <w:sz w:val="20"/>
                <w:szCs w:val="20"/>
              </w:rPr>
              <w:t>Response options and coding</w:t>
            </w:r>
          </w:p>
        </w:tc>
      </w:tr>
      <w:tr w:rsidR="00D97912" w:rsidRPr="0094105F" w14:paraId="157E885D" w14:textId="77777777" w:rsidTr="00174833">
        <w:tc>
          <w:tcPr>
            <w:tcW w:w="13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AD70F3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 w:rsidRPr="0094105F">
              <w:rPr>
                <w:color w:val="000000"/>
                <w:sz w:val="20"/>
                <w:szCs w:val="20"/>
              </w:rPr>
              <w:t>Gender</w:t>
            </w:r>
          </w:p>
          <w:p w14:paraId="1CD2F7B7" w14:textId="77777777" w:rsidR="00D97912" w:rsidRPr="0094105F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(</w:t>
            </w:r>
            <w:r w:rsidRPr="00137642">
              <w:rPr>
                <w:color w:val="000000"/>
                <w:sz w:val="20"/>
                <w:szCs w:val="20"/>
              </w:rPr>
              <w:t>sex</w:t>
            </w:r>
            <w:r>
              <w:rPr>
                <w:color w:val="000000"/>
                <w:sz w:val="20"/>
                <w:szCs w:val="20"/>
              </w:rPr>
              <w:t>)</w:t>
            </w:r>
          </w:p>
        </w:tc>
        <w:tc>
          <w:tcPr>
            <w:tcW w:w="1803" w:type="pct"/>
            <w:tcBorders>
              <w:top w:val="nil"/>
              <w:left w:val="nil"/>
              <w:bottom w:val="nil"/>
              <w:right w:val="nil"/>
            </w:tcBorders>
          </w:tcPr>
          <w:p w14:paraId="6475EE5C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S</w:t>
            </w:r>
            <w:r w:rsidRPr="00F035EA">
              <w:rPr>
                <w:color w:val="000000"/>
                <w:sz w:val="20"/>
                <w:szCs w:val="20"/>
              </w:rPr>
              <w:t>ex</w:t>
            </w:r>
            <w:r>
              <w:rPr>
                <w:color w:val="000000"/>
                <w:sz w:val="20"/>
                <w:szCs w:val="20"/>
              </w:rPr>
              <w:t xml:space="preserve"> of</w:t>
            </w:r>
            <w:r w:rsidRPr="00F035EA">
              <w:rPr>
                <w:color w:val="000000"/>
                <w:sz w:val="20"/>
                <w:szCs w:val="20"/>
              </w:rPr>
              <w:t xml:space="preserve"> respondent</w:t>
            </w:r>
          </w:p>
        </w:tc>
        <w:tc>
          <w:tcPr>
            <w:tcW w:w="1803" w:type="pct"/>
            <w:tcBorders>
              <w:top w:val="nil"/>
              <w:left w:val="nil"/>
              <w:bottom w:val="nil"/>
              <w:right w:val="nil"/>
            </w:tcBorders>
          </w:tcPr>
          <w:p w14:paraId="1B46392F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esponse options and coding:</w:t>
            </w:r>
          </w:p>
          <w:p w14:paraId="700C79EB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Male=1</w:t>
            </w:r>
          </w:p>
          <w:p w14:paraId="29AE0EE7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Female=0</w:t>
            </w:r>
          </w:p>
        </w:tc>
      </w:tr>
      <w:tr w:rsidR="00D97912" w:rsidRPr="0094105F" w14:paraId="38507512" w14:textId="77777777" w:rsidTr="00174833">
        <w:tc>
          <w:tcPr>
            <w:tcW w:w="139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32422676" w14:textId="77777777" w:rsidR="00D97912" w:rsidRPr="008B127B" w:rsidRDefault="00D97912" w:rsidP="00174833">
            <w:pPr>
              <w:rPr>
                <w:color w:val="000000"/>
                <w:sz w:val="20"/>
                <w:szCs w:val="20"/>
              </w:rPr>
            </w:pPr>
            <w:r w:rsidRPr="008B127B">
              <w:rPr>
                <w:color w:val="000000"/>
                <w:sz w:val="20"/>
                <w:szCs w:val="20"/>
              </w:rPr>
              <w:t xml:space="preserve">Age </w:t>
            </w:r>
          </w:p>
          <w:p w14:paraId="2ECA4C11" w14:textId="77777777" w:rsidR="00D97912" w:rsidRPr="008B127B" w:rsidRDefault="00D97912" w:rsidP="00174833">
            <w:pPr>
              <w:rPr>
                <w:color w:val="000000"/>
                <w:sz w:val="20"/>
                <w:szCs w:val="20"/>
              </w:rPr>
            </w:pPr>
            <w:r w:rsidRPr="008B127B">
              <w:rPr>
                <w:color w:val="000000"/>
                <w:sz w:val="20"/>
                <w:szCs w:val="20"/>
              </w:rPr>
              <w:t>(byear)</w:t>
            </w:r>
          </w:p>
        </w:tc>
        <w:tc>
          <w:tcPr>
            <w:tcW w:w="1803" w:type="pct"/>
            <w:tcBorders>
              <w:top w:val="nil"/>
              <w:left w:val="nil"/>
              <w:right w:val="nil"/>
            </w:tcBorders>
          </w:tcPr>
          <w:p w14:paraId="21D501CB" w14:textId="77777777" w:rsidR="00D97912" w:rsidRPr="008B127B" w:rsidRDefault="00D97912" w:rsidP="00174833">
            <w:pPr>
              <w:rPr>
                <w:color w:val="000000"/>
                <w:sz w:val="20"/>
                <w:szCs w:val="20"/>
              </w:rPr>
            </w:pPr>
            <w:r w:rsidRPr="008B127B">
              <w:rPr>
                <w:color w:val="000000"/>
                <w:sz w:val="20"/>
                <w:szCs w:val="20"/>
              </w:rPr>
              <w:t>2015-</w:t>
            </w:r>
            <w:r w:rsidRPr="00F035EA">
              <w:rPr>
                <w:color w:val="000000"/>
                <w:sz w:val="20"/>
                <w:szCs w:val="20"/>
              </w:rPr>
              <w:t>birth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Pr="00F035EA">
              <w:rPr>
                <w:color w:val="000000"/>
                <w:sz w:val="20"/>
                <w:szCs w:val="20"/>
              </w:rPr>
              <w:t>year of respondent</w:t>
            </w:r>
          </w:p>
        </w:tc>
        <w:tc>
          <w:tcPr>
            <w:tcW w:w="1803" w:type="pct"/>
            <w:tcBorders>
              <w:top w:val="nil"/>
              <w:left w:val="nil"/>
              <w:right w:val="nil"/>
            </w:tcBorders>
          </w:tcPr>
          <w:p w14:paraId="03B28584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 w:rsidRPr="00643523">
              <w:rPr>
                <w:color w:val="000000"/>
                <w:sz w:val="20"/>
                <w:szCs w:val="20"/>
              </w:rPr>
              <w:t xml:space="preserve">Range: </w:t>
            </w:r>
            <w:r w:rsidRPr="008B127B">
              <w:rPr>
                <w:color w:val="000000"/>
                <w:sz w:val="20"/>
                <w:szCs w:val="20"/>
              </w:rPr>
              <w:t>58-98</w:t>
            </w:r>
          </w:p>
          <w:p w14:paraId="72B8D857" w14:textId="77777777" w:rsidR="00D97912" w:rsidRPr="008B127B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esponse: open-ended response</w:t>
            </w:r>
          </w:p>
        </w:tc>
      </w:tr>
      <w:tr w:rsidR="00D97912" w:rsidRPr="0094105F" w14:paraId="460BBF51" w14:textId="77777777" w:rsidTr="00174833">
        <w:tc>
          <w:tcPr>
            <w:tcW w:w="139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1A809EF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 w:rsidRPr="0094105F">
              <w:rPr>
                <w:color w:val="000000"/>
                <w:sz w:val="20"/>
                <w:szCs w:val="20"/>
              </w:rPr>
              <w:t xml:space="preserve">Married or partnered </w:t>
            </w:r>
          </w:p>
          <w:p w14:paraId="2691D9DC" w14:textId="77777777" w:rsidR="00D97912" w:rsidRPr="0094105F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(</w:t>
            </w:r>
            <w:r w:rsidRPr="00137642">
              <w:rPr>
                <w:color w:val="000000"/>
                <w:sz w:val="20"/>
                <w:szCs w:val="20"/>
              </w:rPr>
              <w:t>imarst</w:t>
            </w:r>
            <w:r>
              <w:rPr>
                <w:color w:val="000000"/>
                <w:sz w:val="20"/>
                <w:szCs w:val="20"/>
              </w:rPr>
              <w:t>)</w:t>
            </w:r>
          </w:p>
        </w:tc>
        <w:tc>
          <w:tcPr>
            <w:tcW w:w="1803" w:type="pct"/>
            <w:tcBorders>
              <w:top w:val="nil"/>
              <w:left w:val="nil"/>
              <w:right w:val="nil"/>
            </w:tcBorders>
          </w:tcPr>
          <w:p w14:paraId="445FA411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Marital status:</w:t>
            </w:r>
          </w:p>
          <w:p w14:paraId="2425E8AC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803" w:type="pct"/>
            <w:tcBorders>
              <w:top w:val="nil"/>
              <w:left w:val="nil"/>
              <w:right w:val="nil"/>
            </w:tcBorders>
          </w:tcPr>
          <w:p w14:paraId="5D5BCB06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esponse options:</w:t>
            </w:r>
          </w:p>
          <w:p w14:paraId="25889C64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=never married</w:t>
            </w:r>
          </w:p>
          <w:p w14:paraId="04E481CC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=married</w:t>
            </w:r>
          </w:p>
          <w:p w14:paraId="4D541DF0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=divorced</w:t>
            </w:r>
          </w:p>
          <w:p w14:paraId="2F0D6E2F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=widowhood</w:t>
            </w:r>
          </w:p>
          <w:p w14:paraId="3148CD6D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=registered partnership</w:t>
            </w:r>
          </w:p>
          <w:p w14:paraId="50FDABF5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Coding:</w:t>
            </w:r>
          </w:p>
          <w:p w14:paraId="2EBABC48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=Married, partnered</w:t>
            </w:r>
          </w:p>
          <w:p w14:paraId="4CD5EDAC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=Never married, divorced, widowhood</w:t>
            </w:r>
          </w:p>
        </w:tc>
      </w:tr>
      <w:tr w:rsidR="00D97912" w:rsidRPr="0094105F" w14:paraId="699B0856" w14:textId="77777777" w:rsidTr="00174833">
        <w:tc>
          <w:tcPr>
            <w:tcW w:w="1394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B76C7A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 w:rsidRPr="0094105F">
              <w:rPr>
                <w:color w:val="000000"/>
                <w:sz w:val="20"/>
                <w:szCs w:val="20"/>
              </w:rPr>
              <w:t>Education</w:t>
            </w:r>
          </w:p>
          <w:p w14:paraId="56C96D4B" w14:textId="77777777" w:rsidR="00D97912" w:rsidRPr="0094105F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(</w:t>
            </w:r>
            <w:r w:rsidRPr="00137642">
              <w:rPr>
                <w:color w:val="000000"/>
                <w:sz w:val="20"/>
                <w:szCs w:val="20"/>
              </w:rPr>
              <w:t>aeducat</w:t>
            </w:r>
            <w:r>
              <w:rPr>
                <w:color w:val="000000"/>
                <w:sz w:val="20"/>
                <w:szCs w:val="20"/>
              </w:rPr>
              <w:t>)</w:t>
            </w:r>
          </w:p>
        </w:tc>
        <w:tc>
          <w:tcPr>
            <w:tcW w:w="1803" w:type="pct"/>
            <w:tcBorders>
              <w:left w:val="nil"/>
              <w:bottom w:val="nil"/>
              <w:right w:val="nil"/>
            </w:tcBorders>
          </w:tcPr>
          <w:p w14:paraId="0872C272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E</w:t>
            </w:r>
            <w:r w:rsidRPr="00417F91">
              <w:rPr>
                <w:color w:val="000000"/>
                <w:sz w:val="20"/>
                <w:szCs w:val="20"/>
              </w:rPr>
              <w:t>ducation level attained (categorical)</w:t>
            </w:r>
          </w:p>
        </w:tc>
        <w:tc>
          <w:tcPr>
            <w:tcW w:w="1803" w:type="pct"/>
            <w:tcBorders>
              <w:left w:val="nil"/>
              <w:bottom w:val="nil"/>
              <w:right w:val="nil"/>
            </w:tcBorders>
          </w:tcPr>
          <w:p w14:paraId="359A4DFB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esponse options and coding:</w:t>
            </w:r>
          </w:p>
          <w:p w14:paraId="7BAE635B" w14:textId="77777777" w:rsidR="00D97912" w:rsidRPr="000635C0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=</w:t>
            </w:r>
            <w:r w:rsidRPr="000635C0">
              <w:rPr>
                <w:color w:val="000000"/>
                <w:sz w:val="20"/>
                <w:szCs w:val="20"/>
              </w:rPr>
              <w:t>Elementary not completed</w:t>
            </w:r>
            <w:r>
              <w:rPr>
                <w:color w:val="000000"/>
                <w:sz w:val="20"/>
                <w:szCs w:val="20"/>
              </w:rPr>
              <w:t>, 2.3%</w:t>
            </w:r>
          </w:p>
          <w:p w14:paraId="6C269DB5" w14:textId="77777777" w:rsidR="00D97912" w:rsidRPr="000635C0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=</w:t>
            </w:r>
            <w:r w:rsidRPr="000635C0">
              <w:rPr>
                <w:color w:val="000000"/>
                <w:sz w:val="20"/>
                <w:szCs w:val="20"/>
              </w:rPr>
              <w:t>Elementary</w:t>
            </w:r>
            <w:r>
              <w:rPr>
                <w:color w:val="000000"/>
                <w:sz w:val="20"/>
                <w:szCs w:val="20"/>
              </w:rPr>
              <w:t>, 11.7%</w:t>
            </w:r>
          </w:p>
          <w:p w14:paraId="207D0824" w14:textId="77777777" w:rsidR="00D97912" w:rsidRPr="000635C0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=</w:t>
            </w:r>
            <w:r w:rsidRPr="000635C0">
              <w:rPr>
                <w:color w:val="000000"/>
                <w:sz w:val="20"/>
                <w:szCs w:val="20"/>
              </w:rPr>
              <w:t>Lower vocational</w:t>
            </w:r>
            <w:r>
              <w:rPr>
                <w:color w:val="000000"/>
                <w:sz w:val="20"/>
                <w:szCs w:val="20"/>
              </w:rPr>
              <w:t>, 19.1%</w:t>
            </w:r>
          </w:p>
          <w:p w14:paraId="77AE0964" w14:textId="77777777" w:rsidR="00D97912" w:rsidRPr="000635C0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=</w:t>
            </w:r>
            <w:r w:rsidRPr="000635C0">
              <w:rPr>
                <w:color w:val="000000"/>
                <w:sz w:val="20"/>
                <w:szCs w:val="20"/>
              </w:rPr>
              <w:t>Intermediate</w:t>
            </w:r>
            <w:r>
              <w:rPr>
                <w:color w:val="000000"/>
                <w:sz w:val="20"/>
                <w:szCs w:val="20"/>
              </w:rPr>
              <w:t>, 15.7%</w:t>
            </w:r>
          </w:p>
          <w:p w14:paraId="6AAB49FF" w14:textId="77777777" w:rsidR="00D97912" w:rsidRPr="000635C0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=</w:t>
            </w:r>
            <w:r w:rsidRPr="000635C0">
              <w:rPr>
                <w:color w:val="000000"/>
                <w:sz w:val="20"/>
                <w:szCs w:val="20"/>
              </w:rPr>
              <w:t>Intermediate vocational</w:t>
            </w:r>
            <w:r>
              <w:rPr>
                <w:color w:val="000000"/>
                <w:sz w:val="20"/>
                <w:szCs w:val="20"/>
              </w:rPr>
              <w:t>, 19.0%</w:t>
            </w:r>
          </w:p>
          <w:p w14:paraId="4842A177" w14:textId="77777777" w:rsidR="00D97912" w:rsidRPr="000635C0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=</w:t>
            </w:r>
            <w:r w:rsidRPr="000635C0">
              <w:rPr>
                <w:color w:val="000000"/>
                <w:sz w:val="20"/>
                <w:szCs w:val="20"/>
              </w:rPr>
              <w:t>Secondary</w:t>
            </w:r>
            <w:r>
              <w:rPr>
                <w:color w:val="000000"/>
                <w:sz w:val="20"/>
                <w:szCs w:val="20"/>
              </w:rPr>
              <w:t>, 3.7%</w:t>
            </w:r>
          </w:p>
          <w:p w14:paraId="3F39264D" w14:textId="77777777" w:rsidR="00D97912" w:rsidRPr="000635C0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=</w:t>
            </w:r>
            <w:r w:rsidRPr="000635C0">
              <w:rPr>
                <w:color w:val="000000"/>
                <w:sz w:val="20"/>
                <w:szCs w:val="20"/>
              </w:rPr>
              <w:t>Higher vocational</w:t>
            </w:r>
            <w:r>
              <w:rPr>
                <w:color w:val="000000"/>
                <w:sz w:val="20"/>
                <w:szCs w:val="20"/>
              </w:rPr>
              <w:t>, 19.1%</w:t>
            </w:r>
          </w:p>
          <w:p w14:paraId="0E7F2A2C" w14:textId="77777777" w:rsidR="00D97912" w:rsidRPr="000635C0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8=</w:t>
            </w:r>
            <w:r w:rsidRPr="000635C0">
              <w:rPr>
                <w:color w:val="000000"/>
                <w:sz w:val="20"/>
                <w:szCs w:val="20"/>
              </w:rPr>
              <w:t>College</w:t>
            </w:r>
            <w:r>
              <w:rPr>
                <w:color w:val="000000"/>
                <w:sz w:val="20"/>
                <w:szCs w:val="20"/>
              </w:rPr>
              <w:t>, 1.3%</w:t>
            </w:r>
          </w:p>
          <w:p w14:paraId="3F81976D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9=</w:t>
            </w:r>
            <w:r w:rsidRPr="000635C0">
              <w:rPr>
                <w:color w:val="000000"/>
                <w:sz w:val="20"/>
                <w:szCs w:val="20"/>
              </w:rPr>
              <w:t>University</w:t>
            </w:r>
            <w:r>
              <w:rPr>
                <w:color w:val="000000"/>
                <w:sz w:val="20"/>
                <w:szCs w:val="20"/>
              </w:rPr>
              <w:t>, 8.1%</w:t>
            </w:r>
          </w:p>
        </w:tc>
      </w:tr>
      <w:tr w:rsidR="00D97912" w:rsidRPr="0094105F" w14:paraId="18B8EECC" w14:textId="77777777" w:rsidTr="00174833">
        <w:tc>
          <w:tcPr>
            <w:tcW w:w="13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9BBFFA" w14:textId="77777777" w:rsidR="00D97912" w:rsidRPr="00643523" w:rsidRDefault="00D97912" w:rsidP="00174833">
            <w:pPr>
              <w:rPr>
                <w:color w:val="000000"/>
                <w:sz w:val="20"/>
                <w:szCs w:val="20"/>
              </w:rPr>
            </w:pPr>
            <w:r w:rsidRPr="0071471E">
              <w:rPr>
                <w:color w:val="000000"/>
                <w:sz w:val="20"/>
                <w:szCs w:val="20"/>
              </w:rPr>
              <w:t xml:space="preserve">Household size </w:t>
            </w:r>
          </w:p>
          <w:p w14:paraId="2120D9E0" w14:textId="77777777" w:rsidR="00D97912" w:rsidRPr="0071471E" w:rsidRDefault="00D97912" w:rsidP="00174833">
            <w:pPr>
              <w:rPr>
                <w:color w:val="000000"/>
                <w:sz w:val="20"/>
                <w:szCs w:val="20"/>
              </w:rPr>
            </w:pPr>
            <w:r w:rsidRPr="00643523">
              <w:rPr>
                <w:color w:val="000000"/>
                <w:sz w:val="20"/>
                <w:szCs w:val="20"/>
              </w:rPr>
              <w:t>(</w:t>
            </w:r>
            <w:r w:rsidRPr="0071471E">
              <w:rPr>
                <w:color w:val="000000"/>
                <w:sz w:val="20"/>
                <w:szCs w:val="20"/>
              </w:rPr>
              <w:t>inupers)</w:t>
            </w:r>
          </w:p>
        </w:tc>
        <w:tc>
          <w:tcPr>
            <w:tcW w:w="1803" w:type="pct"/>
            <w:tcBorders>
              <w:top w:val="nil"/>
              <w:left w:val="nil"/>
              <w:bottom w:val="nil"/>
              <w:right w:val="nil"/>
            </w:tcBorders>
          </w:tcPr>
          <w:p w14:paraId="04532A30" w14:textId="77777777" w:rsidR="00D97912" w:rsidRPr="0071471E" w:rsidRDefault="00D97912" w:rsidP="00174833">
            <w:pPr>
              <w:rPr>
                <w:color w:val="000000"/>
                <w:sz w:val="20"/>
                <w:szCs w:val="20"/>
              </w:rPr>
            </w:pPr>
            <w:r w:rsidRPr="00643523">
              <w:rPr>
                <w:color w:val="000000"/>
                <w:sz w:val="20"/>
                <w:szCs w:val="20"/>
              </w:rPr>
              <w:t>Other persons in household</w:t>
            </w:r>
          </w:p>
        </w:tc>
        <w:tc>
          <w:tcPr>
            <w:tcW w:w="1803" w:type="pct"/>
            <w:tcBorders>
              <w:top w:val="nil"/>
              <w:left w:val="nil"/>
              <w:bottom w:val="nil"/>
              <w:right w:val="nil"/>
            </w:tcBorders>
          </w:tcPr>
          <w:p w14:paraId="058635AE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esponse options and coding:</w:t>
            </w:r>
          </w:p>
          <w:p w14:paraId="08C5F735" w14:textId="77777777" w:rsidR="00D97912" w:rsidRPr="00643523" w:rsidRDefault="00D97912" w:rsidP="00174833">
            <w:pPr>
              <w:rPr>
                <w:color w:val="000000"/>
                <w:sz w:val="20"/>
                <w:szCs w:val="20"/>
              </w:rPr>
            </w:pPr>
            <w:r w:rsidRPr="00643523">
              <w:rPr>
                <w:color w:val="000000"/>
                <w:sz w:val="20"/>
                <w:szCs w:val="20"/>
              </w:rPr>
              <w:t>0=no other person</w:t>
            </w:r>
            <w:r>
              <w:rPr>
                <w:color w:val="000000"/>
                <w:sz w:val="20"/>
                <w:szCs w:val="20"/>
              </w:rPr>
              <w:t>, 28.1%</w:t>
            </w:r>
          </w:p>
          <w:p w14:paraId="2DA95910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 w:rsidRPr="00643523">
              <w:rPr>
                <w:color w:val="000000"/>
                <w:sz w:val="20"/>
                <w:szCs w:val="20"/>
              </w:rPr>
              <w:t>1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Pr="00643523">
              <w:rPr>
                <w:color w:val="000000"/>
                <w:sz w:val="20"/>
                <w:szCs w:val="20"/>
              </w:rPr>
              <w:t>other person</w:t>
            </w:r>
            <w:r>
              <w:rPr>
                <w:color w:val="000000"/>
                <w:sz w:val="20"/>
                <w:szCs w:val="20"/>
              </w:rPr>
              <w:t>, 64.7%*</w:t>
            </w:r>
          </w:p>
          <w:p w14:paraId="54CA861D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 other persons, 4.8%</w:t>
            </w:r>
          </w:p>
          <w:p w14:paraId="7887F56D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 other persons, 1.7%</w:t>
            </w:r>
          </w:p>
          <w:p w14:paraId="12DF5036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 other persons, 0.4%</w:t>
            </w:r>
          </w:p>
          <w:p w14:paraId="1C14D39A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 other persons, 0.2%</w:t>
            </w:r>
          </w:p>
          <w:p w14:paraId="66068652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 other persons, 0.1%</w:t>
            </w:r>
          </w:p>
          <w:p w14:paraId="235BEDA7" w14:textId="77777777" w:rsidR="00D97912" w:rsidRPr="0071471E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*includes missing value replacements</w:t>
            </w:r>
          </w:p>
        </w:tc>
      </w:tr>
      <w:tr w:rsidR="00D97912" w:rsidRPr="0094105F" w14:paraId="588FAFDA" w14:textId="77777777" w:rsidTr="00174833">
        <w:tc>
          <w:tcPr>
            <w:tcW w:w="13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9ADB465" w14:textId="77777777" w:rsidR="00D97912" w:rsidRPr="0094105F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Household size missing</w:t>
            </w:r>
          </w:p>
        </w:tc>
        <w:tc>
          <w:tcPr>
            <w:tcW w:w="1803" w:type="pct"/>
            <w:tcBorders>
              <w:top w:val="nil"/>
              <w:left w:val="nil"/>
              <w:bottom w:val="nil"/>
              <w:right w:val="nil"/>
            </w:tcBorders>
          </w:tcPr>
          <w:p w14:paraId="67EE4794" w14:textId="77777777" w:rsidR="00D97912" w:rsidRDefault="00D97912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803" w:type="pct"/>
            <w:tcBorders>
              <w:top w:val="nil"/>
              <w:left w:val="nil"/>
              <w:bottom w:val="nil"/>
              <w:right w:val="nil"/>
            </w:tcBorders>
          </w:tcPr>
          <w:p w14:paraId="3B3CDE25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Coding:</w:t>
            </w:r>
          </w:p>
          <w:p w14:paraId="29230211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1=value is missing </w:t>
            </w:r>
          </w:p>
          <w:p w14:paraId="3F130ABC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=value not missing</w:t>
            </w:r>
          </w:p>
        </w:tc>
      </w:tr>
      <w:tr w:rsidR="00D97912" w:rsidRPr="0094105F" w14:paraId="55B6A88F" w14:textId="77777777" w:rsidTr="00174833">
        <w:tc>
          <w:tcPr>
            <w:tcW w:w="13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5A2B12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 w:rsidRPr="0094105F">
              <w:rPr>
                <w:color w:val="000000"/>
                <w:sz w:val="20"/>
                <w:szCs w:val="20"/>
              </w:rPr>
              <w:t>Paid job at present</w:t>
            </w:r>
          </w:p>
          <w:p w14:paraId="6D330217" w14:textId="77777777" w:rsidR="00D97912" w:rsidRPr="0094105F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(</w:t>
            </w:r>
            <w:r w:rsidRPr="005770FF">
              <w:rPr>
                <w:color w:val="000000"/>
                <w:sz w:val="20"/>
                <w:szCs w:val="20"/>
              </w:rPr>
              <w:t>ijob1</w:t>
            </w:r>
            <w:r>
              <w:rPr>
                <w:color w:val="000000"/>
                <w:sz w:val="20"/>
                <w:szCs w:val="20"/>
              </w:rPr>
              <w:t>)</w:t>
            </w:r>
          </w:p>
        </w:tc>
        <w:tc>
          <w:tcPr>
            <w:tcW w:w="1803" w:type="pct"/>
            <w:tcBorders>
              <w:top w:val="nil"/>
              <w:left w:val="nil"/>
              <w:bottom w:val="nil"/>
              <w:right w:val="nil"/>
            </w:tcBorders>
          </w:tcPr>
          <w:p w14:paraId="58E4212B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P</w:t>
            </w:r>
            <w:r w:rsidRPr="005770FF">
              <w:rPr>
                <w:color w:val="000000"/>
                <w:sz w:val="20"/>
                <w:szCs w:val="20"/>
              </w:rPr>
              <w:t>aid job at present</w:t>
            </w:r>
          </w:p>
        </w:tc>
        <w:tc>
          <w:tcPr>
            <w:tcW w:w="1803" w:type="pct"/>
            <w:tcBorders>
              <w:top w:val="nil"/>
              <w:left w:val="nil"/>
              <w:bottom w:val="nil"/>
              <w:right w:val="nil"/>
            </w:tcBorders>
          </w:tcPr>
          <w:p w14:paraId="42D94F5B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esponse options and coding:</w:t>
            </w:r>
          </w:p>
          <w:p w14:paraId="25C61CA5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=yes</w:t>
            </w:r>
          </w:p>
          <w:p w14:paraId="3C459D77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=no</w:t>
            </w:r>
          </w:p>
        </w:tc>
      </w:tr>
      <w:tr w:rsidR="00D97912" w:rsidRPr="0094105F" w14:paraId="73CC421A" w14:textId="77777777" w:rsidTr="00174833">
        <w:tc>
          <w:tcPr>
            <w:tcW w:w="13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B6D56FB" w14:textId="77777777" w:rsidR="00D97912" w:rsidRPr="0094105F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Paid job at present missing</w:t>
            </w:r>
          </w:p>
        </w:tc>
        <w:tc>
          <w:tcPr>
            <w:tcW w:w="1803" w:type="pct"/>
            <w:tcBorders>
              <w:top w:val="nil"/>
              <w:left w:val="nil"/>
              <w:bottom w:val="nil"/>
              <w:right w:val="nil"/>
            </w:tcBorders>
          </w:tcPr>
          <w:p w14:paraId="0CAEBDA5" w14:textId="77777777" w:rsidR="00D97912" w:rsidRDefault="00D97912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803" w:type="pct"/>
            <w:tcBorders>
              <w:top w:val="nil"/>
              <w:left w:val="nil"/>
              <w:bottom w:val="nil"/>
              <w:right w:val="nil"/>
            </w:tcBorders>
          </w:tcPr>
          <w:p w14:paraId="26AE09FB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Coding:</w:t>
            </w:r>
          </w:p>
          <w:p w14:paraId="7DC1AE02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1=value is missing </w:t>
            </w:r>
          </w:p>
          <w:p w14:paraId="0A3D7C0A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=value not missing</w:t>
            </w:r>
          </w:p>
        </w:tc>
      </w:tr>
      <w:tr w:rsidR="00D97912" w:rsidRPr="0094105F" w14:paraId="11721863" w14:textId="77777777" w:rsidTr="00174833">
        <w:tc>
          <w:tcPr>
            <w:tcW w:w="13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E10E1AB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Monthly net household income </w:t>
            </w:r>
          </w:p>
          <w:p w14:paraId="68AE51A2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(</w:t>
            </w:r>
            <w:r w:rsidRPr="005770FF">
              <w:rPr>
                <w:color w:val="000000"/>
                <w:sz w:val="20"/>
                <w:szCs w:val="20"/>
              </w:rPr>
              <w:t>iinccat</w:t>
            </w:r>
            <w:r>
              <w:rPr>
                <w:color w:val="000000"/>
                <w:sz w:val="20"/>
                <w:szCs w:val="20"/>
              </w:rPr>
              <w:t xml:space="preserve">) </w:t>
            </w:r>
          </w:p>
          <w:p w14:paraId="027E9F14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803" w:type="pct"/>
            <w:tcBorders>
              <w:top w:val="nil"/>
              <w:left w:val="nil"/>
              <w:bottom w:val="nil"/>
              <w:right w:val="nil"/>
            </w:tcBorders>
          </w:tcPr>
          <w:p w14:paraId="4EA972F8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803" w:type="pct"/>
            <w:tcBorders>
              <w:top w:val="nil"/>
              <w:left w:val="nil"/>
              <w:bottom w:val="nil"/>
              <w:right w:val="nil"/>
            </w:tcBorders>
          </w:tcPr>
          <w:p w14:paraId="55AC707B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Possible/actual range: 1 to 24</w:t>
            </w:r>
          </w:p>
          <w:p w14:paraId="53640E1A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esponse options and coding:</w:t>
            </w:r>
          </w:p>
          <w:p w14:paraId="407DD91B" w14:textId="77777777" w:rsidR="00D97912" w:rsidRPr="003057DA" w:rsidRDefault="00D97912" w:rsidP="00174833">
            <w:pPr>
              <w:rPr>
                <w:color w:val="000000"/>
                <w:sz w:val="20"/>
                <w:szCs w:val="20"/>
                <w:lang w:val="de-DE"/>
              </w:rPr>
            </w:pPr>
            <w:r w:rsidRPr="003057DA">
              <w:rPr>
                <w:color w:val="000000"/>
                <w:sz w:val="20"/>
                <w:szCs w:val="20"/>
                <w:lang w:val="de-DE"/>
              </w:rPr>
              <w:t>1=454-567 Euro, 0.</w:t>
            </w:r>
            <w:r>
              <w:rPr>
                <w:color w:val="000000"/>
                <w:sz w:val="20"/>
                <w:szCs w:val="20"/>
                <w:lang w:val="de-DE"/>
              </w:rPr>
              <w:t>2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>%</w:t>
            </w:r>
          </w:p>
          <w:p w14:paraId="36FEBC99" w14:textId="77777777" w:rsidR="00D97912" w:rsidRPr="003057DA" w:rsidRDefault="00D97912" w:rsidP="00174833">
            <w:pPr>
              <w:rPr>
                <w:color w:val="000000"/>
                <w:sz w:val="20"/>
                <w:szCs w:val="20"/>
                <w:lang w:val="de-DE"/>
              </w:rPr>
            </w:pPr>
            <w:r w:rsidRPr="003057DA">
              <w:rPr>
                <w:color w:val="000000"/>
                <w:sz w:val="20"/>
                <w:szCs w:val="20"/>
                <w:lang w:val="de-DE"/>
              </w:rPr>
              <w:t>2=568-680 Euro, 0.</w:t>
            </w:r>
            <w:r>
              <w:rPr>
                <w:color w:val="000000"/>
                <w:sz w:val="20"/>
                <w:szCs w:val="20"/>
                <w:lang w:val="de-DE"/>
              </w:rPr>
              <w:t>1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>%</w:t>
            </w:r>
          </w:p>
          <w:p w14:paraId="6596009D" w14:textId="77777777" w:rsidR="00D97912" w:rsidRPr="003057DA" w:rsidRDefault="00D97912" w:rsidP="00174833">
            <w:pPr>
              <w:rPr>
                <w:color w:val="000000"/>
                <w:sz w:val="20"/>
                <w:szCs w:val="20"/>
                <w:lang w:val="de-DE"/>
              </w:rPr>
            </w:pPr>
            <w:r w:rsidRPr="003057DA">
              <w:rPr>
                <w:color w:val="000000"/>
                <w:sz w:val="20"/>
                <w:szCs w:val="20"/>
                <w:lang w:val="de-DE"/>
              </w:rPr>
              <w:t>3=681-794 Euro, 0.</w:t>
            </w:r>
            <w:r>
              <w:rPr>
                <w:color w:val="000000"/>
                <w:sz w:val="20"/>
                <w:szCs w:val="20"/>
                <w:lang w:val="de-DE"/>
              </w:rPr>
              <w:t>4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>%</w:t>
            </w:r>
          </w:p>
          <w:p w14:paraId="46A2685E" w14:textId="77777777" w:rsidR="00D97912" w:rsidRPr="003057DA" w:rsidRDefault="00D97912" w:rsidP="00174833">
            <w:pPr>
              <w:rPr>
                <w:color w:val="000000"/>
                <w:sz w:val="20"/>
                <w:szCs w:val="20"/>
                <w:lang w:val="de-DE"/>
              </w:rPr>
            </w:pPr>
            <w:r w:rsidRPr="003057DA">
              <w:rPr>
                <w:color w:val="000000"/>
                <w:sz w:val="20"/>
                <w:szCs w:val="20"/>
                <w:lang w:val="de-DE"/>
              </w:rPr>
              <w:t xml:space="preserve">4=795-907 </w:t>
            </w:r>
            <w:r>
              <w:rPr>
                <w:color w:val="000000"/>
                <w:sz w:val="20"/>
                <w:szCs w:val="20"/>
                <w:lang w:val="de-DE"/>
              </w:rPr>
              <w:t>E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 xml:space="preserve">uro, </w:t>
            </w:r>
            <w:r>
              <w:rPr>
                <w:color w:val="000000"/>
                <w:sz w:val="20"/>
                <w:szCs w:val="20"/>
                <w:lang w:val="de-DE"/>
              </w:rPr>
              <w:t>0.5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>%</w:t>
            </w:r>
          </w:p>
          <w:p w14:paraId="5F8AB61D" w14:textId="77777777" w:rsidR="00D97912" w:rsidRPr="003057DA" w:rsidRDefault="00D97912" w:rsidP="00174833">
            <w:pPr>
              <w:rPr>
                <w:color w:val="000000"/>
                <w:sz w:val="20"/>
                <w:szCs w:val="20"/>
                <w:lang w:val="de-DE"/>
              </w:rPr>
            </w:pPr>
            <w:r w:rsidRPr="003057DA">
              <w:rPr>
                <w:color w:val="000000"/>
                <w:sz w:val="20"/>
                <w:szCs w:val="20"/>
                <w:lang w:val="de-DE"/>
              </w:rPr>
              <w:t>5=908-1</w:t>
            </w:r>
            <w:r>
              <w:rPr>
                <w:color w:val="000000"/>
                <w:sz w:val="20"/>
                <w:szCs w:val="20"/>
                <w:lang w:val="de-DE"/>
              </w:rPr>
              <w:t>,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 xml:space="preserve">021 </w:t>
            </w:r>
            <w:r>
              <w:rPr>
                <w:color w:val="000000"/>
                <w:sz w:val="20"/>
                <w:szCs w:val="20"/>
                <w:lang w:val="de-DE"/>
              </w:rPr>
              <w:t>E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 xml:space="preserve">uro, </w:t>
            </w:r>
            <w:r>
              <w:rPr>
                <w:color w:val="000000"/>
                <w:sz w:val="20"/>
                <w:szCs w:val="20"/>
                <w:lang w:val="de-DE"/>
              </w:rPr>
              <w:t>2.0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>%</w:t>
            </w:r>
          </w:p>
          <w:p w14:paraId="677959D0" w14:textId="77777777" w:rsidR="00D97912" w:rsidRPr="003057DA" w:rsidRDefault="00D97912" w:rsidP="00174833">
            <w:pPr>
              <w:rPr>
                <w:color w:val="000000"/>
                <w:sz w:val="20"/>
                <w:szCs w:val="20"/>
                <w:lang w:val="de-DE"/>
              </w:rPr>
            </w:pPr>
            <w:r w:rsidRPr="003057DA">
              <w:rPr>
                <w:color w:val="000000"/>
                <w:sz w:val="20"/>
                <w:szCs w:val="20"/>
                <w:lang w:val="de-DE"/>
              </w:rPr>
              <w:lastRenderedPageBreak/>
              <w:t>6=1</w:t>
            </w:r>
            <w:r>
              <w:rPr>
                <w:color w:val="000000"/>
                <w:sz w:val="20"/>
                <w:szCs w:val="20"/>
                <w:lang w:val="de-DE"/>
              </w:rPr>
              <w:t>,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>022-1</w:t>
            </w:r>
            <w:r>
              <w:rPr>
                <w:color w:val="000000"/>
                <w:sz w:val="20"/>
                <w:szCs w:val="20"/>
                <w:lang w:val="de-DE"/>
              </w:rPr>
              <w:t>,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 xml:space="preserve">134 </w:t>
            </w:r>
            <w:r>
              <w:rPr>
                <w:color w:val="000000"/>
                <w:sz w:val="20"/>
                <w:szCs w:val="20"/>
                <w:lang w:val="de-DE"/>
              </w:rPr>
              <w:t>E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 xml:space="preserve">uro, </w:t>
            </w:r>
            <w:r>
              <w:rPr>
                <w:color w:val="000000"/>
                <w:sz w:val="20"/>
                <w:szCs w:val="20"/>
                <w:lang w:val="de-DE"/>
              </w:rPr>
              <w:t>4.6%</w:t>
            </w:r>
          </w:p>
          <w:p w14:paraId="35777441" w14:textId="77777777" w:rsidR="00D97912" w:rsidRPr="003057DA" w:rsidRDefault="00D97912" w:rsidP="00174833">
            <w:pPr>
              <w:rPr>
                <w:color w:val="000000"/>
                <w:sz w:val="20"/>
                <w:szCs w:val="20"/>
                <w:lang w:val="de-DE"/>
              </w:rPr>
            </w:pPr>
            <w:r w:rsidRPr="003057DA">
              <w:rPr>
                <w:color w:val="000000"/>
                <w:sz w:val="20"/>
                <w:szCs w:val="20"/>
                <w:lang w:val="de-DE"/>
              </w:rPr>
              <w:t>7=1</w:t>
            </w:r>
            <w:r>
              <w:rPr>
                <w:color w:val="000000"/>
                <w:sz w:val="20"/>
                <w:szCs w:val="20"/>
                <w:lang w:val="de-DE"/>
              </w:rPr>
              <w:t>,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>135-1</w:t>
            </w:r>
            <w:r>
              <w:rPr>
                <w:color w:val="000000"/>
                <w:sz w:val="20"/>
                <w:szCs w:val="20"/>
                <w:lang w:val="de-DE"/>
              </w:rPr>
              <w:t>,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 xml:space="preserve">361 </w:t>
            </w:r>
            <w:r>
              <w:rPr>
                <w:color w:val="000000"/>
                <w:sz w:val="20"/>
                <w:szCs w:val="20"/>
                <w:lang w:val="de-DE"/>
              </w:rPr>
              <w:t>E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>uro</w:t>
            </w:r>
            <w:r>
              <w:rPr>
                <w:color w:val="000000"/>
                <w:sz w:val="20"/>
                <w:szCs w:val="20"/>
                <w:lang w:val="de-DE"/>
              </w:rPr>
              <w:t>, 4.5%</w:t>
            </w:r>
          </w:p>
          <w:p w14:paraId="42B3A679" w14:textId="77777777" w:rsidR="00D97912" w:rsidRPr="003057DA" w:rsidRDefault="00D97912" w:rsidP="00174833">
            <w:pPr>
              <w:rPr>
                <w:color w:val="000000"/>
                <w:sz w:val="20"/>
                <w:szCs w:val="20"/>
                <w:lang w:val="de-DE"/>
              </w:rPr>
            </w:pPr>
            <w:r w:rsidRPr="003057DA">
              <w:rPr>
                <w:color w:val="000000"/>
                <w:sz w:val="20"/>
                <w:szCs w:val="20"/>
                <w:lang w:val="de-DE"/>
              </w:rPr>
              <w:t>8=1,362-1</w:t>
            </w:r>
            <w:r>
              <w:rPr>
                <w:color w:val="000000"/>
                <w:sz w:val="20"/>
                <w:szCs w:val="20"/>
                <w:lang w:val="de-DE"/>
              </w:rPr>
              <w:t>,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 xml:space="preserve">588 </w:t>
            </w:r>
            <w:r>
              <w:rPr>
                <w:color w:val="000000"/>
                <w:sz w:val="20"/>
                <w:szCs w:val="20"/>
                <w:lang w:val="de-DE"/>
              </w:rPr>
              <w:t>E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 xml:space="preserve">uro, </w:t>
            </w:r>
            <w:r>
              <w:rPr>
                <w:color w:val="000000"/>
                <w:sz w:val="20"/>
                <w:szCs w:val="20"/>
                <w:lang w:val="de-DE"/>
              </w:rPr>
              <w:t>7.2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>%</w:t>
            </w:r>
          </w:p>
          <w:p w14:paraId="01064707" w14:textId="77777777" w:rsidR="00D97912" w:rsidRPr="003057DA" w:rsidRDefault="00D97912" w:rsidP="00174833">
            <w:pPr>
              <w:rPr>
                <w:color w:val="000000"/>
                <w:sz w:val="20"/>
                <w:szCs w:val="20"/>
                <w:lang w:val="de-DE"/>
              </w:rPr>
            </w:pPr>
            <w:r w:rsidRPr="003057DA">
              <w:rPr>
                <w:color w:val="000000"/>
                <w:sz w:val="20"/>
                <w:szCs w:val="20"/>
                <w:lang w:val="de-DE"/>
              </w:rPr>
              <w:t>9=1,589-1</w:t>
            </w:r>
            <w:r>
              <w:rPr>
                <w:color w:val="000000"/>
                <w:sz w:val="20"/>
                <w:szCs w:val="20"/>
                <w:lang w:val="de-DE"/>
              </w:rPr>
              <w:t>,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 xml:space="preserve">815 </w:t>
            </w:r>
            <w:r>
              <w:rPr>
                <w:color w:val="000000"/>
                <w:sz w:val="20"/>
                <w:szCs w:val="20"/>
                <w:lang w:val="de-DE"/>
              </w:rPr>
              <w:t>E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 xml:space="preserve">uro, </w:t>
            </w:r>
            <w:r>
              <w:rPr>
                <w:color w:val="000000"/>
                <w:sz w:val="20"/>
                <w:szCs w:val="20"/>
                <w:lang w:val="de-DE"/>
              </w:rPr>
              <w:t>7.0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>%</w:t>
            </w:r>
          </w:p>
          <w:p w14:paraId="68DF8D90" w14:textId="77777777" w:rsidR="00D97912" w:rsidRPr="003057DA" w:rsidRDefault="00D97912" w:rsidP="00174833">
            <w:pPr>
              <w:rPr>
                <w:color w:val="000000"/>
                <w:sz w:val="20"/>
                <w:szCs w:val="20"/>
                <w:lang w:val="de-DE"/>
              </w:rPr>
            </w:pPr>
            <w:r w:rsidRPr="003057DA">
              <w:rPr>
                <w:color w:val="000000"/>
                <w:sz w:val="20"/>
                <w:szCs w:val="20"/>
                <w:lang w:val="de-DE"/>
              </w:rPr>
              <w:t>10=1</w:t>
            </w:r>
            <w:r>
              <w:rPr>
                <w:color w:val="000000"/>
                <w:sz w:val="20"/>
                <w:szCs w:val="20"/>
                <w:lang w:val="de-DE"/>
              </w:rPr>
              <w:t>,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>816-2</w:t>
            </w:r>
            <w:r>
              <w:rPr>
                <w:color w:val="000000"/>
                <w:sz w:val="20"/>
                <w:szCs w:val="20"/>
                <w:lang w:val="de-DE"/>
              </w:rPr>
              <w:t>,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 xml:space="preserve">042 </w:t>
            </w:r>
            <w:r>
              <w:rPr>
                <w:color w:val="000000"/>
                <w:sz w:val="20"/>
                <w:szCs w:val="20"/>
                <w:lang w:val="de-DE"/>
              </w:rPr>
              <w:t>E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 xml:space="preserve">uro, </w:t>
            </w:r>
            <w:r>
              <w:rPr>
                <w:color w:val="000000"/>
                <w:sz w:val="20"/>
                <w:szCs w:val="20"/>
                <w:lang w:val="de-DE"/>
              </w:rPr>
              <w:t>8.1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>%</w:t>
            </w:r>
          </w:p>
          <w:p w14:paraId="6346CC17" w14:textId="77777777" w:rsidR="00D97912" w:rsidRPr="003057DA" w:rsidRDefault="00D97912" w:rsidP="00174833">
            <w:pPr>
              <w:rPr>
                <w:color w:val="000000"/>
                <w:sz w:val="20"/>
                <w:szCs w:val="20"/>
                <w:lang w:val="de-DE"/>
              </w:rPr>
            </w:pPr>
            <w:r w:rsidRPr="003057DA">
              <w:rPr>
                <w:color w:val="000000"/>
                <w:sz w:val="20"/>
                <w:szCs w:val="20"/>
                <w:lang w:val="de-DE"/>
              </w:rPr>
              <w:t>11=2</w:t>
            </w:r>
            <w:r>
              <w:rPr>
                <w:color w:val="000000"/>
                <w:sz w:val="20"/>
                <w:szCs w:val="20"/>
                <w:lang w:val="de-DE"/>
              </w:rPr>
              <w:t>,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>043-2</w:t>
            </w:r>
            <w:r>
              <w:rPr>
                <w:color w:val="000000"/>
                <w:sz w:val="20"/>
                <w:szCs w:val="20"/>
                <w:lang w:val="de-DE"/>
              </w:rPr>
              <w:t>,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 xml:space="preserve">269 </w:t>
            </w:r>
            <w:r>
              <w:rPr>
                <w:color w:val="000000"/>
                <w:sz w:val="20"/>
                <w:szCs w:val="20"/>
                <w:lang w:val="de-DE"/>
              </w:rPr>
              <w:t>E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 xml:space="preserve">uro, </w:t>
            </w:r>
            <w:r>
              <w:rPr>
                <w:color w:val="000000"/>
                <w:sz w:val="20"/>
                <w:szCs w:val="20"/>
                <w:lang w:val="de-DE"/>
              </w:rPr>
              <w:t>7.6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>%</w:t>
            </w:r>
          </w:p>
          <w:p w14:paraId="2E10808C" w14:textId="77777777" w:rsidR="00D97912" w:rsidRPr="003057DA" w:rsidRDefault="00D97912" w:rsidP="00174833">
            <w:pPr>
              <w:rPr>
                <w:color w:val="000000"/>
                <w:sz w:val="20"/>
                <w:szCs w:val="20"/>
                <w:lang w:val="de-DE"/>
              </w:rPr>
            </w:pPr>
            <w:r w:rsidRPr="003057DA">
              <w:rPr>
                <w:color w:val="000000"/>
                <w:sz w:val="20"/>
                <w:szCs w:val="20"/>
                <w:lang w:val="de-DE"/>
              </w:rPr>
              <w:t>12=2</w:t>
            </w:r>
            <w:r>
              <w:rPr>
                <w:color w:val="000000"/>
                <w:sz w:val="20"/>
                <w:szCs w:val="20"/>
                <w:lang w:val="de-DE"/>
              </w:rPr>
              <w:t>,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>270-2</w:t>
            </w:r>
            <w:r>
              <w:rPr>
                <w:color w:val="000000"/>
                <w:sz w:val="20"/>
                <w:szCs w:val="20"/>
                <w:lang w:val="de-DE"/>
              </w:rPr>
              <w:t>,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 xml:space="preserve">495 </w:t>
            </w:r>
            <w:r>
              <w:rPr>
                <w:color w:val="000000"/>
                <w:sz w:val="20"/>
                <w:szCs w:val="20"/>
                <w:lang w:val="de-DE"/>
              </w:rPr>
              <w:t>E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 xml:space="preserve">uro, </w:t>
            </w:r>
            <w:r>
              <w:rPr>
                <w:color w:val="000000"/>
                <w:sz w:val="20"/>
                <w:szCs w:val="20"/>
                <w:lang w:val="de-DE"/>
              </w:rPr>
              <w:t>16.3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>%</w:t>
            </w:r>
            <w:r>
              <w:rPr>
                <w:color w:val="000000"/>
                <w:sz w:val="20"/>
                <w:szCs w:val="20"/>
                <w:lang w:val="de-DE"/>
              </w:rPr>
              <w:t>*</w:t>
            </w:r>
          </w:p>
          <w:p w14:paraId="4A204DCE" w14:textId="77777777" w:rsidR="00D97912" w:rsidRPr="003057DA" w:rsidRDefault="00D97912" w:rsidP="00174833">
            <w:pPr>
              <w:rPr>
                <w:color w:val="000000"/>
                <w:sz w:val="20"/>
                <w:szCs w:val="20"/>
                <w:lang w:val="de-DE"/>
              </w:rPr>
            </w:pPr>
            <w:r w:rsidRPr="003057DA">
              <w:rPr>
                <w:color w:val="000000"/>
                <w:sz w:val="20"/>
                <w:szCs w:val="20"/>
                <w:lang w:val="de-DE"/>
              </w:rPr>
              <w:t>13=2</w:t>
            </w:r>
            <w:r>
              <w:rPr>
                <w:color w:val="000000"/>
                <w:sz w:val="20"/>
                <w:szCs w:val="20"/>
                <w:lang w:val="de-DE"/>
              </w:rPr>
              <w:t>,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>496-2</w:t>
            </w:r>
            <w:r>
              <w:rPr>
                <w:color w:val="000000"/>
                <w:sz w:val="20"/>
                <w:szCs w:val="20"/>
                <w:lang w:val="de-DE"/>
              </w:rPr>
              <w:t>,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 xml:space="preserve">722 </w:t>
            </w:r>
            <w:r>
              <w:rPr>
                <w:color w:val="000000"/>
                <w:sz w:val="20"/>
                <w:szCs w:val="20"/>
                <w:lang w:val="de-DE"/>
              </w:rPr>
              <w:t>E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 xml:space="preserve">uro, </w:t>
            </w:r>
            <w:r>
              <w:rPr>
                <w:color w:val="000000"/>
                <w:sz w:val="20"/>
                <w:szCs w:val="20"/>
                <w:lang w:val="de-DE"/>
              </w:rPr>
              <w:t>8.0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 xml:space="preserve">% </w:t>
            </w:r>
          </w:p>
          <w:p w14:paraId="5455B499" w14:textId="77777777" w:rsidR="00D97912" w:rsidRPr="003057DA" w:rsidRDefault="00D97912" w:rsidP="00174833">
            <w:pPr>
              <w:rPr>
                <w:color w:val="000000"/>
                <w:sz w:val="20"/>
                <w:szCs w:val="20"/>
                <w:lang w:val="de-DE"/>
              </w:rPr>
            </w:pPr>
            <w:r w:rsidRPr="003057DA">
              <w:rPr>
                <w:color w:val="000000"/>
                <w:sz w:val="20"/>
                <w:szCs w:val="20"/>
                <w:lang w:val="de-DE"/>
              </w:rPr>
              <w:t>14=2</w:t>
            </w:r>
            <w:r>
              <w:rPr>
                <w:color w:val="000000"/>
                <w:sz w:val="20"/>
                <w:szCs w:val="20"/>
                <w:lang w:val="de-DE"/>
              </w:rPr>
              <w:t>,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>723-2</w:t>
            </w:r>
            <w:r>
              <w:rPr>
                <w:color w:val="000000"/>
                <w:sz w:val="20"/>
                <w:szCs w:val="20"/>
                <w:lang w:val="de-DE"/>
              </w:rPr>
              <w:t>,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 xml:space="preserve">949 </w:t>
            </w:r>
            <w:r>
              <w:rPr>
                <w:color w:val="000000"/>
                <w:sz w:val="20"/>
                <w:szCs w:val="20"/>
                <w:lang w:val="de-DE"/>
              </w:rPr>
              <w:t>E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 xml:space="preserve">uro, </w:t>
            </w:r>
            <w:r>
              <w:rPr>
                <w:color w:val="000000"/>
                <w:sz w:val="20"/>
                <w:szCs w:val="20"/>
                <w:lang w:val="de-DE"/>
              </w:rPr>
              <w:t>5.2%</w:t>
            </w:r>
          </w:p>
          <w:p w14:paraId="76FE2679" w14:textId="77777777" w:rsidR="00D97912" w:rsidRPr="003057DA" w:rsidRDefault="00D97912" w:rsidP="00174833">
            <w:pPr>
              <w:rPr>
                <w:color w:val="000000"/>
                <w:sz w:val="20"/>
                <w:szCs w:val="20"/>
                <w:lang w:val="de-DE"/>
              </w:rPr>
            </w:pPr>
            <w:r w:rsidRPr="003057DA">
              <w:rPr>
                <w:color w:val="000000"/>
                <w:sz w:val="20"/>
                <w:szCs w:val="20"/>
                <w:lang w:val="de-DE"/>
              </w:rPr>
              <w:t>15=2</w:t>
            </w:r>
            <w:r>
              <w:rPr>
                <w:color w:val="000000"/>
                <w:sz w:val="20"/>
                <w:szCs w:val="20"/>
                <w:lang w:val="de-DE"/>
              </w:rPr>
              <w:t>,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>950-3</w:t>
            </w:r>
            <w:r>
              <w:rPr>
                <w:color w:val="000000"/>
                <w:sz w:val="20"/>
                <w:szCs w:val="20"/>
                <w:lang w:val="de-DE"/>
              </w:rPr>
              <w:t>,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 xml:space="preserve">176 </w:t>
            </w:r>
            <w:r>
              <w:rPr>
                <w:color w:val="000000"/>
                <w:sz w:val="20"/>
                <w:szCs w:val="20"/>
                <w:lang w:val="de-DE"/>
              </w:rPr>
              <w:t>E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 xml:space="preserve">uro, </w:t>
            </w:r>
            <w:r>
              <w:rPr>
                <w:color w:val="000000"/>
                <w:sz w:val="20"/>
                <w:szCs w:val="20"/>
                <w:lang w:val="de-DE"/>
              </w:rPr>
              <w:t>5.0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>%</w:t>
            </w:r>
          </w:p>
          <w:p w14:paraId="0F16E872" w14:textId="77777777" w:rsidR="00D97912" w:rsidRPr="003057DA" w:rsidRDefault="00D97912" w:rsidP="00174833">
            <w:pPr>
              <w:rPr>
                <w:color w:val="000000"/>
                <w:sz w:val="20"/>
                <w:szCs w:val="20"/>
                <w:lang w:val="de-DE"/>
              </w:rPr>
            </w:pPr>
            <w:r w:rsidRPr="003057DA">
              <w:rPr>
                <w:color w:val="000000"/>
                <w:sz w:val="20"/>
                <w:szCs w:val="20"/>
                <w:lang w:val="de-DE"/>
              </w:rPr>
              <w:t>16=3</w:t>
            </w:r>
            <w:r>
              <w:rPr>
                <w:color w:val="000000"/>
                <w:sz w:val="20"/>
                <w:szCs w:val="20"/>
                <w:lang w:val="de-DE"/>
              </w:rPr>
              <w:t>,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>177-3</w:t>
            </w:r>
            <w:r>
              <w:rPr>
                <w:color w:val="000000"/>
                <w:sz w:val="20"/>
                <w:szCs w:val="20"/>
                <w:lang w:val="de-DE"/>
              </w:rPr>
              <w:t>,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 xml:space="preserve">403 </w:t>
            </w:r>
            <w:r>
              <w:rPr>
                <w:color w:val="000000"/>
                <w:sz w:val="20"/>
                <w:szCs w:val="20"/>
                <w:lang w:val="de-DE"/>
              </w:rPr>
              <w:t>E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 xml:space="preserve">uro, </w:t>
            </w:r>
            <w:r>
              <w:rPr>
                <w:color w:val="000000"/>
                <w:sz w:val="20"/>
                <w:szCs w:val="20"/>
                <w:lang w:val="de-DE"/>
              </w:rPr>
              <w:t>3.7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>%</w:t>
            </w:r>
          </w:p>
          <w:p w14:paraId="7CE013E2" w14:textId="77777777" w:rsidR="00D97912" w:rsidRPr="003057DA" w:rsidRDefault="00D97912" w:rsidP="00174833">
            <w:pPr>
              <w:rPr>
                <w:color w:val="000000"/>
                <w:sz w:val="20"/>
                <w:szCs w:val="20"/>
                <w:lang w:val="de-DE"/>
              </w:rPr>
            </w:pPr>
            <w:r w:rsidRPr="003057DA">
              <w:rPr>
                <w:color w:val="000000"/>
                <w:sz w:val="20"/>
                <w:szCs w:val="20"/>
                <w:lang w:val="de-DE"/>
              </w:rPr>
              <w:t>17=3</w:t>
            </w:r>
            <w:r>
              <w:rPr>
                <w:color w:val="000000"/>
                <w:sz w:val="20"/>
                <w:szCs w:val="20"/>
                <w:lang w:val="de-DE"/>
              </w:rPr>
              <w:t>,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>404-3</w:t>
            </w:r>
            <w:r>
              <w:rPr>
                <w:color w:val="000000"/>
                <w:sz w:val="20"/>
                <w:szCs w:val="20"/>
                <w:lang w:val="de-DE"/>
              </w:rPr>
              <w:t>,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 xml:space="preserve">630 </w:t>
            </w:r>
            <w:r>
              <w:rPr>
                <w:color w:val="000000"/>
                <w:sz w:val="20"/>
                <w:szCs w:val="20"/>
                <w:lang w:val="de-DE"/>
              </w:rPr>
              <w:t>E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 xml:space="preserve">uro, </w:t>
            </w:r>
            <w:r>
              <w:rPr>
                <w:color w:val="000000"/>
                <w:sz w:val="20"/>
                <w:szCs w:val="20"/>
                <w:lang w:val="de-DE"/>
              </w:rPr>
              <w:t>4.0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>%</w:t>
            </w:r>
          </w:p>
          <w:p w14:paraId="3B67C754" w14:textId="77777777" w:rsidR="00D97912" w:rsidRPr="003057DA" w:rsidRDefault="00D97912" w:rsidP="00174833">
            <w:pPr>
              <w:rPr>
                <w:color w:val="000000"/>
                <w:sz w:val="20"/>
                <w:szCs w:val="20"/>
                <w:lang w:val="de-DE"/>
              </w:rPr>
            </w:pPr>
            <w:r w:rsidRPr="003057DA">
              <w:rPr>
                <w:color w:val="000000"/>
                <w:sz w:val="20"/>
                <w:szCs w:val="20"/>
                <w:lang w:val="de-DE"/>
              </w:rPr>
              <w:t>18=3</w:t>
            </w:r>
            <w:r>
              <w:rPr>
                <w:color w:val="000000"/>
                <w:sz w:val="20"/>
                <w:szCs w:val="20"/>
                <w:lang w:val="de-DE"/>
              </w:rPr>
              <w:t>,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>631-3</w:t>
            </w:r>
            <w:r>
              <w:rPr>
                <w:color w:val="000000"/>
                <w:sz w:val="20"/>
                <w:szCs w:val="20"/>
                <w:lang w:val="de-DE"/>
              </w:rPr>
              <w:t>,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 xml:space="preserve">857 </w:t>
            </w:r>
            <w:r>
              <w:rPr>
                <w:color w:val="000000"/>
                <w:sz w:val="20"/>
                <w:szCs w:val="20"/>
                <w:lang w:val="de-DE"/>
              </w:rPr>
              <w:t>E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 xml:space="preserve">uro, </w:t>
            </w:r>
            <w:r>
              <w:rPr>
                <w:color w:val="000000"/>
                <w:sz w:val="20"/>
                <w:szCs w:val="20"/>
                <w:lang w:val="de-DE"/>
              </w:rPr>
              <w:t>2.5%</w:t>
            </w:r>
          </w:p>
          <w:p w14:paraId="1756AFAB" w14:textId="77777777" w:rsidR="00D97912" w:rsidRPr="003057DA" w:rsidRDefault="00D97912" w:rsidP="00174833">
            <w:pPr>
              <w:rPr>
                <w:color w:val="000000"/>
                <w:sz w:val="20"/>
                <w:szCs w:val="20"/>
                <w:lang w:val="de-DE"/>
              </w:rPr>
            </w:pPr>
            <w:r w:rsidRPr="003057DA">
              <w:rPr>
                <w:color w:val="000000"/>
                <w:sz w:val="20"/>
                <w:szCs w:val="20"/>
                <w:lang w:val="de-DE"/>
              </w:rPr>
              <w:t>19=3</w:t>
            </w:r>
            <w:r>
              <w:rPr>
                <w:color w:val="000000"/>
                <w:sz w:val="20"/>
                <w:szCs w:val="20"/>
                <w:lang w:val="de-DE"/>
              </w:rPr>
              <w:t>,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>858-4</w:t>
            </w:r>
            <w:r>
              <w:rPr>
                <w:color w:val="000000"/>
                <w:sz w:val="20"/>
                <w:szCs w:val="20"/>
                <w:lang w:val="de-DE"/>
              </w:rPr>
              <w:t>,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 xml:space="preserve">084 </w:t>
            </w:r>
            <w:r>
              <w:rPr>
                <w:color w:val="000000"/>
                <w:sz w:val="20"/>
                <w:szCs w:val="20"/>
                <w:lang w:val="de-DE"/>
              </w:rPr>
              <w:t>E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 xml:space="preserve">uro, </w:t>
            </w:r>
            <w:r>
              <w:rPr>
                <w:color w:val="000000"/>
                <w:sz w:val="20"/>
                <w:szCs w:val="20"/>
                <w:lang w:val="de-DE"/>
              </w:rPr>
              <w:t>2.1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>%</w:t>
            </w:r>
          </w:p>
          <w:p w14:paraId="739DF7E7" w14:textId="77777777" w:rsidR="00D97912" w:rsidRPr="003057DA" w:rsidRDefault="00D97912" w:rsidP="00174833">
            <w:pPr>
              <w:rPr>
                <w:color w:val="000000"/>
                <w:sz w:val="20"/>
                <w:szCs w:val="20"/>
                <w:lang w:val="de-DE"/>
              </w:rPr>
            </w:pPr>
            <w:r w:rsidRPr="003057DA">
              <w:rPr>
                <w:color w:val="000000"/>
                <w:sz w:val="20"/>
                <w:szCs w:val="20"/>
                <w:lang w:val="de-DE"/>
              </w:rPr>
              <w:t>20=4,085-4</w:t>
            </w:r>
            <w:r>
              <w:rPr>
                <w:color w:val="000000"/>
                <w:sz w:val="20"/>
                <w:szCs w:val="20"/>
                <w:lang w:val="de-DE"/>
              </w:rPr>
              <w:t>,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 xml:space="preserve">311 </w:t>
            </w:r>
            <w:r>
              <w:rPr>
                <w:color w:val="000000"/>
                <w:sz w:val="20"/>
                <w:szCs w:val="20"/>
                <w:lang w:val="de-DE"/>
              </w:rPr>
              <w:t>E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 xml:space="preserve">uro, </w:t>
            </w:r>
            <w:r>
              <w:rPr>
                <w:color w:val="000000"/>
                <w:sz w:val="20"/>
                <w:szCs w:val="20"/>
                <w:lang w:val="de-DE"/>
              </w:rPr>
              <w:t>2.6</w:t>
            </w:r>
            <w:r w:rsidRPr="003057DA">
              <w:rPr>
                <w:color w:val="000000"/>
                <w:sz w:val="20"/>
                <w:szCs w:val="20"/>
                <w:lang w:val="de-DE"/>
              </w:rPr>
              <w:t>%</w:t>
            </w:r>
          </w:p>
          <w:p w14:paraId="0E3C4F62" w14:textId="77777777" w:rsidR="00D97912" w:rsidRPr="00643523" w:rsidRDefault="00D97912" w:rsidP="00174833">
            <w:pPr>
              <w:rPr>
                <w:color w:val="000000"/>
                <w:sz w:val="20"/>
                <w:szCs w:val="20"/>
              </w:rPr>
            </w:pPr>
            <w:r w:rsidRPr="00643523">
              <w:rPr>
                <w:color w:val="000000"/>
                <w:sz w:val="20"/>
                <w:szCs w:val="20"/>
              </w:rPr>
              <w:t>21=4,312-4,537 Euro, 1.5%</w:t>
            </w:r>
          </w:p>
          <w:p w14:paraId="3ABE1CD2" w14:textId="77777777" w:rsidR="00D97912" w:rsidRPr="00643523" w:rsidRDefault="00D97912" w:rsidP="00174833">
            <w:pPr>
              <w:rPr>
                <w:color w:val="000000"/>
                <w:sz w:val="20"/>
                <w:szCs w:val="20"/>
              </w:rPr>
            </w:pPr>
            <w:r w:rsidRPr="00643523">
              <w:rPr>
                <w:color w:val="000000"/>
                <w:sz w:val="20"/>
                <w:szCs w:val="20"/>
              </w:rPr>
              <w:t>22=4,538-4,991 Euro, 2.1%</w:t>
            </w:r>
          </w:p>
          <w:p w14:paraId="2A64834D" w14:textId="77777777" w:rsidR="00D97912" w:rsidRPr="003057DA" w:rsidRDefault="00D97912" w:rsidP="00174833">
            <w:pPr>
              <w:rPr>
                <w:color w:val="000000"/>
                <w:sz w:val="20"/>
                <w:szCs w:val="20"/>
              </w:rPr>
            </w:pPr>
            <w:r w:rsidRPr="003057DA">
              <w:rPr>
                <w:color w:val="000000"/>
                <w:sz w:val="20"/>
                <w:szCs w:val="20"/>
              </w:rPr>
              <w:t>23=4,992-5,445 Euro, 1.1%</w:t>
            </w:r>
          </w:p>
          <w:p w14:paraId="6D0DE0BC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 w:rsidRPr="00417F91">
              <w:rPr>
                <w:color w:val="000000"/>
                <w:sz w:val="20"/>
                <w:szCs w:val="20"/>
              </w:rPr>
              <w:t>24</w:t>
            </w:r>
            <w:r>
              <w:rPr>
                <w:color w:val="000000"/>
                <w:sz w:val="20"/>
                <w:szCs w:val="20"/>
              </w:rPr>
              <w:t>=</w:t>
            </w:r>
            <w:r w:rsidRPr="00417F91">
              <w:rPr>
                <w:color w:val="000000"/>
                <w:sz w:val="20"/>
                <w:szCs w:val="20"/>
              </w:rPr>
              <w:t>5</w:t>
            </w:r>
            <w:r>
              <w:rPr>
                <w:color w:val="000000"/>
                <w:sz w:val="20"/>
                <w:szCs w:val="20"/>
              </w:rPr>
              <w:t>,</w:t>
            </w:r>
            <w:r w:rsidRPr="00417F91">
              <w:rPr>
                <w:color w:val="000000"/>
                <w:sz w:val="20"/>
                <w:szCs w:val="20"/>
              </w:rPr>
              <w:t>446</w:t>
            </w:r>
            <w:r>
              <w:rPr>
                <w:color w:val="000000"/>
                <w:sz w:val="20"/>
                <w:szCs w:val="20"/>
              </w:rPr>
              <w:t xml:space="preserve"> Euro</w:t>
            </w:r>
            <w:r w:rsidRPr="00417F91">
              <w:rPr>
                <w:color w:val="000000"/>
                <w:sz w:val="20"/>
                <w:szCs w:val="20"/>
              </w:rPr>
              <w:t xml:space="preserve"> or more</w:t>
            </w:r>
            <w:r>
              <w:rPr>
                <w:color w:val="000000"/>
                <w:sz w:val="20"/>
                <w:szCs w:val="20"/>
              </w:rPr>
              <w:t>,</w:t>
            </w:r>
            <w:r w:rsidRPr="00417F91">
              <w:rPr>
                <w:color w:val="000000"/>
                <w:sz w:val="20"/>
                <w:szCs w:val="20"/>
              </w:rPr>
              <w:t xml:space="preserve"> </w:t>
            </w:r>
            <w:r>
              <w:rPr>
                <w:color w:val="000000"/>
                <w:sz w:val="20"/>
                <w:szCs w:val="20"/>
              </w:rPr>
              <w:t>3.7%</w:t>
            </w:r>
          </w:p>
          <w:p w14:paraId="48737C3D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*includes missing value replacements</w:t>
            </w:r>
          </w:p>
        </w:tc>
      </w:tr>
      <w:tr w:rsidR="00D97912" w:rsidRPr="0094105F" w14:paraId="09A8FFDA" w14:textId="77777777" w:rsidTr="00174833">
        <w:tc>
          <w:tcPr>
            <w:tcW w:w="13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11E5AD7" w14:textId="77777777" w:rsidR="00D97912" w:rsidRPr="0094105F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lastRenderedPageBreak/>
              <w:t>Income category missing</w:t>
            </w:r>
          </w:p>
        </w:tc>
        <w:tc>
          <w:tcPr>
            <w:tcW w:w="1803" w:type="pct"/>
            <w:tcBorders>
              <w:top w:val="nil"/>
              <w:left w:val="nil"/>
              <w:bottom w:val="nil"/>
              <w:right w:val="nil"/>
            </w:tcBorders>
          </w:tcPr>
          <w:p w14:paraId="648FD1E1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Indicator variable</w:t>
            </w:r>
          </w:p>
        </w:tc>
        <w:tc>
          <w:tcPr>
            <w:tcW w:w="1803" w:type="pct"/>
            <w:tcBorders>
              <w:top w:val="nil"/>
              <w:left w:val="nil"/>
              <w:bottom w:val="nil"/>
              <w:right w:val="nil"/>
            </w:tcBorders>
          </w:tcPr>
          <w:p w14:paraId="7C739487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Coding:</w:t>
            </w:r>
          </w:p>
          <w:p w14:paraId="7915FF8B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1=value is missing </w:t>
            </w:r>
          </w:p>
          <w:p w14:paraId="5BF9651D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=value not missing</w:t>
            </w:r>
          </w:p>
        </w:tc>
      </w:tr>
      <w:tr w:rsidR="00D97912" w:rsidRPr="0094105F" w14:paraId="38BC4554" w14:textId="77777777" w:rsidTr="00174833">
        <w:tc>
          <w:tcPr>
            <w:tcW w:w="13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6BFA67" w14:textId="77777777" w:rsidR="00D97912" w:rsidRPr="0094105F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Monthly net household income, </w:t>
            </w:r>
            <w:r w:rsidRPr="0094105F">
              <w:rPr>
                <w:color w:val="000000"/>
                <w:sz w:val="20"/>
                <w:szCs w:val="20"/>
              </w:rPr>
              <w:t xml:space="preserve">midpoints </w:t>
            </w:r>
          </w:p>
        </w:tc>
        <w:tc>
          <w:tcPr>
            <w:tcW w:w="1803" w:type="pct"/>
            <w:tcBorders>
              <w:top w:val="nil"/>
              <w:left w:val="nil"/>
              <w:bottom w:val="nil"/>
              <w:right w:val="nil"/>
            </w:tcBorders>
          </w:tcPr>
          <w:p w14:paraId="507221B3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Categories 1 to 23 replaced by category midpoint </w:t>
            </w:r>
          </w:p>
          <w:p w14:paraId="4583B987" w14:textId="77777777" w:rsidR="00D97912" w:rsidRPr="0094105F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Category 24 replace by lower bound </w:t>
            </w:r>
          </w:p>
        </w:tc>
        <w:tc>
          <w:tcPr>
            <w:tcW w:w="1803" w:type="pct"/>
            <w:tcBorders>
              <w:top w:val="nil"/>
              <w:left w:val="nil"/>
              <w:bottom w:val="nil"/>
              <w:right w:val="nil"/>
            </w:tcBorders>
          </w:tcPr>
          <w:p w14:paraId="6971404A" w14:textId="77777777" w:rsidR="00D97912" w:rsidRPr="0094105F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Possible/actual range: </w:t>
            </w:r>
            <w:r w:rsidRPr="0094105F">
              <w:rPr>
                <w:color w:val="000000"/>
                <w:sz w:val="20"/>
                <w:szCs w:val="20"/>
              </w:rPr>
              <w:t>€</w:t>
            </w:r>
            <w:r>
              <w:rPr>
                <w:color w:val="000000"/>
                <w:sz w:val="20"/>
                <w:szCs w:val="20"/>
              </w:rPr>
              <w:t xml:space="preserve">510.50 to </w:t>
            </w:r>
            <w:r w:rsidRPr="0094105F">
              <w:rPr>
                <w:color w:val="000000"/>
                <w:sz w:val="20"/>
                <w:szCs w:val="20"/>
              </w:rPr>
              <w:t>€</w:t>
            </w:r>
            <w:r>
              <w:rPr>
                <w:color w:val="000000"/>
                <w:sz w:val="20"/>
                <w:szCs w:val="20"/>
              </w:rPr>
              <w:t>5,446</w:t>
            </w:r>
          </w:p>
        </w:tc>
      </w:tr>
      <w:tr w:rsidR="00D97912" w:rsidRPr="0094105F" w14:paraId="113184CA" w14:textId="77777777" w:rsidTr="00174833">
        <w:tc>
          <w:tcPr>
            <w:tcW w:w="139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9BC7751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 w:rsidRPr="00165D65">
              <w:rPr>
                <w:color w:val="000000"/>
                <w:sz w:val="20"/>
                <w:szCs w:val="20"/>
              </w:rPr>
              <w:t xml:space="preserve">Monthly debt repayment </w:t>
            </w:r>
          </w:p>
          <w:p w14:paraId="3E3A230F" w14:textId="77777777" w:rsidR="00D97912" w:rsidRPr="0094105F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(</w:t>
            </w:r>
            <w:r w:rsidRPr="00460F3D">
              <w:rPr>
                <w:color w:val="000000"/>
                <w:sz w:val="20"/>
                <w:szCs w:val="20"/>
              </w:rPr>
              <w:t>iqloanm</w:t>
            </w:r>
            <w:r>
              <w:rPr>
                <w:color w:val="000000"/>
                <w:sz w:val="20"/>
                <w:szCs w:val="20"/>
              </w:rPr>
              <w:t>)</w:t>
            </w:r>
          </w:p>
        </w:tc>
        <w:tc>
          <w:tcPr>
            <w:tcW w:w="1803" w:type="pct"/>
            <w:tcBorders>
              <w:top w:val="nil"/>
              <w:left w:val="nil"/>
              <w:right w:val="nil"/>
            </w:tcBorders>
          </w:tcPr>
          <w:p w14:paraId="575FDEF9" w14:textId="77777777" w:rsidR="00D97912" w:rsidRPr="00643523" w:rsidRDefault="00D97912" w:rsidP="00174833">
            <w:pPr>
              <w:autoSpaceDE w:val="0"/>
              <w:autoSpaceDN w:val="0"/>
              <w:adjustRightInd w:val="0"/>
              <w:rPr>
                <w:bCs/>
                <w:iCs/>
                <w:sz w:val="20"/>
                <w:szCs w:val="20"/>
              </w:rPr>
            </w:pPr>
            <w:r w:rsidRPr="00643523">
              <w:rPr>
                <w:sz w:val="20"/>
                <w:szCs w:val="20"/>
              </w:rPr>
              <w:t xml:space="preserve">How much money do you spend every month on debt repayment? </w:t>
            </w:r>
            <w:r w:rsidRPr="00643523">
              <w:rPr>
                <w:iCs/>
                <w:sz w:val="20"/>
                <w:szCs w:val="20"/>
              </w:rPr>
              <w:t xml:space="preserve">If you don't know the exact amount, </w:t>
            </w:r>
            <w:r w:rsidRPr="00643523">
              <w:rPr>
                <w:bCs/>
                <w:iCs/>
                <w:sz w:val="20"/>
                <w:szCs w:val="20"/>
              </w:rPr>
              <w:t>please give us your best estimate.</w:t>
            </w:r>
          </w:p>
        </w:tc>
        <w:tc>
          <w:tcPr>
            <w:tcW w:w="1803" w:type="pct"/>
            <w:tcBorders>
              <w:top w:val="nil"/>
              <w:left w:val="nil"/>
              <w:right w:val="nil"/>
            </w:tcBorders>
          </w:tcPr>
          <w:p w14:paraId="13F9DF36" w14:textId="77777777" w:rsidR="00D97912" w:rsidRDefault="00D97912" w:rsidP="00174833">
            <w:pPr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Range of continuous variable: </w:t>
            </w:r>
            <w:r w:rsidRPr="00752B48">
              <w:rPr>
                <w:color w:val="000000"/>
                <w:sz w:val="20"/>
                <w:szCs w:val="20"/>
              </w:rPr>
              <w:t>€</w:t>
            </w:r>
            <w:r w:rsidRPr="00752B48">
              <w:rPr>
                <w:sz w:val="20"/>
                <w:szCs w:val="20"/>
              </w:rPr>
              <w:t>0-</w:t>
            </w:r>
            <w:r w:rsidRPr="00752B48">
              <w:rPr>
                <w:color w:val="000000"/>
                <w:sz w:val="20"/>
                <w:szCs w:val="20"/>
              </w:rPr>
              <w:t>€</w:t>
            </w:r>
            <w:r w:rsidRPr="00752B48">
              <w:rPr>
                <w:sz w:val="20"/>
                <w:szCs w:val="20"/>
              </w:rPr>
              <w:t>2,000</w:t>
            </w:r>
          </w:p>
          <w:p w14:paraId="73F4CB8B" w14:textId="77777777" w:rsidR="00D97912" w:rsidRPr="00643523" w:rsidRDefault="00D97912" w:rsidP="00174833">
            <w:pPr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esponse option: open-ended</w:t>
            </w:r>
            <w:r w:rsidRPr="003057DA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>a</w:t>
            </w:r>
            <w:r w:rsidRPr="003057DA">
              <w:rPr>
                <w:sz w:val="20"/>
                <w:szCs w:val="20"/>
              </w:rPr>
              <w:t>mount in Euros per month</w:t>
            </w:r>
          </w:p>
        </w:tc>
      </w:tr>
      <w:tr w:rsidR="00D97912" w:rsidRPr="0094105F" w14:paraId="4A807579" w14:textId="77777777" w:rsidTr="00174833">
        <w:tc>
          <w:tcPr>
            <w:tcW w:w="1394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3C00570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 w:rsidRPr="0094105F">
              <w:rPr>
                <w:color w:val="000000"/>
                <w:sz w:val="20"/>
                <w:szCs w:val="20"/>
              </w:rPr>
              <w:t>Number non-mortgage debt</w:t>
            </w:r>
            <w:r>
              <w:rPr>
                <w:color w:val="000000"/>
                <w:sz w:val="20"/>
                <w:szCs w:val="20"/>
              </w:rPr>
              <w:t>s</w:t>
            </w:r>
          </w:p>
          <w:p w14:paraId="689D5B2C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(</w:t>
            </w:r>
            <w:r w:rsidRPr="00460F3D">
              <w:rPr>
                <w:color w:val="000000"/>
                <w:sz w:val="20"/>
                <w:szCs w:val="20"/>
              </w:rPr>
              <w:t>iqloant1</w:t>
            </w:r>
          </w:p>
          <w:p w14:paraId="77BF9DBE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 w:rsidRPr="00460F3D">
              <w:rPr>
                <w:color w:val="000000"/>
                <w:sz w:val="20"/>
                <w:szCs w:val="20"/>
              </w:rPr>
              <w:t>iqloant</w:t>
            </w:r>
            <w:r>
              <w:rPr>
                <w:color w:val="000000"/>
                <w:sz w:val="20"/>
                <w:szCs w:val="20"/>
              </w:rPr>
              <w:t>2</w:t>
            </w:r>
          </w:p>
          <w:p w14:paraId="0D137E68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 w:rsidRPr="00460F3D">
              <w:rPr>
                <w:color w:val="000000"/>
                <w:sz w:val="20"/>
                <w:szCs w:val="20"/>
              </w:rPr>
              <w:t>iqloant</w:t>
            </w:r>
            <w:r>
              <w:rPr>
                <w:color w:val="000000"/>
                <w:sz w:val="20"/>
                <w:szCs w:val="20"/>
              </w:rPr>
              <w:t>3</w:t>
            </w:r>
          </w:p>
          <w:p w14:paraId="3FE52357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 w:rsidRPr="00460F3D">
              <w:rPr>
                <w:color w:val="000000"/>
                <w:sz w:val="20"/>
                <w:szCs w:val="20"/>
              </w:rPr>
              <w:t>iqloant</w:t>
            </w:r>
            <w:r>
              <w:rPr>
                <w:color w:val="000000"/>
                <w:sz w:val="20"/>
                <w:szCs w:val="20"/>
              </w:rPr>
              <w:t>4</w:t>
            </w:r>
          </w:p>
          <w:p w14:paraId="548985FD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 w:rsidRPr="00460F3D">
              <w:rPr>
                <w:color w:val="000000"/>
                <w:sz w:val="20"/>
                <w:szCs w:val="20"/>
              </w:rPr>
              <w:t>iqloant</w:t>
            </w:r>
            <w:r>
              <w:rPr>
                <w:color w:val="000000"/>
                <w:sz w:val="20"/>
                <w:szCs w:val="20"/>
              </w:rPr>
              <w:t>5</w:t>
            </w:r>
          </w:p>
          <w:p w14:paraId="3AE61C64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 w:rsidRPr="00460F3D">
              <w:rPr>
                <w:color w:val="000000"/>
                <w:sz w:val="20"/>
                <w:szCs w:val="20"/>
              </w:rPr>
              <w:t>iqloant</w:t>
            </w:r>
            <w:r>
              <w:rPr>
                <w:color w:val="000000"/>
                <w:sz w:val="20"/>
                <w:szCs w:val="20"/>
              </w:rPr>
              <w:t>6)</w:t>
            </w:r>
          </w:p>
          <w:p w14:paraId="28DC0E3B" w14:textId="77777777" w:rsidR="00D97912" w:rsidRPr="0094105F" w:rsidRDefault="00D97912" w:rsidP="00174833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803" w:type="pct"/>
            <w:tcBorders>
              <w:top w:val="nil"/>
              <w:left w:val="nil"/>
              <w:right w:val="nil"/>
            </w:tcBorders>
          </w:tcPr>
          <w:p w14:paraId="1D1AC879" w14:textId="77777777" w:rsidR="00D97912" w:rsidRDefault="00D97912" w:rsidP="00174833">
            <w:pPr>
              <w:pStyle w:val="Default"/>
              <w:rPr>
                <w:rFonts w:ascii="Times New Roman" w:hAnsi="Times New Roman" w:cs="Times New Roman"/>
                <w:sz w:val="20"/>
                <w:szCs w:val="20"/>
              </w:rPr>
            </w:pPr>
            <w:r w:rsidRPr="00643523">
              <w:rPr>
                <w:rFonts w:ascii="Times New Roman" w:hAnsi="Times New Roman" w:cs="Times New Roman"/>
                <w:sz w:val="20"/>
                <w:szCs w:val="20"/>
              </w:rPr>
              <w:t xml:space="preserve">Which of the following types of credit and loan do you currently have? </w:t>
            </w:r>
          </w:p>
          <w:p w14:paraId="27899809" w14:textId="77777777" w:rsidR="00D97912" w:rsidRPr="00643523" w:rsidRDefault="00D97912" w:rsidP="00174833">
            <w:pPr>
              <w:pStyle w:val="Default"/>
              <w:rPr>
                <w:rFonts w:ascii="Times New Roman" w:hAnsi="Times New Roman" w:cs="Times New Roman"/>
                <w:sz w:val="20"/>
                <w:szCs w:val="20"/>
              </w:rPr>
            </w:pPr>
            <w:r w:rsidRPr="00643523">
              <w:rPr>
                <w:rFonts w:ascii="Times New Roman" w:hAnsi="Times New Roman" w:cs="Times New Roman"/>
                <w:sz w:val="20"/>
                <w:szCs w:val="20"/>
              </w:rPr>
              <w:t>Please answer yes or no for each type.</w:t>
            </w:r>
          </w:p>
          <w:p w14:paraId="649A4F15" w14:textId="77777777" w:rsidR="00D97912" w:rsidRPr="00643523" w:rsidRDefault="00D97912" w:rsidP="00174833">
            <w:pPr>
              <w:widowControl w:val="0"/>
              <w:autoSpaceDE w:val="0"/>
              <w:autoSpaceDN w:val="0"/>
              <w:adjustRightInd w:val="0"/>
            </w:pPr>
          </w:p>
        </w:tc>
        <w:tc>
          <w:tcPr>
            <w:tcW w:w="1803" w:type="pct"/>
            <w:tcBorders>
              <w:top w:val="nil"/>
              <w:left w:val="nil"/>
              <w:right w:val="nil"/>
            </w:tcBorders>
          </w:tcPr>
          <w:p w14:paraId="0ED8D337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esponse options:</w:t>
            </w:r>
          </w:p>
          <w:p w14:paraId="2F2B9EC0" w14:textId="77777777" w:rsidR="00D97912" w:rsidRPr="003057DA" w:rsidRDefault="00D97912" w:rsidP="00174833">
            <w:pPr>
              <w:pStyle w:val="Default"/>
              <w:rPr>
                <w:rFonts w:ascii="Times New Roman" w:hAnsi="Times New Roman" w:cs="Times New Roman"/>
                <w:sz w:val="20"/>
                <w:szCs w:val="20"/>
              </w:rPr>
            </w:pPr>
            <w:r w:rsidRPr="003057DA">
              <w:rPr>
                <w:rFonts w:ascii="Times New Roman" w:hAnsi="Times New Roman" w:cs="Times New Roman"/>
                <w:sz w:val="20"/>
                <w:szCs w:val="20"/>
              </w:rPr>
              <w:t>Credit card: 1=yes, 0=no</w:t>
            </w:r>
          </w:p>
          <w:p w14:paraId="37760750" w14:textId="77777777" w:rsidR="00D97912" w:rsidRPr="003057DA" w:rsidRDefault="00D97912" w:rsidP="00174833">
            <w:pPr>
              <w:pStyle w:val="Default"/>
              <w:rPr>
                <w:rFonts w:ascii="Times New Roman" w:hAnsi="Times New Roman" w:cs="Times New Roman"/>
                <w:sz w:val="20"/>
                <w:szCs w:val="20"/>
              </w:rPr>
            </w:pPr>
            <w:r w:rsidRPr="003057DA">
              <w:rPr>
                <w:rFonts w:ascii="Times New Roman" w:hAnsi="Times New Roman" w:cs="Times New Roman"/>
                <w:sz w:val="20"/>
                <w:szCs w:val="20"/>
              </w:rPr>
              <w:t>Personal loan: 1=yes, 0=no</w:t>
            </w:r>
          </w:p>
          <w:p w14:paraId="4603608E" w14:textId="77777777" w:rsidR="00D97912" w:rsidRPr="003057DA" w:rsidRDefault="00D97912" w:rsidP="00174833">
            <w:pPr>
              <w:pStyle w:val="Default"/>
              <w:rPr>
                <w:rFonts w:ascii="Times New Roman" w:hAnsi="Times New Roman" w:cs="Times New Roman"/>
                <w:sz w:val="20"/>
                <w:szCs w:val="20"/>
              </w:rPr>
            </w:pPr>
            <w:r w:rsidRPr="003057DA">
              <w:rPr>
                <w:rFonts w:ascii="Times New Roman" w:hAnsi="Times New Roman" w:cs="Times New Roman"/>
                <w:sz w:val="20"/>
                <w:szCs w:val="20"/>
              </w:rPr>
              <w:t>Mortgage: 1=yes, 0=no</w:t>
            </w:r>
          </w:p>
          <w:p w14:paraId="0A9BEEEC" w14:textId="77777777" w:rsidR="00D97912" w:rsidRPr="003057DA" w:rsidRDefault="00D97912" w:rsidP="00174833">
            <w:pPr>
              <w:pStyle w:val="Default"/>
              <w:rPr>
                <w:rFonts w:ascii="Times New Roman" w:hAnsi="Times New Roman" w:cs="Times New Roman"/>
                <w:sz w:val="20"/>
                <w:szCs w:val="20"/>
              </w:rPr>
            </w:pPr>
            <w:r w:rsidRPr="003057DA">
              <w:rPr>
                <w:rFonts w:ascii="Times New Roman" w:hAnsi="Times New Roman" w:cs="Times New Roman"/>
                <w:sz w:val="20"/>
                <w:szCs w:val="20"/>
              </w:rPr>
              <w:t>Short-term credit: 1=yes, 0=no</w:t>
            </w:r>
          </w:p>
          <w:p w14:paraId="1B298437" w14:textId="77777777" w:rsidR="00D97912" w:rsidRPr="003057DA" w:rsidRDefault="00D97912" w:rsidP="00174833">
            <w:pPr>
              <w:pStyle w:val="Default"/>
              <w:rPr>
                <w:rFonts w:ascii="Times New Roman" w:hAnsi="Times New Roman" w:cs="Times New Roman"/>
                <w:sz w:val="20"/>
                <w:szCs w:val="20"/>
              </w:rPr>
            </w:pPr>
            <w:r w:rsidRPr="003057DA">
              <w:rPr>
                <w:rFonts w:ascii="Times New Roman" w:hAnsi="Times New Roman" w:cs="Times New Roman"/>
                <w:sz w:val="20"/>
                <w:szCs w:val="20"/>
              </w:rPr>
              <w:t>Loans from family, friends or acquaintances: 1=yes, 0=no</w:t>
            </w:r>
          </w:p>
          <w:p w14:paraId="22C1F977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 w:rsidRPr="003057DA">
              <w:rPr>
                <w:sz w:val="20"/>
                <w:szCs w:val="20"/>
              </w:rPr>
              <w:t>Other loans: 1=yes, 0=no</w:t>
            </w:r>
          </w:p>
          <w:p w14:paraId="068C08A6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Coding of summary variable:</w:t>
            </w:r>
          </w:p>
          <w:p w14:paraId="4534878B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 debt types, 93.2%</w:t>
            </w:r>
          </w:p>
          <w:p w14:paraId="0B40C507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 debt type, 5.3%</w:t>
            </w:r>
          </w:p>
          <w:p w14:paraId="4ED355BD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 debt types, 1.4%</w:t>
            </w:r>
          </w:p>
          <w:p w14:paraId="1C8D1658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 debt types, 0.1%</w:t>
            </w:r>
          </w:p>
          <w:p w14:paraId="6B9EE9E9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 to 6 debt types, 0.0%</w:t>
            </w:r>
          </w:p>
        </w:tc>
      </w:tr>
      <w:tr w:rsidR="00D97912" w:rsidRPr="0094105F" w14:paraId="15E6EC6E" w14:textId="77777777" w:rsidTr="00174833">
        <w:tc>
          <w:tcPr>
            <w:tcW w:w="1394" w:type="pct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3D27771A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 w:rsidRPr="0094105F">
              <w:rPr>
                <w:color w:val="000000"/>
                <w:sz w:val="20"/>
                <w:szCs w:val="20"/>
              </w:rPr>
              <w:t>Homeowner</w:t>
            </w:r>
          </w:p>
          <w:p w14:paraId="2E10F99D" w14:textId="77777777" w:rsidR="00D97912" w:rsidRPr="0094105F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(ihowner)</w:t>
            </w:r>
          </w:p>
        </w:tc>
        <w:tc>
          <w:tcPr>
            <w:tcW w:w="1803" w:type="pct"/>
            <w:tcBorders>
              <w:left w:val="nil"/>
              <w:right w:val="nil"/>
            </w:tcBorders>
          </w:tcPr>
          <w:p w14:paraId="5C44B55B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Ownership of home</w:t>
            </w:r>
          </w:p>
        </w:tc>
        <w:tc>
          <w:tcPr>
            <w:tcW w:w="1803" w:type="pct"/>
            <w:tcBorders>
              <w:left w:val="nil"/>
              <w:right w:val="nil"/>
            </w:tcBorders>
          </w:tcPr>
          <w:p w14:paraId="52EE3C2C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esponse options and coding:</w:t>
            </w:r>
          </w:p>
          <w:p w14:paraId="18875534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=yes</w:t>
            </w:r>
          </w:p>
          <w:p w14:paraId="1ADC70FA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=no</w:t>
            </w:r>
          </w:p>
        </w:tc>
      </w:tr>
      <w:tr w:rsidR="00D97912" w:rsidRPr="0094105F" w14:paraId="33D5BF0C" w14:textId="77777777" w:rsidTr="00174833">
        <w:tc>
          <w:tcPr>
            <w:tcW w:w="139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70907FC" w14:textId="77777777" w:rsidR="00D97912" w:rsidRPr="0094105F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Homeowner missing</w:t>
            </w:r>
          </w:p>
        </w:tc>
        <w:tc>
          <w:tcPr>
            <w:tcW w:w="180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0842817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Indicator variable</w:t>
            </w:r>
          </w:p>
        </w:tc>
        <w:tc>
          <w:tcPr>
            <w:tcW w:w="180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902B028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Coding:</w:t>
            </w:r>
          </w:p>
          <w:p w14:paraId="372CB20B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1=value is missing </w:t>
            </w:r>
          </w:p>
          <w:p w14:paraId="48B71CB9" w14:textId="77777777" w:rsidR="00D97912" w:rsidRDefault="00D97912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=value not missing</w:t>
            </w:r>
          </w:p>
        </w:tc>
      </w:tr>
    </w:tbl>
    <w:p w14:paraId="2A0F0108" w14:textId="77777777" w:rsidR="00D97912" w:rsidRDefault="00D97912" w:rsidP="00D97912"/>
    <w:p w14:paraId="1CA7694C" w14:textId="77777777" w:rsidR="00D97912" w:rsidRDefault="00D97912" w:rsidP="00D97912"/>
    <w:p w14:paraId="2240C59B" w14:textId="544F4AA0" w:rsidR="00174833" w:rsidRDefault="00174833">
      <w:r>
        <w:br w:type="page"/>
      </w:r>
    </w:p>
    <w:p w14:paraId="628DC1F8" w14:textId="46E9C123" w:rsidR="00174833" w:rsidRDefault="009B050C" w:rsidP="00174833">
      <w:pPr>
        <w:pStyle w:val="Heading1"/>
      </w:pPr>
      <w:r w:rsidRPr="0026763C">
        <w:lastRenderedPageBreak/>
        <w:t xml:space="preserve">TABLE </w:t>
      </w:r>
      <w:r>
        <w:t>S</w:t>
      </w:r>
      <w:r w:rsidR="001A3BC9">
        <w:t>5</w:t>
      </w:r>
      <w:r w:rsidR="00174833">
        <w:t xml:space="preserve">: </w:t>
      </w:r>
    </w:p>
    <w:p w14:paraId="73572188" w14:textId="77777777" w:rsidR="00174833" w:rsidRPr="00C36890" w:rsidRDefault="00174833" w:rsidP="00174833">
      <w:r w:rsidRPr="00C36890">
        <w:t>Full results of parameter estimates (Standard Error) from OLS regression of social and emotional loneliness on subjective and objective debt burden, potential mediator variables, psychological and socio-demographic control variables, N=1,606</w:t>
      </w:r>
    </w:p>
    <w:p w14:paraId="70AE4CEC" w14:textId="77777777" w:rsidR="00174833" w:rsidRDefault="00174833" w:rsidP="00174833"/>
    <w:tbl>
      <w:tblPr>
        <w:tblW w:w="5000" w:type="pct"/>
        <w:tblLayout w:type="fixed"/>
        <w:tblLook w:val="04A0" w:firstRow="1" w:lastRow="0" w:firstColumn="1" w:lastColumn="0" w:noHBand="0" w:noVBand="1"/>
      </w:tblPr>
      <w:tblGrid>
        <w:gridCol w:w="2260"/>
        <w:gridCol w:w="1775"/>
        <w:gridCol w:w="1775"/>
        <w:gridCol w:w="1775"/>
        <w:gridCol w:w="1775"/>
      </w:tblGrid>
      <w:tr w:rsidR="00174833" w:rsidRPr="008F428E" w14:paraId="28ADDB2D" w14:textId="77777777" w:rsidTr="00174833">
        <w:trPr>
          <w:tblHeader/>
        </w:trPr>
        <w:tc>
          <w:tcPr>
            <w:tcW w:w="1207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hideMark/>
          </w:tcPr>
          <w:p w14:paraId="69C9F6F0" w14:textId="77777777" w:rsidR="00174833" w:rsidRPr="0030235F" w:rsidRDefault="00174833" w:rsidP="00174833">
            <w:pPr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Variable</w:t>
            </w:r>
            <w:r w:rsidRPr="002A05AD">
              <w:rPr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48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</w:tcPr>
          <w:p w14:paraId="0413431C" w14:textId="77777777" w:rsidR="00174833" w:rsidRPr="0030235F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(1) Social loneliness</w:t>
            </w:r>
          </w:p>
        </w:tc>
        <w:tc>
          <w:tcPr>
            <w:tcW w:w="948" w:type="pct"/>
            <w:tcBorders>
              <w:top w:val="single" w:sz="4" w:space="0" w:color="auto"/>
              <w:left w:val="nil"/>
              <w:right w:val="nil"/>
            </w:tcBorders>
          </w:tcPr>
          <w:p w14:paraId="72024E8E" w14:textId="77777777" w:rsidR="00174833" w:rsidRPr="0030235F" w:rsidDel="009D2DE4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(2) Emotional loneliness</w:t>
            </w:r>
          </w:p>
        </w:tc>
        <w:tc>
          <w:tcPr>
            <w:tcW w:w="948" w:type="pct"/>
            <w:tcBorders>
              <w:top w:val="single" w:sz="4" w:space="0" w:color="auto"/>
              <w:left w:val="nil"/>
              <w:right w:val="nil"/>
            </w:tcBorders>
          </w:tcPr>
          <w:p w14:paraId="5D8C7F11" w14:textId="77777777" w:rsidR="00174833" w:rsidRPr="0030235F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(3) Social loneliness</w:t>
            </w:r>
          </w:p>
        </w:tc>
        <w:tc>
          <w:tcPr>
            <w:tcW w:w="948" w:type="pct"/>
            <w:tcBorders>
              <w:top w:val="single" w:sz="4" w:space="0" w:color="auto"/>
              <w:left w:val="nil"/>
              <w:right w:val="nil"/>
            </w:tcBorders>
          </w:tcPr>
          <w:p w14:paraId="71F39527" w14:textId="77777777" w:rsidR="00174833" w:rsidRPr="0030235F" w:rsidDel="009D2DE4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(4) Emotional loneliness</w:t>
            </w:r>
          </w:p>
        </w:tc>
      </w:tr>
      <w:tr w:rsidR="00174833" w:rsidRPr="00AD37AC" w14:paraId="001E1448" w14:textId="77777777" w:rsidTr="00174833">
        <w:trPr>
          <w:tblHeader/>
        </w:trPr>
        <w:tc>
          <w:tcPr>
            <w:tcW w:w="1207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0BE174E" w14:textId="77777777" w:rsidR="00174833" w:rsidRPr="002A05AD" w:rsidRDefault="00174833" w:rsidP="00174833">
            <w:pPr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948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0790C988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B (</w:t>
            </w:r>
            <w:r>
              <w:rPr>
                <w:color w:val="000000"/>
                <w:sz w:val="20"/>
                <w:szCs w:val="20"/>
              </w:rPr>
              <w:t>C</w:t>
            </w:r>
            <w:r w:rsidRPr="002A05AD">
              <w:rPr>
                <w:color w:val="000000"/>
                <w:sz w:val="20"/>
                <w:szCs w:val="20"/>
              </w:rPr>
              <w:t>.</w:t>
            </w:r>
            <w:r>
              <w:rPr>
                <w:color w:val="000000"/>
                <w:sz w:val="20"/>
                <w:szCs w:val="20"/>
              </w:rPr>
              <w:t>I</w:t>
            </w:r>
            <w:r w:rsidRPr="002A05AD">
              <w:rPr>
                <w:color w:val="000000"/>
                <w:sz w:val="20"/>
                <w:szCs w:val="20"/>
              </w:rPr>
              <w:t>.)</w:t>
            </w:r>
          </w:p>
        </w:tc>
        <w:tc>
          <w:tcPr>
            <w:tcW w:w="948" w:type="pct"/>
            <w:tcBorders>
              <w:top w:val="nil"/>
              <w:left w:val="nil"/>
              <w:right w:val="nil"/>
            </w:tcBorders>
          </w:tcPr>
          <w:p w14:paraId="589010BD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F94F33">
              <w:rPr>
                <w:color w:val="000000"/>
                <w:sz w:val="20"/>
                <w:szCs w:val="20"/>
              </w:rPr>
              <w:t>B (C.I.)</w:t>
            </w:r>
          </w:p>
        </w:tc>
        <w:tc>
          <w:tcPr>
            <w:tcW w:w="948" w:type="pct"/>
            <w:tcBorders>
              <w:top w:val="nil"/>
              <w:left w:val="nil"/>
              <w:right w:val="nil"/>
            </w:tcBorders>
          </w:tcPr>
          <w:p w14:paraId="29DF148E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F94F33">
              <w:rPr>
                <w:color w:val="000000"/>
                <w:sz w:val="20"/>
                <w:szCs w:val="20"/>
              </w:rPr>
              <w:t>B (C.I.)</w:t>
            </w:r>
          </w:p>
        </w:tc>
        <w:tc>
          <w:tcPr>
            <w:tcW w:w="948" w:type="pct"/>
            <w:tcBorders>
              <w:top w:val="nil"/>
              <w:left w:val="nil"/>
              <w:right w:val="nil"/>
            </w:tcBorders>
          </w:tcPr>
          <w:p w14:paraId="6E2442A8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F94F33">
              <w:rPr>
                <w:color w:val="000000"/>
                <w:sz w:val="20"/>
                <w:szCs w:val="20"/>
              </w:rPr>
              <w:t>B (C.I.)</w:t>
            </w:r>
          </w:p>
        </w:tc>
      </w:tr>
      <w:tr w:rsidR="00174833" w:rsidRPr="00AD37AC" w14:paraId="1740E816" w14:textId="77777777" w:rsidTr="00174833">
        <w:tc>
          <w:tcPr>
            <w:tcW w:w="120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FCBB57" w14:textId="77777777" w:rsidR="00174833" w:rsidRPr="00AD37AC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 xml:space="preserve">Subjective debt burden </w:t>
            </w:r>
          </w:p>
        </w:tc>
        <w:tc>
          <w:tcPr>
            <w:tcW w:w="94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26ABC064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AD37AC">
              <w:rPr>
                <w:color w:val="000000"/>
                <w:sz w:val="20"/>
                <w:szCs w:val="20"/>
              </w:rPr>
              <w:t>0.41** (0.1</w:t>
            </w:r>
            <w:r>
              <w:rPr>
                <w:color w:val="000000"/>
                <w:sz w:val="20"/>
                <w:szCs w:val="20"/>
              </w:rPr>
              <w:t>5, 0.67</w:t>
            </w:r>
            <w:r w:rsidRPr="00AD37AC">
              <w:rPr>
                <w:color w:val="000000"/>
                <w:sz w:val="20"/>
                <w:szCs w:val="20"/>
              </w:rPr>
              <w:t>) p</w:t>
            </w:r>
            <w:r>
              <w:rPr>
                <w:color w:val="000000"/>
                <w:sz w:val="20"/>
                <w:szCs w:val="20"/>
              </w:rPr>
              <w:t>=</w:t>
            </w:r>
            <w:r w:rsidRPr="00AD37AC">
              <w:rPr>
                <w:color w:val="000000"/>
                <w:sz w:val="20"/>
                <w:szCs w:val="20"/>
              </w:rPr>
              <w:t>0.00</w:t>
            </w:r>
            <w:r>
              <w:rPr>
                <w:color w:val="000000"/>
                <w:sz w:val="20"/>
                <w:szCs w:val="20"/>
              </w:rPr>
              <w:t>2</w:t>
            </w:r>
          </w:p>
        </w:tc>
        <w:tc>
          <w:tcPr>
            <w:tcW w:w="948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26007EA4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0.12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0.1</w:t>
            </w:r>
            <w:r>
              <w:rPr>
                <w:color w:val="000000"/>
                <w:sz w:val="20"/>
                <w:szCs w:val="20"/>
              </w:rPr>
              <w:t>8, 0.41</w:t>
            </w:r>
            <w:r w:rsidRPr="0030235F">
              <w:rPr>
                <w:color w:val="000000"/>
                <w:sz w:val="20"/>
                <w:szCs w:val="20"/>
              </w:rPr>
              <w:t xml:space="preserve">) </w:t>
            </w:r>
          </w:p>
          <w:p w14:paraId="7C0729E6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p=0.43</w:t>
            </w:r>
          </w:p>
        </w:tc>
        <w:tc>
          <w:tcPr>
            <w:tcW w:w="948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9DF51F8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0.36</w:t>
            </w:r>
            <w:r w:rsidRPr="00AD37AC">
              <w:rPr>
                <w:color w:val="000000"/>
                <w:sz w:val="20"/>
                <w:szCs w:val="20"/>
              </w:rPr>
              <w:t>** (0.1</w:t>
            </w:r>
            <w:r>
              <w:rPr>
                <w:color w:val="000000"/>
                <w:sz w:val="20"/>
                <w:szCs w:val="20"/>
              </w:rPr>
              <w:t>2, 0.61</w:t>
            </w:r>
            <w:r w:rsidRPr="00AD37AC">
              <w:rPr>
                <w:color w:val="000000"/>
                <w:sz w:val="20"/>
                <w:szCs w:val="20"/>
              </w:rPr>
              <w:t>) p</w:t>
            </w:r>
            <w:r>
              <w:rPr>
                <w:color w:val="000000"/>
                <w:sz w:val="20"/>
                <w:szCs w:val="20"/>
              </w:rPr>
              <w:t>=</w:t>
            </w:r>
            <w:r w:rsidRPr="00AD37AC">
              <w:rPr>
                <w:color w:val="000000"/>
                <w:sz w:val="20"/>
                <w:szCs w:val="20"/>
              </w:rPr>
              <w:t>0.00</w:t>
            </w:r>
            <w:r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948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475862D9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0.04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0.</w:t>
            </w:r>
            <w:r>
              <w:rPr>
                <w:color w:val="000000"/>
                <w:sz w:val="20"/>
                <w:szCs w:val="20"/>
              </w:rPr>
              <w:t>2</w:t>
            </w:r>
            <w:r w:rsidRPr="0030235F">
              <w:rPr>
                <w:color w:val="000000"/>
                <w:sz w:val="20"/>
                <w:szCs w:val="20"/>
              </w:rPr>
              <w:t>4</w:t>
            </w:r>
            <w:r>
              <w:rPr>
                <w:color w:val="000000"/>
                <w:sz w:val="20"/>
                <w:szCs w:val="20"/>
              </w:rPr>
              <w:t>, 0.31</w:t>
            </w:r>
            <w:r w:rsidRPr="0030235F">
              <w:rPr>
                <w:color w:val="000000"/>
                <w:sz w:val="20"/>
                <w:szCs w:val="20"/>
              </w:rPr>
              <w:t xml:space="preserve">) </w:t>
            </w:r>
          </w:p>
          <w:p w14:paraId="24D4EAD0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p=0.7</w:t>
            </w:r>
            <w:r>
              <w:rPr>
                <w:color w:val="000000"/>
                <w:sz w:val="20"/>
                <w:szCs w:val="20"/>
              </w:rPr>
              <w:t>9</w:t>
            </w:r>
          </w:p>
        </w:tc>
      </w:tr>
      <w:tr w:rsidR="00174833" w:rsidRPr="00AD37AC" w14:paraId="767637FF" w14:textId="77777777" w:rsidTr="00174833">
        <w:tc>
          <w:tcPr>
            <w:tcW w:w="1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0144226" w14:textId="77777777" w:rsidR="00174833" w:rsidRPr="002A05AD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Subjective debt burden missing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43A8173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AD37AC">
              <w:rPr>
                <w:color w:val="000000"/>
                <w:sz w:val="20"/>
                <w:szCs w:val="20"/>
              </w:rPr>
              <w:t>0.26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AD37AC">
              <w:rPr>
                <w:color w:val="000000"/>
                <w:sz w:val="20"/>
                <w:szCs w:val="20"/>
              </w:rPr>
              <w:t>0.2</w:t>
            </w:r>
            <w:r>
              <w:rPr>
                <w:color w:val="000000"/>
                <w:sz w:val="20"/>
                <w:szCs w:val="20"/>
              </w:rPr>
              <w:t>5, 0.77</w:t>
            </w:r>
            <w:r w:rsidRPr="00AD37AC">
              <w:rPr>
                <w:color w:val="000000"/>
                <w:sz w:val="20"/>
                <w:szCs w:val="20"/>
              </w:rPr>
              <w:t xml:space="preserve">) </w:t>
            </w:r>
          </w:p>
          <w:p w14:paraId="2384E3DC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AD37AC">
              <w:rPr>
                <w:color w:val="000000"/>
                <w:sz w:val="20"/>
                <w:szCs w:val="20"/>
              </w:rPr>
              <w:t>p=0.32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C26228C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16 (</w:t>
            </w:r>
            <w:r>
              <w:rPr>
                <w:color w:val="000000"/>
                <w:sz w:val="20"/>
                <w:szCs w:val="20"/>
              </w:rPr>
              <w:t>-0.74, 0.42</w:t>
            </w:r>
            <w:r w:rsidRPr="0030235F">
              <w:rPr>
                <w:color w:val="000000"/>
                <w:sz w:val="20"/>
                <w:szCs w:val="20"/>
              </w:rPr>
              <w:t>) p=0.58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1E083478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-0.05</w:t>
            </w:r>
            <w:r w:rsidRPr="00AD37AC">
              <w:rPr>
                <w:color w:val="000000"/>
                <w:sz w:val="20"/>
                <w:szCs w:val="20"/>
              </w:rPr>
              <w:t xml:space="preserve"> (</w:t>
            </w:r>
            <w:r>
              <w:rPr>
                <w:color w:val="000000"/>
                <w:sz w:val="20"/>
                <w:szCs w:val="20"/>
              </w:rPr>
              <w:t>-0.54, 0.44</w:t>
            </w:r>
            <w:r w:rsidRPr="00AD37AC">
              <w:rPr>
                <w:color w:val="000000"/>
                <w:sz w:val="20"/>
                <w:szCs w:val="20"/>
              </w:rPr>
              <w:t>) p=0.84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BD1B0BE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53 (</w:t>
            </w:r>
            <w:r>
              <w:rPr>
                <w:color w:val="000000"/>
                <w:sz w:val="20"/>
                <w:szCs w:val="20"/>
              </w:rPr>
              <w:t>-1.08, 0.02</w:t>
            </w:r>
            <w:r w:rsidRPr="0030235F">
              <w:rPr>
                <w:color w:val="000000"/>
                <w:sz w:val="20"/>
                <w:szCs w:val="20"/>
              </w:rPr>
              <w:t>) p=0.0</w:t>
            </w:r>
            <w:r>
              <w:rPr>
                <w:color w:val="000000"/>
                <w:sz w:val="20"/>
                <w:szCs w:val="20"/>
              </w:rPr>
              <w:t>6</w:t>
            </w:r>
          </w:p>
        </w:tc>
      </w:tr>
      <w:tr w:rsidR="00174833" w:rsidRPr="00AD37AC" w14:paraId="38AEB47C" w14:textId="77777777" w:rsidTr="00174833">
        <w:tc>
          <w:tcPr>
            <w:tcW w:w="1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4F1CB6" w14:textId="77777777" w:rsidR="00174833" w:rsidRPr="00AD37AC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Objective debt burden (DTI)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60D3B52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AD37AC">
              <w:rPr>
                <w:color w:val="000000"/>
                <w:sz w:val="20"/>
                <w:szCs w:val="20"/>
              </w:rPr>
              <w:t>0.43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AD37AC">
              <w:rPr>
                <w:color w:val="000000"/>
                <w:sz w:val="20"/>
                <w:szCs w:val="20"/>
              </w:rPr>
              <w:t>0.4</w:t>
            </w:r>
            <w:r>
              <w:rPr>
                <w:color w:val="000000"/>
                <w:sz w:val="20"/>
                <w:szCs w:val="20"/>
              </w:rPr>
              <w:t>9, 1.34</w:t>
            </w:r>
            <w:r w:rsidRPr="00AD37AC">
              <w:rPr>
                <w:color w:val="000000"/>
                <w:sz w:val="20"/>
                <w:szCs w:val="20"/>
              </w:rPr>
              <w:t xml:space="preserve">) </w:t>
            </w:r>
          </w:p>
          <w:p w14:paraId="24A9A463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AD37AC">
              <w:rPr>
                <w:color w:val="000000"/>
                <w:sz w:val="20"/>
                <w:szCs w:val="20"/>
              </w:rPr>
              <w:t>p=0.3</w:t>
            </w:r>
            <w:r>
              <w:rPr>
                <w:color w:val="000000"/>
                <w:sz w:val="20"/>
                <w:szCs w:val="20"/>
              </w:rPr>
              <w:t>6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1B143D83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0.74 (</w:t>
            </w:r>
            <w:r>
              <w:rPr>
                <w:color w:val="000000"/>
                <w:sz w:val="20"/>
                <w:szCs w:val="20"/>
              </w:rPr>
              <w:t>-0.30, 1.79</w:t>
            </w:r>
            <w:r w:rsidRPr="0030235F">
              <w:rPr>
                <w:color w:val="000000"/>
                <w:sz w:val="20"/>
                <w:szCs w:val="20"/>
              </w:rPr>
              <w:t xml:space="preserve">) </w:t>
            </w:r>
          </w:p>
          <w:p w14:paraId="7288925E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p=0.16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7C6420CC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0.22</w:t>
            </w:r>
            <w:r w:rsidRPr="00AD37AC">
              <w:rPr>
                <w:color w:val="000000"/>
                <w:sz w:val="20"/>
                <w:szCs w:val="20"/>
              </w:rPr>
              <w:t xml:space="preserve"> (</w:t>
            </w:r>
            <w:r>
              <w:rPr>
                <w:color w:val="000000"/>
                <w:sz w:val="20"/>
                <w:szCs w:val="20"/>
              </w:rPr>
              <w:t>-0.64, 1.08</w:t>
            </w:r>
            <w:r w:rsidRPr="00AD37AC">
              <w:rPr>
                <w:color w:val="000000"/>
                <w:sz w:val="20"/>
                <w:szCs w:val="20"/>
              </w:rPr>
              <w:t xml:space="preserve">) </w:t>
            </w:r>
          </w:p>
          <w:p w14:paraId="284B2DAB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AD37AC">
              <w:rPr>
                <w:color w:val="000000"/>
                <w:sz w:val="20"/>
                <w:szCs w:val="20"/>
              </w:rPr>
              <w:t>p=0.6</w:t>
            </w:r>
            <w:r>
              <w:rPr>
                <w:color w:val="000000"/>
                <w:sz w:val="20"/>
                <w:szCs w:val="20"/>
              </w:rPr>
              <w:t>2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6723C0D3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0.47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0.50</w:t>
            </w:r>
            <w:r>
              <w:rPr>
                <w:color w:val="000000"/>
                <w:sz w:val="20"/>
                <w:szCs w:val="20"/>
              </w:rPr>
              <w:t>, 1.44</w:t>
            </w:r>
            <w:r w:rsidRPr="0030235F">
              <w:rPr>
                <w:color w:val="000000"/>
                <w:sz w:val="20"/>
                <w:szCs w:val="20"/>
              </w:rPr>
              <w:t xml:space="preserve">) </w:t>
            </w:r>
          </w:p>
          <w:p w14:paraId="61A95856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p=0.3</w:t>
            </w:r>
            <w:r>
              <w:rPr>
                <w:color w:val="000000"/>
                <w:sz w:val="20"/>
                <w:szCs w:val="20"/>
              </w:rPr>
              <w:t>5</w:t>
            </w:r>
          </w:p>
        </w:tc>
      </w:tr>
      <w:tr w:rsidR="00174833" w:rsidRPr="00AD37AC" w14:paraId="1F46C610" w14:textId="77777777" w:rsidTr="00174833">
        <w:tc>
          <w:tcPr>
            <w:tcW w:w="1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14EB956" w14:textId="77777777" w:rsidR="00174833" w:rsidRPr="00AD37AC" w:rsidRDefault="00174833" w:rsidP="00174833">
            <w:pPr>
              <w:rPr>
                <w:color w:val="000000"/>
                <w:sz w:val="20"/>
                <w:szCs w:val="20"/>
                <w:u w:val="single"/>
              </w:rPr>
            </w:pPr>
            <w:r w:rsidRPr="002A05AD">
              <w:rPr>
                <w:color w:val="000000"/>
                <w:sz w:val="20"/>
                <w:szCs w:val="20"/>
                <w:u w:val="single"/>
              </w:rPr>
              <w:t>Mediator</w:t>
            </w:r>
            <w:r w:rsidRPr="00AD37AC">
              <w:rPr>
                <w:color w:val="000000"/>
                <w:sz w:val="20"/>
                <w:szCs w:val="20"/>
                <w:u w:val="single"/>
              </w:rPr>
              <w:t xml:space="preserve"> variables: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428EC3C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10FBAB64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21EADCE4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4A28EE32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</w:tr>
      <w:tr w:rsidR="00174833" w:rsidRPr="00AD37AC" w14:paraId="5FF4A002" w14:textId="77777777" w:rsidTr="00174833">
        <w:tc>
          <w:tcPr>
            <w:tcW w:w="1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9291BBE" w14:textId="77777777" w:rsidR="00174833" w:rsidRPr="002A05AD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Social participation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91A3040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3CB9D434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400E9746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AD37AC">
              <w:rPr>
                <w:color w:val="000000"/>
                <w:sz w:val="20"/>
                <w:szCs w:val="20"/>
              </w:rPr>
              <w:t>-0.02***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AD37AC">
              <w:rPr>
                <w:color w:val="000000"/>
                <w:sz w:val="20"/>
                <w:szCs w:val="20"/>
              </w:rPr>
              <w:t>0.0</w:t>
            </w:r>
            <w:r>
              <w:rPr>
                <w:color w:val="000000"/>
                <w:sz w:val="20"/>
                <w:szCs w:val="20"/>
              </w:rPr>
              <w:t xml:space="preserve">4, </w:t>
            </w:r>
          </w:p>
          <w:p w14:paraId="0ACE1DBE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0.01</w:t>
            </w:r>
            <w:r w:rsidRPr="00AD37AC">
              <w:rPr>
                <w:color w:val="000000"/>
                <w:sz w:val="20"/>
                <w:szCs w:val="20"/>
              </w:rPr>
              <w:t>) p</w:t>
            </w:r>
            <w:r>
              <w:rPr>
                <w:color w:val="000000"/>
                <w:sz w:val="20"/>
                <w:szCs w:val="20"/>
              </w:rPr>
              <w:t>&lt;</w:t>
            </w:r>
            <w:r w:rsidRPr="00AD37AC">
              <w:rPr>
                <w:color w:val="000000"/>
                <w:sz w:val="20"/>
                <w:szCs w:val="20"/>
              </w:rPr>
              <w:t>0.00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057B62D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01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0.0</w:t>
            </w:r>
            <w:r>
              <w:rPr>
                <w:color w:val="000000"/>
                <w:sz w:val="20"/>
                <w:szCs w:val="20"/>
              </w:rPr>
              <w:t>2, 0.01</w:t>
            </w:r>
            <w:r w:rsidRPr="0030235F">
              <w:rPr>
                <w:color w:val="000000"/>
                <w:sz w:val="20"/>
                <w:szCs w:val="20"/>
              </w:rPr>
              <w:t>) p=0.21</w:t>
            </w:r>
          </w:p>
        </w:tc>
      </w:tr>
      <w:tr w:rsidR="00174833" w:rsidRPr="00AD37AC" w14:paraId="296267FF" w14:textId="77777777" w:rsidTr="00174833">
        <w:tc>
          <w:tcPr>
            <w:tcW w:w="1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6AB4764" w14:textId="77777777" w:rsidR="00174833" w:rsidRPr="002A05AD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Social participation missing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3DE98ED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7D9D8E84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207156AA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AD37AC">
              <w:rPr>
                <w:color w:val="000000"/>
                <w:sz w:val="20"/>
                <w:szCs w:val="20"/>
              </w:rPr>
              <w:t>1.</w:t>
            </w:r>
            <w:r>
              <w:rPr>
                <w:color w:val="000000"/>
                <w:sz w:val="20"/>
                <w:szCs w:val="20"/>
              </w:rPr>
              <w:t>19</w:t>
            </w:r>
            <w:r w:rsidRPr="00AD37AC">
              <w:rPr>
                <w:color w:val="000000"/>
                <w:sz w:val="20"/>
                <w:szCs w:val="20"/>
              </w:rPr>
              <w:t xml:space="preserve">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AD37AC">
              <w:rPr>
                <w:color w:val="000000"/>
                <w:sz w:val="20"/>
                <w:szCs w:val="20"/>
              </w:rPr>
              <w:t>0.</w:t>
            </w:r>
            <w:r>
              <w:rPr>
                <w:color w:val="000000"/>
                <w:sz w:val="20"/>
                <w:szCs w:val="20"/>
              </w:rPr>
              <w:t>15, 2.54</w:t>
            </w:r>
            <w:r w:rsidRPr="00AD37AC">
              <w:rPr>
                <w:color w:val="000000"/>
                <w:sz w:val="20"/>
                <w:szCs w:val="20"/>
              </w:rPr>
              <w:t xml:space="preserve">) </w:t>
            </w:r>
          </w:p>
          <w:p w14:paraId="37168336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AD37AC">
              <w:rPr>
                <w:color w:val="000000"/>
                <w:sz w:val="20"/>
                <w:szCs w:val="20"/>
              </w:rPr>
              <w:t>p=0.08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5B48515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80 (</w:t>
            </w:r>
            <w:r>
              <w:rPr>
                <w:color w:val="000000"/>
                <w:sz w:val="20"/>
                <w:szCs w:val="20"/>
              </w:rPr>
              <w:t>-2.32, 0.72</w:t>
            </w:r>
            <w:r w:rsidRPr="0030235F">
              <w:rPr>
                <w:color w:val="000000"/>
                <w:sz w:val="20"/>
                <w:szCs w:val="20"/>
              </w:rPr>
              <w:t>) p=0.30</w:t>
            </w:r>
          </w:p>
        </w:tc>
      </w:tr>
      <w:tr w:rsidR="00174833" w:rsidRPr="00AD37AC" w14:paraId="177E2956" w14:textId="77777777" w:rsidTr="00174833">
        <w:tc>
          <w:tcPr>
            <w:tcW w:w="1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F3C74BC" w14:textId="77777777" w:rsidR="00174833" w:rsidRPr="002A05AD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Network size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D5714A3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60BF5780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278CC2BC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AD37AC">
              <w:rPr>
                <w:color w:val="000000"/>
                <w:sz w:val="20"/>
                <w:szCs w:val="20"/>
              </w:rPr>
              <w:t>-0.0</w:t>
            </w:r>
            <w:r>
              <w:rPr>
                <w:color w:val="000000"/>
                <w:sz w:val="20"/>
                <w:szCs w:val="20"/>
              </w:rPr>
              <w:t>2</w:t>
            </w:r>
            <w:r w:rsidRPr="00AD37AC">
              <w:rPr>
                <w:color w:val="000000"/>
                <w:sz w:val="20"/>
                <w:szCs w:val="20"/>
              </w:rPr>
              <w:t>***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AD37AC">
              <w:rPr>
                <w:color w:val="000000"/>
                <w:sz w:val="20"/>
                <w:szCs w:val="20"/>
              </w:rPr>
              <w:t>0.0</w:t>
            </w:r>
            <w:r>
              <w:rPr>
                <w:color w:val="000000"/>
                <w:sz w:val="20"/>
                <w:szCs w:val="20"/>
              </w:rPr>
              <w:t xml:space="preserve">3, </w:t>
            </w:r>
          </w:p>
          <w:p w14:paraId="5E177C17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0.02</w:t>
            </w:r>
            <w:r w:rsidRPr="00AD37AC">
              <w:rPr>
                <w:color w:val="000000"/>
                <w:sz w:val="20"/>
                <w:szCs w:val="20"/>
              </w:rPr>
              <w:t>) p</w:t>
            </w:r>
            <w:r>
              <w:rPr>
                <w:color w:val="000000"/>
                <w:sz w:val="20"/>
                <w:szCs w:val="20"/>
              </w:rPr>
              <w:t>&lt;</w:t>
            </w:r>
            <w:r w:rsidRPr="00AD37AC">
              <w:rPr>
                <w:color w:val="000000"/>
                <w:sz w:val="20"/>
                <w:szCs w:val="20"/>
              </w:rPr>
              <w:t>0.00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600575F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01</w:t>
            </w:r>
            <w:r>
              <w:rPr>
                <w:color w:val="000000"/>
                <w:sz w:val="20"/>
                <w:szCs w:val="20"/>
              </w:rPr>
              <w:t>***</w:t>
            </w:r>
            <w:r w:rsidRPr="0030235F">
              <w:rPr>
                <w:color w:val="000000"/>
                <w:sz w:val="20"/>
                <w:szCs w:val="20"/>
              </w:rPr>
              <w:t xml:space="preserve">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0.0</w:t>
            </w:r>
            <w:r>
              <w:rPr>
                <w:color w:val="000000"/>
                <w:sz w:val="20"/>
                <w:szCs w:val="20"/>
              </w:rPr>
              <w:t xml:space="preserve">2, </w:t>
            </w:r>
          </w:p>
          <w:p w14:paraId="1624A943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0.01</w:t>
            </w:r>
            <w:r w:rsidRPr="0030235F">
              <w:rPr>
                <w:color w:val="000000"/>
                <w:sz w:val="20"/>
                <w:szCs w:val="20"/>
              </w:rPr>
              <w:t xml:space="preserve">) </w:t>
            </w:r>
            <w:r w:rsidRPr="00AD37AC">
              <w:rPr>
                <w:color w:val="000000"/>
                <w:sz w:val="20"/>
                <w:szCs w:val="20"/>
              </w:rPr>
              <w:t>p</w:t>
            </w:r>
            <w:r>
              <w:rPr>
                <w:color w:val="000000"/>
                <w:sz w:val="20"/>
                <w:szCs w:val="20"/>
              </w:rPr>
              <w:t>&lt;</w:t>
            </w:r>
            <w:r w:rsidRPr="00AD37AC">
              <w:rPr>
                <w:color w:val="000000"/>
                <w:sz w:val="20"/>
                <w:szCs w:val="20"/>
              </w:rPr>
              <w:t>0.00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</w:tr>
      <w:tr w:rsidR="00174833" w:rsidRPr="00AD37AC" w14:paraId="096E05F5" w14:textId="77777777" w:rsidTr="00174833">
        <w:tc>
          <w:tcPr>
            <w:tcW w:w="1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E049258" w14:textId="77777777" w:rsidR="00174833" w:rsidRPr="00AD37AC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Network size missing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06F2C75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74097352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299A0382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AD37AC">
              <w:rPr>
                <w:color w:val="000000"/>
                <w:sz w:val="20"/>
                <w:szCs w:val="20"/>
              </w:rPr>
              <w:t>-0.30 (</w:t>
            </w:r>
            <w:r>
              <w:rPr>
                <w:color w:val="000000"/>
                <w:sz w:val="20"/>
                <w:szCs w:val="20"/>
              </w:rPr>
              <w:t>-1.24, 0.64</w:t>
            </w:r>
            <w:r w:rsidRPr="00AD37AC">
              <w:rPr>
                <w:color w:val="000000"/>
                <w:sz w:val="20"/>
                <w:szCs w:val="20"/>
              </w:rPr>
              <w:t>) p=0.53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485494D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0.13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0.</w:t>
            </w:r>
            <w:r>
              <w:rPr>
                <w:color w:val="000000"/>
                <w:sz w:val="20"/>
                <w:szCs w:val="20"/>
              </w:rPr>
              <w:t>93, 1.19</w:t>
            </w:r>
            <w:r w:rsidRPr="0030235F">
              <w:rPr>
                <w:color w:val="000000"/>
                <w:sz w:val="20"/>
                <w:szCs w:val="20"/>
              </w:rPr>
              <w:t xml:space="preserve">) </w:t>
            </w:r>
          </w:p>
          <w:p w14:paraId="5859D5DB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p=0.81</w:t>
            </w:r>
          </w:p>
        </w:tc>
      </w:tr>
      <w:tr w:rsidR="00174833" w:rsidRPr="00AD37AC" w14:paraId="30F76DF6" w14:textId="77777777" w:rsidTr="00174833">
        <w:tc>
          <w:tcPr>
            <w:tcW w:w="1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CE741D9" w14:textId="77777777" w:rsidR="00174833" w:rsidRPr="00AD37AC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Anxiety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ED6045D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63723827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2FE11E3D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AD37AC">
              <w:rPr>
                <w:color w:val="000000"/>
                <w:sz w:val="20"/>
                <w:szCs w:val="20"/>
              </w:rPr>
              <w:t>0.01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AD37AC">
              <w:rPr>
                <w:color w:val="000000"/>
                <w:sz w:val="20"/>
                <w:szCs w:val="20"/>
              </w:rPr>
              <w:t>0.02</w:t>
            </w:r>
            <w:r>
              <w:rPr>
                <w:color w:val="000000"/>
                <w:sz w:val="20"/>
                <w:szCs w:val="20"/>
              </w:rPr>
              <w:t>, 0.04</w:t>
            </w:r>
            <w:r w:rsidRPr="00AD37AC">
              <w:rPr>
                <w:color w:val="000000"/>
                <w:sz w:val="20"/>
                <w:szCs w:val="20"/>
              </w:rPr>
              <w:t xml:space="preserve">) </w:t>
            </w:r>
          </w:p>
          <w:p w14:paraId="6A51DD7A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AD37AC">
              <w:rPr>
                <w:color w:val="000000"/>
                <w:sz w:val="20"/>
                <w:szCs w:val="20"/>
              </w:rPr>
              <w:t>p=0.3</w:t>
            </w:r>
            <w:r>
              <w:rPr>
                <w:color w:val="000000"/>
                <w:sz w:val="20"/>
                <w:szCs w:val="20"/>
              </w:rPr>
              <w:t>5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1AA90EC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0.02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0.0</w:t>
            </w:r>
            <w:r>
              <w:rPr>
                <w:color w:val="000000"/>
                <w:sz w:val="20"/>
                <w:szCs w:val="20"/>
              </w:rPr>
              <w:t>1, 0.05</w:t>
            </w:r>
            <w:r w:rsidRPr="0030235F">
              <w:rPr>
                <w:color w:val="000000"/>
                <w:sz w:val="20"/>
                <w:szCs w:val="20"/>
              </w:rPr>
              <w:t xml:space="preserve">) </w:t>
            </w:r>
          </w:p>
          <w:p w14:paraId="67869462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p=0.24</w:t>
            </w:r>
          </w:p>
        </w:tc>
      </w:tr>
      <w:tr w:rsidR="00174833" w:rsidRPr="00AD37AC" w14:paraId="41328F4D" w14:textId="77777777" w:rsidTr="00174833">
        <w:tc>
          <w:tcPr>
            <w:tcW w:w="1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F424199" w14:textId="77777777" w:rsidR="00174833" w:rsidRPr="002A05AD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Anxiety missing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BDB4C25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3704FECF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55B01D18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AD37AC">
              <w:rPr>
                <w:color w:val="000000"/>
                <w:sz w:val="20"/>
                <w:szCs w:val="20"/>
              </w:rPr>
              <w:t>-0.06 (</w:t>
            </w:r>
            <w:r>
              <w:rPr>
                <w:color w:val="000000"/>
                <w:sz w:val="20"/>
                <w:szCs w:val="20"/>
              </w:rPr>
              <w:t>-2.61, 2.48</w:t>
            </w:r>
            <w:r w:rsidRPr="00AD37AC">
              <w:rPr>
                <w:color w:val="000000"/>
                <w:sz w:val="20"/>
                <w:szCs w:val="20"/>
              </w:rPr>
              <w:t>) p=0.96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0591003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1.9</w:t>
            </w:r>
            <w:r>
              <w:rPr>
                <w:color w:val="000000"/>
                <w:sz w:val="20"/>
                <w:szCs w:val="20"/>
              </w:rPr>
              <w:t>4</w:t>
            </w:r>
            <w:r w:rsidRPr="0030235F">
              <w:rPr>
                <w:color w:val="000000"/>
                <w:sz w:val="20"/>
                <w:szCs w:val="20"/>
              </w:rPr>
              <w:t xml:space="preserve"> </w:t>
            </w:r>
            <w:r>
              <w:rPr>
                <w:color w:val="000000"/>
                <w:sz w:val="20"/>
                <w:szCs w:val="20"/>
              </w:rPr>
              <w:t>(-0.92, 4.81</w:t>
            </w:r>
            <w:r w:rsidRPr="0030235F">
              <w:rPr>
                <w:color w:val="000000"/>
                <w:sz w:val="20"/>
                <w:szCs w:val="20"/>
              </w:rPr>
              <w:t xml:space="preserve">) </w:t>
            </w:r>
          </w:p>
          <w:p w14:paraId="53C82B50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p=0.18</w:t>
            </w:r>
          </w:p>
        </w:tc>
      </w:tr>
      <w:tr w:rsidR="00174833" w:rsidRPr="00AD37AC" w14:paraId="5B09B02A" w14:textId="77777777" w:rsidTr="00174833">
        <w:tc>
          <w:tcPr>
            <w:tcW w:w="1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BB064BF" w14:textId="77777777" w:rsidR="00174833" w:rsidRPr="002A05AD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Depression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915E32E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67B935D9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4753B361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AD37AC">
              <w:rPr>
                <w:color w:val="000000"/>
                <w:sz w:val="20"/>
                <w:szCs w:val="20"/>
              </w:rPr>
              <w:t>0.04*** (0.0</w:t>
            </w:r>
            <w:r>
              <w:rPr>
                <w:color w:val="000000"/>
                <w:sz w:val="20"/>
                <w:szCs w:val="20"/>
              </w:rPr>
              <w:t>3, 0.06</w:t>
            </w:r>
            <w:r w:rsidRPr="00AD37AC">
              <w:rPr>
                <w:color w:val="000000"/>
                <w:sz w:val="20"/>
                <w:szCs w:val="20"/>
              </w:rPr>
              <w:t>) p</w:t>
            </w:r>
            <w:r>
              <w:rPr>
                <w:color w:val="000000"/>
                <w:sz w:val="20"/>
                <w:szCs w:val="20"/>
              </w:rPr>
              <w:t>&lt;</w:t>
            </w:r>
            <w:r w:rsidRPr="00AD37AC">
              <w:rPr>
                <w:color w:val="000000"/>
                <w:sz w:val="20"/>
                <w:szCs w:val="20"/>
              </w:rPr>
              <w:t>0.00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1155924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0.08</w:t>
            </w:r>
            <w:r>
              <w:rPr>
                <w:color w:val="000000"/>
                <w:sz w:val="20"/>
                <w:szCs w:val="20"/>
              </w:rPr>
              <w:t>***</w:t>
            </w:r>
            <w:r w:rsidRPr="0030235F">
              <w:rPr>
                <w:color w:val="000000"/>
                <w:sz w:val="20"/>
                <w:szCs w:val="20"/>
              </w:rPr>
              <w:t xml:space="preserve"> (0.0</w:t>
            </w:r>
            <w:r>
              <w:rPr>
                <w:color w:val="000000"/>
                <w:sz w:val="20"/>
                <w:szCs w:val="20"/>
              </w:rPr>
              <w:t>6, 0.10</w:t>
            </w:r>
            <w:r w:rsidRPr="0030235F">
              <w:rPr>
                <w:color w:val="000000"/>
                <w:sz w:val="20"/>
                <w:szCs w:val="20"/>
              </w:rPr>
              <w:t xml:space="preserve">) </w:t>
            </w:r>
            <w:r w:rsidRPr="00AD37AC">
              <w:rPr>
                <w:color w:val="000000"/>
                <w:sz w:val="20"/>
                <w:szCs w:val="20"/>
              </w:rPr>
              <w:t>p</w:t>
            </w:r>
            <w:r>
              <w:rPr>
                <w:color w:val="000000"/>
                <w:sz w:val="20"/>
                <w:szCs w:val="20"/>
              </w:rPr>
              <w:t>&lt;</w:t>
            </w:r>
            <w:r w:rsidRPr="00AD37AC">
              <w:rPr>
                <w:color w:val="000000"/>
                <w:sz w:val="20"/>
                <w:szCs w:val="20"/>
              </w:rPr>
              <w:t>0.00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</w:tr>
      <w:tr w:rsidR="00174833" w:rsidRPr="00AD37AC" w14:paraId="3697646D" w14:textId="77777777" w:rsidTr="00174833">
        <w:tc>
          <w:tcPr>
            <w:tcW w:w="1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DB81F4A" w14:textId="77777777" w:rsidR="00174833" w:rsidRPr="002A05AD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Depression missing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B95202B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62FFD3A2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0B66C8AB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AD37AC">
              <w:rPr>
                <w:color w:val="000000"/>
                <w:sz w:val="20"/>
                <w:szCs w:val="20"/>
              </w:rPr>
              <w:t>-0.68 (</w:t>
            </w:r>
            <w:r>
              <w:rPr>
                <w:color w:val="000000"/>
                <w:sz w:val="20"/>
                <w:szCs w:val="20"/>
              </w:rPr>
              <w:t>-1.98, 0.62</w:t>
            </w:r>
            <w:r w:rsidRPr="00AD37AC">
              <w:rPr>
                <w:color w:val="000000"/>
                <w:sz w:val="20"/>
                <w:szCs w:val="20"/>
              </w:rPr>
              <w:t>) p=0.3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12D014C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31 (</w:t>
            </w:r>
            <w:r>
              <w:rPr>
                <w:color w:val="000000"/>
                <w:sz w:val="20"/>
                <w:szCs w:val="20"/>
              </w:rPr>
              <w:t>-1</w:t>
            </w:r>
            <w:r w:rsidRPr="0030235F">
              <w:rPr>
                <w:color w:val="000000"/>
                <w:sz w:val="20"/>
                <w:szCs w:val="20"/>
              </w:rPr>
              <w:t>.7</w:t>
            </w:r>
            <w:r>
              <w:rPr>
                <w:color w:val="000000"/>
                <w:sz w:val="20"/>
                <w:szCs w:val="20"/>
              </w:rPr>
              <w:t>7, 1.16</w:t>
            </w:r>
            <w:r w:rsidRPr="0030235F">
              <w:rPr>
                <w:color w:val="000000"/>
                <w:sz w:val="20"/>
                <w:szCs w:val="20"/>
              </w:rPr>
              <w:t>) p=0.68</w:t>
            </w:r>
          </w:p>
        </w:tc>
      </w:tr>
      <w:tr w:rsidR="00174833" w:rsidRPr="00AD37AC" w14:paraId="608D1591" w14:textId="77777777" w:rsidTr="00174833">
        <w:tc>
          <w:tcPr>
            <w:tcW w:w="1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8F47CB1" w14:textId="77777777" w:rsidR="00174833" w:rsidRPr="00AD37AC" w:rsidRDefault="00174833" w:rsidP="00174833">
            <w:pPr>
              <w:rPr>
                <w:color w:val="000000"/>
                <w:sz w:val="20"/>
                <w:szCs w:val="20"/>
                <w:u w:val="single"/>
              </w:rPr>
            </w:pPr>
            <w:r w:rsidRPr="00AD37AC">
              <w:rPr>
                <w:color w:val="000000"/>
                <w:sz w:val="20"/>
                <w:szCs w:val="20"/>
                <w:u w:val="single"/>
              </w:rPr>
              <w:t>Control variables: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6608877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406001DD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3E3463D0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7AE5E4F2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</w:tr>
      <w:tr w:rsidR="00174833" w:rsidRPr="00AD37AC" w14:paraId="46476717" w14:textId="77777777" w:rsidTr="00174833">
        <w:tc>
          <w:tcPr>
            <w:tcW w:w="1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F814D0B" w14:textId="77777777" w:rsidR="00174833" w:rsidRPr="00AD37AC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Mastery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E757204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AD37AC">
              <w:rPr>
                <w:color w:val="000000"/>
                <w:sz w:val="20"/>
                <w:szCs w:val="20"/>
              </w:rPr>
              <w:t>-0.06***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AD37AC">
              <w:rPr>
                <w:color w:val="000000"/>
                <w:sz w:val="20"/>
                <w:szCs w:val="20"/>
              </w:rPr>
              <w:t>0.0</w:t>
            </w:r>
            <w:r>
              <w:rPr>
                <w:color w:val="000000"/>
                <w:sz w:val="20"/>
                <w:szCs w:val="20"/>
              </w:rPr>
              <w:t xml:space="preserve">7, </w:t>
            </w:r>
          </w:p>
          <w:p w14:paraId="3AA3E72F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0.04</w:t>
            </w:r>
            <w:r w:rsidRPr="00AD37AC">
              <w:rPr>
                <w:color w:val="000000"/>
                <w:sz w:val="20"/>
                <w:szCs w:val="20"/>
              </w:rPr>
              <w:t>) p</w:t>
            </w:r>
            <w:r>
              <w:rPr>
                <w:color w:val="000000"/>
                <w:sz w:val="20"/>
                <w:szCs w:val="20"/>
              </w:rPr>
              <w:t>&lt;</w:t>
            </w:r>
            <w:r w:rsidRPr="00AD37AC">
              <w:rPr>
                <w:color w:val="000000"/>
                <w:sz w:val="20"/>
                <w:szCs w:val="20"/>
              </w:rPr>
              <w:t>0.00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CE8C6D9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07</w:t>
            </w:r>
            <w:r>
              <w:rPr>
                <w:color w:val="000000"/>
                <w:sz w:val="20"/>
                <w:szCs w:val="20"/>
              </w:rPr>
              <w:t>***</w:t>
            </w:r>
            <w:r w:rsidRPr="0030235F">
              <w:rPr>
                <w:color w:val="000000"/>
                <w:sz w:val="20"/>
                <w:szCs w:val="20"/>
              </w:rPr>
              <w:t xml:space="preserve">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0.0</w:t>
            </w:r>
            <w:r>
              <w:rPr>
                <w:color w:val="000000"/>
                <w:sz w:val="20"/>
                <w:szCs w:val="20"/>
              </w:rPr>
              <w:t xml:space="preserve">9, </w:t>
            </w:r>
          </w:p>
          <w:p w14:paraId="49214554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0.05</w:t>
            </w:r>
            <w:r w:rsidRPr="0030235F">
              <w:rPr>
                <w:color w:val="000000"/>
                <w:sz w:val="20"/>
                <w:szCs w:val="20"/>
              </w:rPr>
              <w:t xml:space="preserve">) </w:t>
            </w:r>
            <w:r w:rsidRPr="00AD37AC">
              <w:rPr>
                <w:color w:val="000000"/>
                <w:sz w:val="20"/>
                <w:szCs w:val="20"/>
              </w:rPr>
              <w:t>p</w:t>
            </w:r>
            <w:r>
              <w:rPr>
                <w:color w:val="000000"/>
                <w:sz w:val="20"/>
                <w:szCs w:val="20"/>
              </w:rPr>
              <w:t>&lt;</w:t>
            </w:r>
            <w:r w:rsidRPr="00AD37AC">
              <w:rPr>
                <w:color w:val="000000"/>
                <w:sz w:val="20"/>
                <w:szCs w:val="20"/>
              </w:rPr>
              <w:t>0.00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1C6D80D5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-0.02</w:t>
            </w:r>
            <w:r w:rsidRPr="00AD37AC">
              <w:rPr>
                <w:color w:val="000000"/>
                <w:sz w:val="20"/>
                <w:szCs w:val="20"/>
              </w:rPr>
              <w:t>*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AD37AC">
              <w:rPr>
                <w:color w:val="000000"/>
                <w:sz w:val="20"/>
                <w:szCs w:val="20"/>
              </w:rPr>
              <w:t>0.0</w:t>
            </w:r>
            <w:r>
              <w:rPr>
                <w:color w:val="000000"/>
                <w:sz w:val="20"/>
                <w:szCs w:val="20"/>
              </w:rPr>
              <w:t>4, 0.00</w:t>
            </w:r>
            <w:r w:rsidRPr="00AD37AC">
              <w:rPr>
                <w:color w:val="000000"/>
                <w:sz w:val="20"/>
                <w:szCs w:val="20"/>
              </w:rPr>
              <w:t>) p=0.01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FF432A3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01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0.0</w:t>
            </w:r>
            <w:r>
              <w:rPr>
                <w:color w:val="000000"/>
                <w:sz w:val="20"/>
                <w:szCs w:val="20"/>
              </w:rPr>
              <w:t>3, 0.01</w:t>
            </w:r>
            <w:r w:rsidRPr="0030235F">
              <w:rPr>
                <w:color w:val="000000"/>
                <w:sz w:val="20"/>
                <w:szCs w:val="20"/>
              </w:rPr>
              <w:t>) p=0.1</w:t>
            </w:r>
            <w:r>
              <w:rPr>
                <w:color w:val="000000"/>
                <w:sz w:val="20"/>
                <w:szCs w:val="20"/>
              </w:rPr>
              <w:t>7</w:t>
            </w:r>
          </w:p>
        </w:tc>
      </w:tr>
      <w:tr w:rsidR="00174833" w:rsidRPr="00AD37AC" w14:paraId="3FF74B1E" w14:textId="77777777" w:rsidTr="00174833">
        <w:tc>
          <w:tcPr>
            <w:tcW w:w="1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C4AA8F5" w14:textId="77777777" w:rsidR="00174833" w:rsidRPr="00AD37AC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Mastery missing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740A369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AD37AC">
              <w:rPr>
                <w:color w:val="000000"/>
                <w:sz w:val="20"/>
                <w:szCs w:val="20"/>
              </w:rPr>
              <w:t>0.99* (0.</w:t>
            </w:r>
            <w:r>
              <w:rPr>
                <w:color w:val="000000"/>
                <w:sz w:val="20"/>
                <w:szCs w:val="20"/>
              </w:rPr>
              <w:t>11, 1.87</w:t>
            </w:r>
            <w:r w:rsidRPr="00AD37AC">
              <w:rPr>
                <w:color w:val="000000"/>
                <w:sz w:val="20"/>
                <w:szCs w:val="20"/>
              </w:rPr>
              <w:t>) p=0.0</w:t>
            </w:r>
            <w:r>
              <w:rPr>
                <w:color w:val="000000"/>
                <w:sz w:val="20"/>
                <w:szCs w:val="20"/>
              </w:rPr>
              <w:t>3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5C9B5E8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0.31 (</w:t>
            </w:r>
            <w:r>
              <w:rPr>
                <w:color w:val="000000"/>
                <w:sz w:val="20"/>
                <w:szCs w:val="20"/>
              </w:rPr>
              <w:t>-0.70, 1.32</w:t>
            </w:r>
            <w:r w:rsidRPr="0030235F">
              <w:rPr>
                <w:color w:val="000000"/>
                <w:sz w:val="20"/>
                <w:szCs w:val="20"/>
              </w:rPr>
              <w:t xml:space="preserve">) </w:t>
            </w:r>
          </w:p>
          <w:p w14:paraId="4654590D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p=0.5</w:t>
            </w:r>
            <w:r>
              <w:rPr>
                <w:color w:val="000000"/>
                <w:sz w:val="20"/>
                <w:szCs w:val="20"/>
              </w:rPr>
              <w:t>5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2CE92469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1.07</w:t>
            </w:r>
            <w:r w:rsidRPr="00AD37AC">
              <w:rPr>
                <w:color w:val="000000"/>
                <w:sz w:val="20"/>
                <w:szCs w:val="20"/>
              </w:rPr>
              <w:t>* (0.</w:t>
            </w:r>
            <w:r>
              <w:rPr>
                <w:color w:val="000000"/>
                <w:sz w:val="20"/>
                <w:szCs w:val="20"/>
              </w:rPr>
              <w:t>22, 1.93</w:t>
            </w:r>
            <w:r w:rsidRPr="00AD37AC">
              <w:rPr>
                <w:color w:val="000000"/>
                <w:sz w:val="20"/>
                <w:szCs w:val="20"/>
              </w:rPr>
              <w:t>) p=0.01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7269E13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0.29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0.</w:t>
            </w:r>
            <w:r>
              <w:rPr>
                <w:color w:val="000000"/>
                <w:sz w:val="20"/>
                <w:szCs w:val="20"/>
              </w:rPr>
              <w:t>67, 1.25</w:t>
            </w:r>
            <w:r w:rsidRPr="0030235F">
              <w:rPr>
                <w:color w:val="000000"/>
                <w:sz w:val="20"/>
                <w:szCs w:val="20"/>
              </w:rPr>
              <w:t xml:space="preserve">) </w:t>
            </w:r>
          </w:p>
          <w:p w14:paraId="6F8AEEC7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p=0.5</w:t>
            </w:r>
            <w:r>
              <w:rPr>
                <w:color w:val="000000"/>
                <w:sz w:val="20"/>
                <w:szCs w:val="20"/>
              </w:rPr>
              <w:t>6</w:t>
            </w:r>
          </w:p>
        </w:tc>
      </w:tr>
      <w:tr w:rsidR="00174833" w:rsidRPr="00AD37AC" w14:paraId="38695550" w14:textId="77777777" w:rsidTr="00174833">
        <w:tc>
          <w:tcPr>
            <w:tcW w:w="1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099D6F" w14:textId="77777777" w:rsidR="00174833" w:rsidRPr="00AD37AC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Self-efficacy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4E97581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AD37AC">
              <w:rPr>
                <w:color w:val="000000"/>
                <w:sz w:val="20"/>
                <w:szCs w:val="20"/>
              </w:rPr>
              <w:t>-0.02*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AD37AC">
              <w:rPr>
                <w:color w:val="000000"/>
                <w:sz w:val="20"/>
                <w:szCs w:val="20"/>
              </w:rPr>
              <w:t>0.0</w:t>
            </w:r>
            <w:r>
              <w:rPr>
                <w:color w:val="000000"/>
                <w:sz w:val="20"/>
                <w:szCs w:val="20"/>
              </w:rPr>
              <w:t>3, 0.00</w:t>
            </w:r>
            <w:r w:rsidRPr="00AD37AC">
              <w:rPr>
                <w:color w:val="000000"/>
                <w:sz w:val="20"/>
                <w:szCs w:val="20"/>
              </w:rPr>
              <w:t>) p=0.01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B4DA8F5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03</w:t>
            </w:r>
            <w:r>
              <w:rPr>
                <w:color w:val="000000"/>
                <w:sz w:val="20"/>
                <w:szCs w:val="20"/>
              </w:rPr>
              <w:t>***</w:t>
            </w:r>
            <w:r w:rsidRPr="0030235F">
              <w:rPr>
                <w:color w:val="000000"/>
                <w:sz w:val="20"/>
                <w:szCs w:val="20"/>
              </w:rPr>
              <w:t xml:space="preserve">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0.0</w:t>
            </w:r>
            <w:r>
              <w:rPr>
                <w:color w:val="000000"/>
                <w:sz w:val="20"/>
                <w:szCs w:val="20"/>
              </w:rPr>
              <w:t xml:space="preserve">5, </w:t>
            </w:r>
          </w:p>
          <w:p w14:paraId="7D57A9B3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0.02</w:t>
            </w:r>
            <w:r w:rsidRPr="0030235F">
              <w:rPr>
                <w:color w:val="000000"/>
                <w:sz w:val="20"/>
                <w:szCs w:val="20"/>
              </w:rPr>
              <w:t xml:space="preserve">) </w:t>
            </w:r>
            <w:r w:rsidRPr="00AD37AC">
              <w:rPr>
                <w:color w:val="000000"/>
                <w:sz w:val="20"/>
                <w:szCs w:val="20"/>
              </w:rPr>
              <w:t>p</w:t>
            </w:r>
            <w:r>
              <w:rPr>
                <w:color w:val="000000"/>
                <w:sz w:val="20"/>
                <w:szCs w:val="20"/>
              </w:rPr>
              <w:t>&lt;</w:t>
            </w:r>
            <w:r w:rsidRPr="00AD37AC">
              <w:rPr>
                <w:color w:val="000000"/>
                <w:sz w:val="20"/>
                <w:szCs w:val="20"/>
              </w:rPr>
              <w:t>0.00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27162B0B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0.0</w:t>
            </w:r>
            <w:r>
              <w:rPr>
                <w:color w:val="000000"/>
                <w:sz w:val="20"/>
                <w:szCs w:val="20"/>
              </w:rPr>
              <w:t>0</w:t>
            </w:r>
            <w:r w:rsidRPr="00AD37AC">
              <w:rPr>
                <w:color w:val="000000"/>
                <w:sz w:val="20"/>
                <w:szCs w:val="20"/>
              </w:rPr>
              <w:t xml:space="preserve">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AD37AC">
              <w:rPr>
                <w:color w:val="000000"/>
                <w:sz w:val="20"/>
                <w:szCs w:val="20"/>
              </w:rPr>
              <w:t>0.0</w:t>
            </w:r>
            <w:r>
              <w:rPr>
                <w:color w:val="000000"/>
                <w:sz w:val="20"/>
                <w:szCs w:val="20"/>
              </w:rPr>
              <w:t>2, 0.01</w:t>
            </w:r>
            <w:r w:rsidRPr="00AD37AC">
              <w:rPr>
                <w:color w:val="000000"/>
                <w:sz w:val="20"/>
                <w:szCs w:val="20"/>
              </w:rPr>
              <w:t>) p=0.5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87E17F2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01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0.0</w:t>
            </w:r>
            <w:r>
              <w:rPr>
                <w:color w:val="000000"/>
                <w:sz w:val="20"/>
                <w:szCs w:val="20"/>
              </w:rPr>
              <w:t>3, 0.00</w:t>
            </w:r>
            <w:r w:rsidRPr="0030235F">
              <w:rPr>
                <w:color w:val="000000"/>
                <w:sz w:val="20"/>
                <w:szCs w:val="20"/>
              </w:rPr>
              <w:t>) p=0.07</w:t>
            </w:r>
          </w:p>
        </w:tc>
      </w:tr>
      <w:tr w:rsidR="00174833" w:rsidRPr="00AD37AC" w14:paraId="7F2A9A1B" w14:textId="77777777" w:rsidTr="00174833">
        <w:tc>
          <w:tcPr>
            <w:tcW w:w="1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BFAB2F5" w14:textId="77777777" w:rsidR="00174833" w:rsidRPr="00AD37AC" w:rsidRDefault="00174833" w:rsidP="00174833">
            <w:pPr>
              <w:rPr>
                <w:color w:val="000000"/>
                <w:sz w:val="20"/>
                <w:szCs w:val="20"/>
                <w:highlight w:val="green"/>
              </w:rPr>
            </w:pPr>
            <w:r w:rsidRPr="002A05AD">
              <w:rPr>
                <w:color w:val="000000"/>
                <w:sz w:val="20"/>
                <w:szCs w:val="20"/>
              </w:rPr>
              <w:t xml:space="preserve">Self-efficacy </w:t>
            </w:r>
            <w:r w:rsidRPr="00AD37AC">
              <w:rPr>
                <w:color w:val="000000"/>
                <w:sz w:val="20"/>
                <w:szCs w:val="20"/>
              </w:rPr>
              <w:t xml:space="preserve">missing 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BB03321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AD37AC">
              <w:rPr>
                <w:color w:val="000000"/>
                <w:sz w:val="20"/>
                <w:szCs w:val="20"/>
              </w:rPr>
              <w:t>-0.49 (</w:t>
            </w:r>
            <w:r>
              <w:rPr>
                <w:color w:val="000000"/>
                <w:sz w:val="20"/>
                <w:szCs w:val="20"/>
              </w:rPr>
              <w:t>-1.96, 0.98</w:t>
            </w:r>
            <w:r w:rsidRPr="00AD37AC">
              <w:rPr>
                <w:color w:val="000000"/>
                <w:sz w:val="20"/>
                <w:szCs w:val="20"/>
              </w:rPr>
              <w:t>) p=0.51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1A62F76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65 (</w:t>
            </w:r>
            <w:r>
              <w:rPr>
                <w:color w:val="000000"/>
                <w:sz w:val="20"/>
                <w:szCs w:val="20"/>
              </w:rPr>
              <w:t>-2.33, 1.03</w:t>
            </w:r>
            <w:r w:rsidRPr="0030235F">
              <w:rPr>
                <w:color w:val="000000"/>
                <w:sz w:val="20"/>
                <w:szCs w:val="20"/>
              </w:rPr>
              <w:t>) p=0.45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6F779DBA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-1.33</w:t>
            </w:r>
            <w:r w:rsidRPr="00AD37AC">
              <w:rPr>
                <w:color w:val="000000"/>
                <w:sz w:val="20"/>
                <w:szCs w:val="20"/>
              </w:rPr>
              <w:t xml:space="preserve"> (</w:t>
            </w:r>
            <w:r>
              <w:rPr>
                <w:color w:val="000000"/>
                <w:sz w:val="20"/>
                <w:szCs w:val="20"/>
              </w:rPr>
              <w:t>-3.14, 0.47</w:t>
            </w:r>
            <w:r w:rsidRPr="00AD37AC">
              <w:rPr>
                <w:color w:val="000000"/>
                <w:sz w:val="20"/>
                <w:szCs w:val="20"/>
              </w:rPr>
              <w:t>) p=0.1</w:t>
            </w:r>
            <w:r>
              <w:rPr>
                <w:color w:val="000000"/>
                <w:sz w:val="20"/>
                <w:szCs w:val="20"/>
              </w:rPr>
              <w:t>5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AEADCEF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39 (</w:t>
            </w:r>
            <w:r>
              <w:rPr>
                <w:color w:val="000000"/>
                <w:sz w:val="20"/>
                <w:szCs w:val="20"/>
              </w:rPr>
              <w:t>-2.43, 1.65</w:t>
            </w:r>
            <w:r w:rsidRPr="0030235F">
              <w:rPr>
                <w:color w:val="000000"/>
                <w:sz w:val="20"/>
                <w:szCs w:val="20"/>
              </w:rPr>
              <w:t>) p=0.7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</w:tr>
      <w:tr w:rsidR="00174833" w:rsidRPr="00AD37AC" w14:paraId="0D7265F5" w14:textId="77777777" w:rsidTr="00174833">
        <w:tc>
          <w:tcPr>
            <w:tcW w:w="1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67037C" w14:textId="77777777" w:rsidR="00174833" w:rsidRPr="002A05AD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 xml:space="preserve">Gender 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AFD6153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AD37AC">
              <w:rPr>
                <w:color w:val="000000"/>
                <w:sz w:val="20"/>
                <w:szCs w:val="20"/>
              </w:rPr>
              <w:t>0.33*** (0.</w:t>
            </w:r>
            <w:r>
              <w:rPr>
                <w:color w:val="000000"/>
                <w:sz w:val="20"/>
                <w:szCs w:val="20"/>
              </w:rPr>
              <w:t>20, 0.45</w:t>
            </w:r>
            <w:r w:rsidRPr="00AD37AC">
              <w:rPr>
                <w:color w:val="000000"/>
                <w:sz w:val="20"/>
                <w:szCs w:val="20"/>
              </w:rPr>
              <w:t>) p</w:t>
            </w:r>
            <w:r>
              <w:rPr>
                <w:color w:val="000000"/>
                <w:sz w:val="20"/>
                <w:szCs w:val="20"/>
              </w:rPr>
              <w:t>&lt;</w:t>
            </w:r>
            <w:r w:rsidRPr="00AD37AC">
              <w:rPr>
                <w:color w:val="000000"/>
                <w:sz w:val="20"/>
                <w:szCs w:val="20"/>
              </w:rPr>
              <w:t>0.00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58B663F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0.26</w:t>
            </w:r>
            <w:r>
              <w:rPr>
                <w:color w:val="000000"/>
                <w:sz w:val="20"/>
                <w:szCs w:val="20"/>
              </w:rPr>
              <w:t>***</w:t>
            </w:r>
            <w:r w:rsidRPr="0030235F">
              <w:rPr>
                <w:color w:val="000000"/>
                <w:sz w:val="20"/>
                <w:szCs w:val="20"/>
              </w:rPr>
              <w:t xml:space="preserve"> (0.</w:t>
            </w:r>
            <w:r>
              <w:rPr>
                <w:color w:val="000000"/>
                <w:sz w:val="20"/>
                <w:szCs w:val="20"/>
              </w:rPr>
              <w:t>12, 0.40</w:t>
            </w:r>
            <w:r w:rsidRPr="0030235F">
              <w:rPr>
                <w:color w:val="000000"/>
                <w:sz w:val="20"/>
                <w:szCs w:val="20"/>
              </w:rPr>
              <w:t xml:space="preserve">) </w:t>
            </w:r>
            <w:r w:rsidRPr="00AD37AC">
              <w:rPr>
                <w:color w:val="000000"/>
                <w:sz w:val="20"/>
                <w:szCs w:val="20"/>
              </w:rPr>
              <w:t>p</w:t>
            </w:r>
            <w:r>
              <w:rPr>
                <w:color w:val="000000"/>
                <w:sz w:val="20"/>
                <w:szCs w:val="20"/>
              </w:rPr>
              <w:t>&lt;</w:t>
            </w:r>
            <w:r w:rsidRPr="00AD37AC">
              <w:rPr>
                <w:color w:val="000000"/>
                <w:sz w:val="20"/>
                <w:szCs w:val="20"/>
              </w:rPr>
              <w:t>0.00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5FDE6876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0.2</w:t>
            </w:r>
            <w:r w:rsidRPr="00AD37AC">
              <w:rPr>
                <w:color w:val="000000"/>
                <w:sz w:val="20"/>
                <w:szCs w:val="20"/>
              </w:rPr>
              <w:t>6*** (0.</w:t>
            </w:r>
            <w:r>
              <w:rPr>
                <w:color w:val="000000"/>
                <w:sz w:val="20"/>
                <w:szCs w:val="20"/>
              </w:rPr>
              <w:t>14, 0.38</w:t>
            </w:r>
            <w:r w:rsidRPr="00AD37AC">
              <w:rPr>
                <w:color w:val="000000"/>
                <w:sz w:val="20"/>
                <w:szCs w:val="20"/>
              </w:rPr>
              <w:t>) p</w:t>
            </w:r>
            <w:r>
              <w:rPr>
                <w:color w:val="000000"/>
                <w:sz w:val="20"/>
                <w:szCs w:val="20"/>
              </w:rPr>
              <w:t>&lt;</w:t>
            </w:r>
            <w:r w:rsidRPr="00AD37AC">
              <w:rPr>
                <w:color w:val="000000"/>
                <w:sz w:val="20"/>
                <w:szCs w:val="20"/>
              </w:rPr>
              <w:t>0.00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25A4E15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0.25</w:t>
            </w:r>
            <w:r>
              <w:rPr>
                <w:color w:val="000000"/>
                <w:sz w:val="20"/>
                <w:szCs w:val="20"/>
              </w:rPr>
              <w:t>***</w:t>
            </w:r>
            <w:r w:rsidRPr="0030235F">
              <w:rPr>
                <w:color w:val="000000"/>
                <w:sz w:val="20"/>
                <w:szCs w:val="20"/>
              </w:rPr>
              <w:t xml:space="preserve"> (0.</w:t>
            </w:r>
            <w:r>
              <w:rPr>
                <w:color w:val="000000"/>
                <w:sz w:val="20"/>
                <w:szCs w:val="20"/>
              </w:rPr>
              <w:t>12, 0.39</w:t>
            </w:r>
            <w:r w:rsidRPr="0030235F">
              <w:rPr>
                <w:color w:val="000000"/>
                <w:sz w:val="20"/>
                <w:szCs w:val="20"/>
              </w:rPr>
              <w:t xml:space="preserve">) </w:t>
            </w:r>
            <w:r w:rsidRPr="00AD37AC">
              <w:rPr>
                <w:color w:val="000000"/>
                <w:sz w:val="20"/>
                <w:szCs w:val="20"/>
              </w:rPr>
              <w:t>p</w:t>
            </w:r>
            <w:r>
              <w:rPr>
                <w:color w:val="000000"/>
                <w:sz w:val="20"/>
                <w:szCs w:val="20"/>
              </w:rPr>
              <w:t>&lt;</w:t>
            </w:r>
            <w:r w:rsidRPr="00AD37AC">
              <w:rPr>
                <w:color w:val="000000"/>
                <w:sz w:val="20"/>
                <w:szCs w:val="20"/>
              </w:rPr>
              <w:t>0.00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</w:tr>
      <w:tr w:rsidR="00174833" w:rsidRPr="00AD37AC" w14:paraId="53C2BCFD" w14:textId="77777777" w:rsidTr="00174833">
        <w:tc>
          <w:tcPr>
            <w:tcW w:w="1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BE11E3" w14:textId="77777777" w:rsidR="00174833" w:rsidRPr="002A05AD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Age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EC11FE9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AD37AC">
              <w:rPr>
                <w:color w:val="000000"/>
                <w:sz w:val="20"/>
                <w:szCs w:val="20"/>
              </w:rPr>
              <w:t>-0.01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AD37AC">
              <w:rPr>
                <w:color w:val="000000"/>
                <w:sz w:val="20"/>
                <w:szCs w:val="20"/>
              </w:rPr>
              <w:t>0.0</w:t>
            </w:r>
            <w:r>
              <w:rPr>
                <w:color w:val="000000"/>
                <w:sz w:val="20"/>
                <w:szCs w:val="20"/>
              </w:rPr>
              <w:t>1, 0.00</w:t>
            </w:r>
            <w:r w:rsidRPr="00AD37AC">
              <w:rPr>
                <w:color w:val="000000"/>
                <w:sz w:val="20"/>
                <w:szCs w:val="20"/>
              </w:rPr>
              <w:t>) p=0.</w:t>
            </w:r>
            <w:r>
              <w:rPr>
                <w:color w:val="000000"/>
                <w:sz w:val="20"/>
                <w:szCs w:val="20"/>
              </w:rPr>
              <w:t>20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1F1FD98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0.01 (0.0</w:t>
            </w:r>
            <w:r>
              <w:rPr>
                <w:color w:val="000000"/>
                <w:sz w:val="20"/>
                <w:szCs w:val="20"/>
              </w:rPr>
              <w:t>0, 0.01</w:t>
            </w:r>
            <w:r w:rsidRPr="0030235F">
              <w:rPr>
                <w:color w:val="000000"/>
                <w:sz w:val="20"/>
                <w:szCs w:val="20"/>
              </w:rPr>
              <w:t xml:space="preserve">) </w:t>
            </w:r>
          </w:p>
          <w:p w14:paraId="7B9A82C9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p=0.29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71985FAA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-0.0</w:t>
            </w:r>
            <w:r w:rsidRPr="00AD37AC">
              <w:rPr>
                <w:color w:val="000000"/>
                <w:sz w:val="20"/>
                <w:szCs w:val="20"/>
              </w:rPr>
              <w:t>1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AD37AC">
              <w:rPr>
                <w:color w:val="000000"/>
                <w:sz w:val="20"/>
                <w:szCs w:val="20"/>
              </w:rPr>
              <w:t>0.0</w:t>
            </w:r>
            <w:r>
              <w:rPr>
                <w:color w:val="000000"/>
                <w:sz w:val="20"/>
                <w:szCs w:val="20"/>
              </w:rPr>
              <w:t>2, 0.00</w:t>
            </w:r>
            <w:r w:rsidRPr="00AD37AC">
              <w:rPr>
                <w:color w:val="000000"/>
                <w:sz w:val="20"/>
                <w:szCs w:val="20"/>
              </w:rPr>
              <w:t>) p=0.0</w:t>
            </w:r>
            <w:r>
              <w:rPr>
                <w:color w:val="000000"/>
                <w:sz w:val="20"/>
                <w:szCs w:val="20"/>
              </w:rPr>
              <w:t>5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D9AE654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0.01 (0.0</w:t>
            </w:r>
            <w:r>
              <w:rPr>
                <w:color w:val="000000"/>
                <w:sz w:val="20"/>
                <w:szCs w:val="20"/>
              </w:rPr>
              <w:t>0, 0.02</w:t>
            </w:r>
            <w:r w:rsidRPr="0030235F">
              <w:rPr>
                <w:color w:val="000000"/>
                <w:sz w:val="20"/>
                <w:szCs w:val="20"/>
              </w:rPr>
              <w:t xml:space="preserve">) </w:t>
            </w:r>
          </w:p>
          <w:p w14:paraId="3A83222C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p=0.08</w:t>
            </w:r>
          </w:p>
        </w:tc>
      </w:tr>
      <w:tr w:rsidR="00174833" w:rsidRPr="00AD37AC" w14:paraId="2BAA13D6" w14:textId="77777777" w:rsidTr="00174833">
        <w:tc>
          <w:tcPr>
            <w:tcW w:w="1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D908EE" w14:textId="77777777" w:rsidR="00174833" w:rsidRPr="002A05AD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Married or partnered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1387631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AD37AC">
              <w:rPr>
                <w:color w:val="000000"/>
                <w:sz w:val="20"/>
                <w:szCs w:val="20"/>
              </w:rPr>
              <w:t>-0.12 (</w:t>
            </w:r>
            <w:r>
              <w:rPr>
                <w:color w:val="000000"/>
                <w:sz w:val="20"/>
                <w:szCs w:val="20"/>
              </w:rPr>
              <w:t>-0.29, 0.06</w:t>
            </w:r>
            <w:r w:rsidRPr="00AD37AC">
              <w:rPr>
                <w:color w:val="000000"/>
                <w:sz w:val="20"/>
                <w:szCs w:val="20"/>
              </w:rPr>
              <w:t>) p=0.1</w:t>
            </w:r>
            <w:r>
              <w:rPr>
                <w:color w:val="000000"/>
                <w:sz w:val="20"/>
                <w:szCs w:val="20"/>
              </w:rPr>
              <w:t>8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E1B06A5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68</w:t>
            </w:r>
            <w:r>
              <w:rPr>
                <w:color w:val="000000"/>
                <w:sz w:val="20"/>
                <w:szCs w:val="20"/>
              </w:rPr>
              <w:t>***</w:t>
            </w:r>
            <w:r w:rsidRPr="0030235F">
              <w:rPr>
                <w:color w:val="000000"/>
                <w:sz w:val="20"/>
                <w:szCs w:val="20"/>
              </w:rPr>
              <w:t xml:space="preserve">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0.</w:t>
            </w:r>
            <w:r>
              <w:rPr>
                <w:color w:val="000000"/>
                <w:sz w:val="20"/>
                <w:szCs w:val="20"/>
              </w:rPr>
              <w:t xml:space="preserve">88, </w:t>
            </w:r>
          </w:p>
          <w:p w14:paraId="6DDAE7C4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0.48</w:t>
            </w:r>
            <w:r w:rsidRPr="0030235F">
              <w:rPr>
                <w:color w:val="000000"/>
                <w:sz w:val="20"/>
                <w:szCs w:val="20"/>
              </w:rPr>
              <w:t xml:space="preserve">) </w:t>
            </w:r>
            <w:r w:rsidRPr="00AD37AC">
              <w:rPr>
                <w:color w:val="000000"/>
                <w:sz w:val="20"/>
                <w:szCs w:val="20"/>
              </w:rPr>
              <w:t>p</w:t>
            </w:r>
            <w:r>
              <w:rPr>
                <w:color w:val="000000"/>
                <w:sz w:val="20"/>
                <w:szCs w:val="20"/>
              </w:rPr>
              <w:t>&lt;</w:t>
            </w:r>
            <w:r w:rsidRPr="00AD37AC">
              <w:rPr>
                <w:color w:val="000000"/>
                <w:sz w:val="20"/>
                <w:szCs w:val="20"/>
              </w:rPr>
              <w:t>0.00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01FA45EA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0.0</w:t>
            </w:r>
            <w:r w:rsidRPr="00AD37AC">
              <w:rPr>
                <w:color w:val="000000"/>
                <w:sz w:val="20"/>
                <w:szCs w:val="20"/>
              </w:rPr>
              <w:t>2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AD37AC">
              <w:rPr>
                <w:color w:val="000000"/>
                <w:sz w:val="20"/>
                <w:szCs w:val="20"/>
              </w:rPr>
              <w:t>0.</w:t>
            </w:r>
            <w:r>
              <w:rPr>
                <w:color w:val="000000"/>
                <w:sz w:val="20"/>
                <w:szCs w:val="20"/>
              </w:rPr>
              <w:t>15, 0.18</w:t>
            </w:r>
            <w:r w:rsidRPr="00AD37AC">
              <w:rPr>
                <w:color w:val="000000"/>
                <w:sz w:val="20"/>
                <w:szCs w:val="20"/>
              </w:rPr>
              <w:t xml:space="preserve">) </w:t>
            </w:r>
          </w:p>
          <w:p w14:paraId="7958D149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AD37AC">
              <w:rPr>
                <w:color w:val="000000"/>
                <w:sz w:val="20"/>
                <w:szCs w:val="20"/>
              </w:rPr>
              <w:t>p=0.8</w:t>
            </w:r>
            <w:r>
              <w:rPr>
                <w:color w:val="000000"/>
                <w:sz w:val="20"/>
                <w:szCs w:val="20"/>
              </w:rPr>
              <w:t>3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F61CEF6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51</w:t>
            </w:r>
            <w:r>
              <w:rPr>
                <w:color w:val="000000"/>
                <w:sz w:val="20"/>
                <w:szCs w:val="20"/>
              </w:rPr>
              <w:t>***</w:t>
            </w:r>
            <w:r w:rsidRPr="0030235F">
              <w:rPr>
                <w:color w:val="000000"/>
                <w:sz w:val="20"/>
                <w:szCs w:val="20"/>
              </w:rPr>
              <w:t xml:space="preserve">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0.</w:t>
            </w:r>
            <w:r>
              <w:rPr>
                <w:color w:val="000000"/>
                <w:sz w:val="20"/>
                <w:szCs w:val="20"/>
              </w:rPr>
              <w:t>7</w:t>
            </w:r>
            <w:r w:rsidRPr="0030235F">
              <w:rPr>
                <w:color w:val="000000"/>
                <w:sz w:val="20"/>
                <w:szCs w:val="20"/>
              </w:rPr>
              <w:t>0</w:t>
            </w:r>
            <w:r>
              <w:rPr>
                <w:color w:val="000000"/>
                <w:sz w:val="20"/>
                <w:szCs w:val="20"/>
              </w:rPr>
              <w:t xml:space="preserve">, </w:t>
            </w:r>
          </w:p>
          <w:p w14:paraId="464DA46F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0.32</w:t>
            </w:r>
            <w:r w:rsidRPr="0030235F">
              <w:rPr>
                <w:color w:val="000000"/>
                <w:sz w:val="20"/>
                <w:szCs w:val="20"/>
              </w:rPr>
              <w:t xml:space="preserve">) </w:t>
            </w:r>
            <w:r w:rsidRPr="00AD37AC">
              <w:rPr>
                <w:color w:val="000000"/>
                <w:sz w:val="20"/>
                <w:szCs w:val="20"/>
              </w:rPr>
              <w:t>p</w:t>
            </w:r>
            <w:r>
              <w:rPr>
                <w:color w:val="000000"/>
                <w:sz w:val="20"/>
                <w:szCs w:val="20"/>
              </w:rPr>
              <w:t>&lt;</w:t>
            </w:r>
            <w:r w:rsidRPr="00AD37AC">
              <w:rPr>
                <w:color w:val="000000"/>
                <w:sz w:val="20"/>
                <w:szCs w:val="20"/>
              </w:rPr>
              <w:t>0.00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</w:tr>
      <w:tr w:rsidR="00174833" w:rsidRPr="00AD37AC" w14:paraId="095B83EC" w14:textId="77777777" w:rsidTr="00174833">
        <w:tc>
          <w:tcPr>
            <w:tcW w:w="1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C7C698" w14:textId="77777777" w:rsidR="00174833" w:rsidRPr="002A05AD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Education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91A847F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AD37AC">
              <w:rPr>
                <w:color w:val="000000"/>
                <w:sz w:val="20"/>
                <w:szCs w:val="20"/>
              </w:rPr>
              <w:t>0.05** (0.02</w:t>
            </w:r>
            <w:r>
              <w:rPr>
                <w:color w:val="000000"/>
                <w:sz w:val="20"/>
                <w:szCs w:val="20"/>
              </w:rPr>
              <w:t>, 0.08</w:t>
            </w:r>
            <w:r w:rsidRPr="00AD37AC">
              <w:rPr>
                <w:color w:val="000000"/>
                <w:sz w:val="20"/>
                <w:szCs w:val="20"/>
              </w:rPr>
              <w:t>) p</w:t>
            </w:r>
            <w:r>
              <w:rPr>
                <w:color w:val="000000"/>
                <w:sz w:val="20"/>
                <w:szCs w:val="20"/>
              </w:rPr>
              <w:t>=</w:t>
            </w:r>
            <w:r w:rsidRPr="00AD37AC">
              <w:rPr>
                <w:color w:val="000000"/>
                <w:sz w:val="20"/>
                <w:szCs w:val="20"/>
              </w:rPr>
              <w:t>0.00</w:t>
            </w:r>
            <w:r>
              <w:rPr>
                <w:color w:val="000000"/>
                <w:sz w:val="20"/>
                <w:szCs w:val="20"/>
              </w:rPr>
              <w:t>3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959B65A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02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0.0</w:t>
            </w:r>
            <w:r>
              <w:rPr>
                <w:color w:val="000000"/>
                <w:sz w:val="20"/>
                <w:szCs w:val="20"/>
              </w:rPr>
              <w:t>5, 0.02</w:t>
            </w:r>
            <w:r w:rsidRPr="0030235F">
              <w:rPr>
                <w:color w:val="000000"/>
                <w:sz w:val="20"/>
                <w:szCs w:val="20"/>
              </w:rPr>
              <w:t>) p=0.</w:t>
            </w:r>
            <w:r>
              <w:rPr>
                <w:color w:val="000000"/>
                <w:sz w:val="20"/>
                <w:szCs w:val="20"/>
              </w:rPr>
              <w:t>40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01B5A012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0.0</w:t>
            </w:r>
            <w:r w:rsidRPr="00AD37AC">
              <w:rPr>
                <w:color w:val="000000"/>
                <w:sz w:val="20"/>
                <w:szCs w:val="20"/>
              </w:rPr>
              <w:t>7*** (0.0</w:t>
            </w:r>
            <w:r>
              <w:rPr>
                <w:color w:val="000000"/>
                <w:sz w:val="20"/>
                <w:szCs w:val="20"/>
              </w:rPr>
              <w:t>4, 0.10</w:t>
            </w:r>
            <w:r w:rsidRPr="00AD37AC">
              <w:rPr>
                <w:color w:val="000000"/>
                <w:sz w:val="20"/>
                <w:szCs w:val="20"/>
              </w:rPr>
              <w:t>) p</w:t>
            </w:r>
            <w:r>
              <w:rPr>
                <w:color w:val="000000"/>
                <w:sz w:val="20"/>
                <w:szCs w:val="20"/>
              </w:rPr>
              <w:t>&lt;</w:t>
            </w:r>
            <w:r w:rsidRPr="00AD37AC">
              <w:rPr>
                <w:color w:val="000000"/>
                <w:sz w:val="20"/>
                <w:szCs w:val="20"/>
              </w:rPr>
              <w:t>0.00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FCA924E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01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0.0</w:t>
            </w:r>
            <w:r>
              <w:rPr>
                <w:color w:val="000000"/>
                <w:sz w:val="20"/>
                <w:szCs w:val="20"/>
              </w:rPr>
              <w:t>4, 0.03</w:t>
            </w:r>
            <w:r w:rsidRPr="0030235F">
              <w:rPr>
                <w:color w:val="000000"/>
                <w:sz w:val="20"/>
                <w:szCs w:val="20"/>
              </w:rPr>
              <w:t>) p=0.7</w:t>
            </w:r>
            <w:r>
              <w:rPr>
                <w:color w:val="000000"/>
                <w:sz w:val="20"/>
                <w:szCs w:val="20"/>
              </w:rPr>
              <w:t>3</w:t>
            </w:r>
          </w:p>
        </w:tc>
      </w:tr>
      <w:tr w:rsidR="00174833" w:rsidRPr="00AD37AC" w14:paraId="64DD114E" w14:textId="77777777" w:rsidTr="00174833">
        <w:tc>
          <w:tcPr>
            <w:tcW w:w="1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E0A717" w14:textId="77777777" w:rsidR="00174833" w:rsidRPr="002A05AD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 xml:space="preserve">Household size 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376D33B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AD37AC">
              <w:rPr>
                <w:color w:val="000000"/>
                <w:sz w:val="20"/>
                <w:szCs w:val="20"/>
              </w:rPr>
              <w:t>-0.09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AD37AC">
              <w:rPr>
                <w:color w:val="000000"/>
                <w:sz w:val="20"/>
                <w:szCs w:val="20"/>
              </w:rPr>
              <w:t>0.</w:t>
            </w:r>
            <w:r>
              <w:rPr>
                <w:color w:val="000000"/>
                <w:sz w:val="20"/>
                <w:szCs w:val="20"/>
              </w:rPr>
              <w:t>20, 0.03</w:t>
            </w:r>
            <w:r w:rsidRPr="00AD37AC">
              <w:rPr>
                <w:color w:val="000000"/>
                <w:sz w:val="20"/>
                <w:szCs w:val="20"/>
              </w:rPr>
              <w:t>) p=0.14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09248EA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17</w:t>
            </w:r>
            <w:r>
              <w:rPr>
                <w:color w:val="000000"/>
                <w:sz w:val="20"/>
                <w:szCs w:val="20"/>
              </w:rPr>
              <w:t>*</w:t>
            </w:r>
            <w:r w:rsidRPr="0030235F">
              <w:rPr>
                <w:color w:val="000000"/>
                <w:sz w:val="20"/>
                <w:szCs w:val="20"/>
              </w:rPr>
              <w:t xml:space="preserve">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0.</w:t>
            </w:r>
            <w:r>
              <w:rPr>
                <w:color w:val="000000"/>
                <w:sz w:val="20"/>
                <w:szCs w:val="20"/>
              </w:rPr>
              <w:t xml:space="preserve">30, </w:t>
            </w:r>
          </w:p>
          <w:p w14:paraId="4704019D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0.04</w:t>
            </w:r>
            <w:r w:rsidRPr="0030235F">
              <w:rPr>
                <w:color w:val="000000"/>
                <w:sz w:val="20"/>
                <w:szCs w:val="20"/>
              </w:rPr>
              <w:t>) p=0.01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7FBEBE3F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-0.1</w:t>
            </w:r>
            <w:r w:rsidRPr="00AD37AC">
              <w:rPr>
                <w:color w:val="000000"/>
                <w:sz w:val="20"/>
                <w:szCs w:val="20"/>
              </w:rPr>
              <w:t>2*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AD37AC">
              <w:rPr>
                <w:color w:val="000000"/>
                <w:sz w:val="20"/>
                <w:szCs w:val="20"/>
              </w:rPr>
              <w:t>0.</w:t>
            </w:r>
            <w:r>
              <w:rPr>
                <w:color w:val="000000"/>
                <w:sz w:val="20"/>
                <w:szCs w:val="20"/>
              </w:rPr>
              <w:t xml:space="preserve">23, </w:t>
            </w:r>
          </w:p>
          <w:p w14:paraId="53956B66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0.01</w:t>
            </w:r>
            <w:r w:rsidRPr="00AD37AC">
              <w:rPr>
                <w:color w:val="000000"/>
                <w:sz w:val="20"/>
                <w:szCs w:val="20"/>
              </w:rPr>
              <w:t>) p=0.03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6461347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20</w:t>
            </w:r>
            <w:r>
              <w:rPr>
                <w:color w:val="000000"/>
                <w:sz w:val="20"/>
                <w:szCs w:val="20"/>
              </w:rPr>
              <w:t>**</w:t>
            </w:r>
            <w:r w:rsidRPr="0030235F">
              <w:rPr>
                <w:color w:val="000000"/>
                <w:sz w:val="20"/>
                <w:szCs w:val="20"/>
              </w:rPr>
              <w:t xml:space="preserve"> (</w:t>
            </w:r>
            <w:r>
              <w:rPr>
                <w:color w:val="000000"/>
                <w:sz w:val="20"/>
                <w:szCs w:val="20"/>
              </w:rPr>
              <w:t xml:space="preserve">-0.32, </w:t>
            </w:r>
          </w:p>
          <w:p w14:paraId="695E61DC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0.08</w:t>
            </w:r>
            <w:r w:rsidRPr="0030235F">
              <w:rPr>
                <w:color w:val="000000"/>
                <w:sz w:val="20"/>
                <w:szCs w:val="20"/>
              </w:rPr>
              <w:t>) p=0.002</w:t>
            </w:r>
          </w:p>
        </w:tc>
      </w:tr>
      <w:tr w:rsidR="00174833" w:rsidRPr="00AD37AC" w14:paraId="5CA71A30" w14:textId="77777777" w:rsidTr="00174833">
        <w:tc>
          <w:tcPr>
            <w:tcW w:w="1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FEDDC1E" w14:textId="77777777" w:rsidR="00174833" w:rsidRPr="002A05AD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Household size missing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3222B43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AD37AC">
              <w:rPr>
                <w:color w:val="000000"/>
                <w:sz w:val="20"/>
                <w:szCs w:val="20"/>
              </w:rPr>
              <w:t>0.34 (</w:t>
            </w:r>
            <w:r>
              <w:rPr>
                <w:color w:val="000000"/>
                <w:sz w:val="20"/>
                <w:szCs w:val="20"/>
              </w:rPr>
              <w:t>-1.43, 2.10</w:t>
            </w:r>
            <w:r w:rsidRPr="00AD37AC">
              <w:rPr>
                <w:color w:val="000000"/>
                <w:sz w:val="20"/>
                <w:szCs w:val="20"/>
              </w:rPr>
              <w:t>) p=0.7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0E2844E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0.31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1.</w:t>
            </w:r>
            <w:r>
              <w:rPr>
                <w:color w:val="000000"/>
                <w:sz w:val="20"/>
                <w:szCs w:val="20"/>
              </w:rPr>
              <w:t>70, 2.33</w:t>
            </w:r>
            <w:r w:rsidRPr="0030235F">
              <w:rPr>
                <w:color w:val="000000"/>
                <w:sz w:val="20"/>
                <w:szCs w:val="20"/>
              </w:rPr>
              <w:t xml:space="preserve">) </w:t>
            </w:r>
          </w:p>
          <w:p w14:paraId="4CFA6B71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p=0.76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3DF8B65A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0.2</w:t>
            </w:r>
            <w:r w:rsidRPr="00AD37AC">
              <w:rPr>
                <w:color w:val="000000"/>
                <w:sz w:val="20"/>
                <w:szCs w:val="20"/>
              </w:rPr>
              <w:t>4 (</w:t>
            </w:r>
            <w:r>
              <w:rPr>
                <w:color w:val="000000"/>
                <w:sz w:val="20"/>
                <w:szCs w:val="20"/>
              </w:rPr>
              <w:t>-1.43, 1.90</w:t>
            </w:r>
            <w:r w:rsidRPr="00AD37AC">
              <w:rPr>
                <w:color w:val="000000"/>
                <w:sz w:val="20"/>
                <w:szCs w:val="20"/>
              </w:rPr>
              <w:t xml:space="preserve">) </w:t>
            </w:r>
          </w:p>
          <w:p w14:paraId="09786E8B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AD37AC">
              <w:rPr>
                <w:color w:val="000000"/>
                <w:sz w:val="20"/>
                <w:szCs w:val="20"/>
              </w:rPr>
              <w:t>p=0.78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C3587C9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19 (</w:t>
            </w:r>
            <w:r>
              <w:rPr>
                <w:color w:val="000000"/>
                <w:sz w:val="20"/>
                <w:szCs w:val="20"/>
              </w:rPr>
              <w:t>-2.06, 1.69</w:t>
            </w:r>
            <w:r w:rsidRPr="0030235F">
              <w:rPr>
                <w:color w:val="000000"/>
                <w:sz w:val="20"/>
                <w:szCs w:val="20"/>
              </w:rPr>
              <w:t>) p=0.84</w:t>
            </w:r>
          </w:p>
        </w:tc>
      </w:tr>
      <w:tr w:rsidR="00174833" w:rsidRPr="00AD37AC" w14:paraId="0674BDE6" w14:textId="77777777" w:rsidTr="00174833">
        <w:tc>
          <w:tcPr>
            <w:tcW w:w="120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1A47A22" w14:textId="77777777" w:rsidR="00174833" w:rsidRPr="002A05AD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Paid job at present</w:t>
            </w:r>
          </w:p>
        </w:tc>
        <w:tc>
          <w:tcPr>
            <w:tcW w:w="9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DEE23E5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AD37AC">
              <w:rPr>
                <w:color w:val="000000"/>
                <w:sz w:val="20"/>
                <w:szCs w:val="20"/>
              </w:rPr>
              <w:t>-0.07 (</w:t>
            </w:r>
            <w:r>
              <w:rPr>
                <w:color w:val="000000"/>
                <w:sz w:val="20"/>
                <w:szCs w:val="20"/>
              </w:rPr>
              <w:t>-0.23, 0.10</w:t>
            </w:r>
            <w:r w:rsidRPr="00AD37AC">
              <w:rPr>
                <w:color w:val="000000"/>
                <w:sz w:val="20"/>
                <w:szCs w:val="20"/>
              </w:rPr>
              <w:t>) p=0.4</w:t>
            </w:r>
            <w:r>
              <w:rPr>
                <w:color w:val="000000"/>
                <w:sz w:val="20"/>
                <w:szCs w:val="20"/>
              </w:rPr>
              <w:t>3</w:t>
            </w:r>
          </w:p>
        </w:tc>
        <w:tc>
          <w:tcPr>
            <w:tcW w:w="94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63E3F536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05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0.</w:t>
            </w:r>
            <w:r>
              <w:rPr>
                <w:color w:val="000000"/>
                <w:sz w:val="20"/>
                <w:szCs w:val="20"/>
              </w:rPr>
              <w:t>23, 0.14</w:t>
            </w:r>
            <w:r w:rsidRPr="0030235F">
              <w:rPr>
                <w:color w:val="000000"/>
                <w:sz w:val="20"/>
                <w:szCs w:val="20"/>
              </w:rPr>
              <w:t>) p=0.6</w:t>
            </w:r>
            <w:r>
              <w:rPr>
                <w:color w:val="000000"/>
                <w:sz w:val="20"/>
                <w:szCs w:val="20"/>
              </w:rPr>
              <w:t>3</w:t>
            </w:r>
          </w:p>
        </w:tc>
        <w:tc>
          <w:tcPr>
            <w:tcW w:w="94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B42FD8C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-0.04</w:t>
            </w:r>
            <w:r w:rsidRPr="00AD37AC">
              <w:rPr>
                <w:color w:val="000000"/>
                <w:sz w:val="20"/>
                <w:szCs w:val="20"/>
              </w:rPr>
              <w:t xml:space="preserve">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AD37AC">
              <w:rPr>
                <w:color w:val="000000"/>
                <w:sz w:val="20"/>
                <w:szCs w:val="20"/>
              </w:rPr>
              <w:t>0.</w:t>
            </w:r>
            <w:r>
              <w:rPr>
                <w:color w:val="000000"/>
                <w:sz w:val="20"/>
                <w:szCs w:val="20"/>
              </w:rPr>
              <w:t>19, 0.11</w:t>
            </w:r>
            <w:r w:rsidRPr="00AD37AC">
              <w:rPr>
                <w:color w:val="000000"/>
                <w:sz w:val="20"/>
                <w:szCs w:val="20"/>
              </w:rPr>
              <w:t>) p=0.60</w:t>
            </w:r>
          </w:p>
        </w:tc>
        <w:tc>
          <w:tcPr>
            <w:tcW w:w="94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1405B10A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0.02 (</w:t>
            </w:r>
            <w:r>
              <w:rPr>
                <w:color w:val="000000"/>
                <w:sz w:val="20"/>
                <w:szCs w:val="20"/>
              </w:rPr>
              <w:t>-0.15, 0.19</w:t>
            </w:r>
            <w:r w:rsidRPr="0030235F">
              <w:rPr>
                <w:color w:val="000000"/>
                <w:sz w:val="20"/>
                <w:szCs w:val="20"/>
              </w:rPr>
              <w:t xml:space="preserve">) </w:t>
            </w:r>
          </w:p>
          <w:p w14:paraId="3965838E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p=0.8</w:t>
            </w:r>
            <w:r>
              <w:rPr>
                <w:color w:val="000000"/>
                <w:sz w:val="20"/>
                <w:szCs w:val="20"/>
              </w:rPr>
              <w:t>2</w:t>
            </w:r>
          </w:p>
        </w:tc>
      </w:tr>
    </w:tbl>
    <w:p w14:paraId="47A5D5D4" w14:textId="77777777" w:rsidR="00174833" w:rsidRDefault="00174833" w:rsidP="00174833"/>
    <w:tbl>
      <w:tblPr>
        <w:tblW w:w="5000" w:type="pct"/>
        <w:tblLayout w:type="fixed"/>
        <w:tblLook w:val="04A0" w:firstRow="1" w:lastRow="0" w:firstColumn="1" w:lastColumn="0" w:noHBand="0" w:noVBand="1"/>
      </w:tblPr>
      <w:tblGrid>
        <w:gridCol w:w="2260"/>
        <w:gridCol w:w="1775"/>
        <w:gridCol w:w="1775"/>
        <w:gridCol w:w="1775"/>
        <w:gridCol w:w="1775"/>
      </w:tblGrid>
      <w:tr w:rsidR="00174833" w:rsidRPr="00AD37AC" w14:paraId="5FB9689A" w14:textId="77777777" w:rsidTr="00174833">
        <w:tc>
          <w:tcPr>
            <w:tcW w:w="120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40090579" w14:textId="77777777" w:rsidR="00174833" w:rsidRPr="00AD37AC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lastRenderedPageBreak/>
              <w:t xml:space="preserve">Paid job at present </w:t>
            </w:r>
            <w:r w:rsidRPr="00AD37AC">
              <w:rPr>
                <w:color w:val="000000"/>
                <w:sz w:val="20"/>
                <w:szCs w:val="20"/>
              </w:rPr>
              <w:t>missing</w:t>
            </w:r>
          </w:p>
        </w:tc>
        <w:tc>
          <w:tcPr>
            <w:tcW w:w="94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3523DC88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AD37AC">
              <w:rPr>
                <w:color w:val="000000"/>
                <w:sz w:val="20"/>
                <w:szCs w:val="20"/>
              </w:rPr>
              <w:t>-0.28 (</w:t>
            </w:r>
            <w:r>
              <w:rPr>
                <w:color w:val="000000"/>
                <w:sz w:val="20"/>
                <w:szCs w:val="20"/>
              </w:rPr>
              <w:t>-1.51, 0.95</w:t>
            </w:r>
            <w:r w:rsidRPr="00AD37AC">
              <w:rPr>
                <w:color w:val="000000"/>
                <w:sz w:val="20"/>
                <w:szCs w:val="20"/>
              </w:rPr>
              <w:t>) p=0.66</w:t>
            </w:r>
          </w:p>
        </w:tc>
        <w:tc>
          <w:tcPr>
            <w:tcW w:w="948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3BD024A0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0.57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0.</w:t>
            </w:r>
            <w:r>
              <w:rPr>
                <w:color w:val="000000"/>
                <w:sz w:val="20"/>
                <w:szCs w:val="20"/>
              </w:rPr>
              <w:t>84, 1.98</w:t>
            </w:r>
            <w:r w:rsidRPr="0030235F">
              <w:rPr>
                <w:color w:val="000000"/>
                <w:sz w:val="20"/>
                <w:szCs w:val="20"/>
              </w:rPr>
              <w:t xml:space="preserve">) </w:t>
            </w:r>
          </w:p>
          <w:p w14:paraId="3B19D216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p=0.4</w:t>
            </w:r>
            <w:r>
              <w:rPr>
                <w:color w:val="000000"/>
                <w:sz w:val="20"/>
                <w:szCs w:val="20"/>
              </w:rPr>
              <w:t>3</w:t>
            </w:r>
          </w:p>
        </w:tc>
        <w:tc>
          <w:tcPr>
            <w:tcW w:w="948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89D662A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-0.4</w:t>
            </w:r>
            <w:r w:rsidRPr="00AD37AC">
              <w:rPr>
                <w:color w:val="000000"/>
                <w:sz w:val="20"/>
                <w:szCs w:val="20"/>
              </w:rPr>
              <w:t>6 (</w:t>
            </w:r>
            <w:r>
              <w:rPr>
                <w:color w:val="000000"/>
                <w:sz w:val="20"/>
                <w:szCs w:val="20"/>
              </w:rPr>
              <w:t>-1.67, 0.76</w:t>
            </w:r>
            <w:r w:rsidRPr="00AD37AC">
              <w:rPr>
                <w:color w:val="000000"/>
                <w:sz w:val="20"/>
                <w:szCs w:val="20"/>
              </w:rPr>
              <w:t>) p=0.4</w:t>
            </w:r>
            <w:r>
              <w:rPr>
                <w:color w:val="000000"/>
                <w:sz w:val="20"/>
                <w:szCs w:val="20"/>
              </w:rPr>
              <w:t>6</w:t>
            </w:r>
          </w:p>
        </w:tc>
        <w:tc>
          <w:tcPr>
            <w:tcW w:w="948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796540BB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0.83 (</w:t>
            </w:r>
            <w:r>
              <w:rPr>
                <w:color w:val="000000"/>
                <w:sz w:val="20"/>
                <w:szCs w:val="20"/>
              </w:rPr>
              <w:t>-0.54, 2.20</w:t>
            </w:r>
            <w:r w:rsidRPr="0030235F">
              <w:rPr>
                <w:color w:val="000000"/>
                <w:sz w:val="20"/>
                <w:szCs w:val="20"/>
              </w:rPr>
              <w:t xml:space="preserve">) </w:t>
            </w:r>
          </w:p>
          <w:p w14:paraId="3C714038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p=0.23</w:t>
            </w:r>
          </w:p>
        </w:tc>
      </w:tr>
      <w:tr w:rsidR="00174833" w:rsidRPr="00AD37AC" w14:paraId="46895E5A" w14:textId="77777777" w:rsidTr="00174833">
        <w:tc>
          <w:tcPr>
            <w:tcW w:w="1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6EEC7FD" w14:textId="77777777" w:rsidR="00174833" w:rsidRPr="00AD37AC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 xml:space="preserve">Income categories 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17B3243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AD37AC">
              <w:rPr>
                <w:color w:val="000000"/>
                <w:sz w:val="20"/>
                <w:szCs w:val="20"/>
              </w:rPr>
              <w:t>-0.02* (</w:t>
            </w:r>
            <w:r>
              <w:rPr>
                <w:color w:val="000000"/>
                <w:sz w:val="20"/>
                <w:szCs w:val="20"/>
              </w:rPr>
              <w:t>-0.03, 0.00</w:t>
            </w:r>
            <w:r w:rsidRPr="00AD37AC">
              <w:rPr>
                <w:color w:val="000000"/>
                <w:sz w:val="20"/>
                <w:szCs w:val="20"/>
              </w:rPr>
              <w:t>) p=0.02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E443020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01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0.0</w:t>
            </w:r>
            <w:r>
              <w:rPr>
                <w:color w:val="000000"/>
                <w:sz w:val="20"/>
                <w:szCs w:val="20"/>
              </w:rPr>
              <w:t>3, 0.01</w:t>
            </w:r>
            <w:r w:rsidRPr="0030235F">
              <w:rPr>
                <w:color w:val="000000"/>
                <w:sz w:val="20"/>
                <w:szCs w:val="20"/>
              </w:rPr>
              <w:t>) p=0.18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38F6F1CD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-0.0</w:t>
            </w:r>
            <w:r w:rsidRPr="00AD37AC">
              <w:rPr>
                <w:color w:val="000000"/>
                <w:sz w:val="20"/>
                <w:szCs w:val="20"/>
              </w:rPr>
              <w:t>1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AD37AC">
              <w:rPr>
                <w:color w:val="000000"/>
                <w:sz w:val="20"/>
                <w:szCs w:val="20"/>
              </w:rPr>
              <w:t>0.0</w:t>
            </w:r>
            <w:r>
              <w:rPr>
                <w:color w:val="000000"/>
                <w:sz w:val="20"/>
                <w:szCs w:val="20"/>
              </w:rPr>
              <w:t>2, 0.01</w:t>
            </w:r>
            <w:r w:rsidRPr="00AD37AC">
              <w:rPr>
                <w:color w:val="000000"/>
                <w:sz w:val="20"/>
                <w:szCs w:val="20"/>
              </w:rPr>
              <w:t>) p=0.</w:t>
            </w:r>
            <w:r>
              <w:rPr>
                <w:color w:val="000000"/>
                <w:sz w:val="20"/>
                <w:szCs w:val="20"/>
              </w:rPr>
              <w:t>30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4A70575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0.0</w:t>
            </w:r>
            <w:r>
              <w:rPr>
                <w:color w:val="000000"/>
                <w:sz w:val="20"/>
                <w:szCs w:val="20"/>
              </w:rPr>
              <w:t>0</w:t>
            </w:r>
            <w:r w:rsidRPr="0030235F">
              <w:rPr>
                <w:color w:val="000000"/>
                <w:sz w:val="20"/>
                <w:szCs w:val="20"/>
              </w:rPr>
              <w:t xml:space="preserve">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0.0</w:t>
            </w:r>
            <w:r>
              <w:rPr>
                <w:color w:val="000000"/>
                <w:sz w:val="20"/>
                <w:szCs w:val="20"/>
              </w:rPr>
              <w:t>2, 0.01</w:t>
            </w:r>
            <w:r w:rsidRPr="0030235F">
              <w:rPr>
                <w:color w:val="000000"/>
                <w:sz w:val="20"/>
                <w:szCs w:val="20"/>
              </w:rPr>
              <w:t>) p=0.59</w:t>
            </w:r>
          </w:p>
        </w:tc>
      </w:tr>
      <w:tr w:rsidR="00174833" w:rsidRPr="00AD37AC" w14:paraId="7A993BA4" w14:textId="77777777" w:rsidTr="00174833">
        <w:tc>
          <w:tcPr>
            <w:tcW w:w="1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EF57E7C" w14:textId="77777777" w:rsidR="00174833" w:rsidRPr="00AD37AC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Income category missing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B022214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AD37AC">
              <w:rPr>
                <w:color w:val="000000"/>
                <w:sz w:val="20"/>
                <w:szCs w:val="20"/>
              </w:rPr>
              <w:t>0.06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AD37AC">
              <w:rPr>
                <w:color w:val="000000"/>
                <w:sz w:val="20"/>
                <w:szCs w:val="20"/>
              </w:rPr>
              <w:t>0.</w:t>
            </w:r>
            <w:r>
              <w:rPr>
                <w:color w:val="000000"/>
                <w:sz w:val="20"/>
                <w:szCs w:val="20"/>
              </w:rPr>
              <w:t>21, 0.32</w:t>
            </w:r>
            <w:r w:rsidRPr="00AD37AC">
              <w:rPr>
                <w:color w:val="000000"/>
                <w:sz w:val="20"/>
                <w:szCs w:val="20"/>
              </w:rPr>
              <w:t xml:space="preserve">) </w:t>
            </w:r>
          </w:p>
          <w:p w14:paraId="2BE23A99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AD37AC">
              <w:rPr>
                <w:color w:val="000000"/>
                <w:sz w:val="20"/>
                <w:szCs w:val="20"/>
              </w:rPr>
              <w:t>p=0.6</w:t>
            </w:r>
            <w:r>
              <w:rPr>
                <w:color w:val="000000"/>
                <w:sz w:val="20"/>
                <w:szCs w:val="20"/>
              </w:rPr>
              <w:t>7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0EED78D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01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0.</w:t>
            </w:r>
            <w:r>
              <w:rPr>
                <w:color w:val="000000"/>
                <w:sz w:val="20"/>
                <w:szCs w:val="20"/>
              </w:rPr>
              <w:t>31, 0.29</w:t>
            </w:r>
            <w:r w:rsidRPr="0030235F">
              <w:rPr>
                <w:color w:val="000000"/>
                <w:sz w:val="20"/>
                <w:szCs w:val="20"/>
              </w:rPr>
              <w:t>) p=0.94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05CFF925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0.0</w:t>
            </w:r>
            <w:r w:rsidRPr="00AD37AC">
              <w:rPr>
                <w:color w:val="000000"/>
                <w:sz w:val="20"/>
                <w:szCs w:val="20"/>
              </w:rPr>
              <w:t>1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AD37AC">
              <w:rPr>
                <w:color w:val="000000"/>
                <w:sz w:val="20"/>
                <w:szCs w:val="20"/>
              </w:rPr>
              <w:t>0.</w:t>
            </w:r>
            <w:r>
              <w:rPr>
                <w:color w:val="000000"/>
                <w:sz w:val="20"/>
                <w:szCs w:val="20"/>
              </w:rPr>
              <w:t>24, 0.26</w:t>
            </w:r>
            <w:r w:rsidRPr="00AD37AC">
              <w:rPr>
                <w:color w:val="000000"/>
                <w:sz w:val="20"/>
                <w:szCs w:val="20"/>
              </w:rPr>
              <w:t xml:space="preserve">) </w:t>
            </w:r>
          </w:p>
          <w:p w14:paraId="1695A768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AD37AC">
              <w:rPr>
                <w:color w:val="000000"/>
                <w:sz w:val="20"/>
                <w:szCs w:val="20"/>
              </w:rPr>
              <w:t>p=0.95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64405A5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08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0.</w:t>
            </w:r>
            <w:r>
              <w:rPr>
                <w:color w:val="000000"/>
                <w:sz w:val="20"/>
                <w:szCs w:val="20"/>
              </w:rPr>
              <w:t>36, 0.21</w:t>
            </w:r>
            <w:r w:rsidRPr="0030235F">
              <w:rPr>
                <w:color w:val="000000"/>
                <w:sz w:val="20"/>
                <w:szCs w:val="20"/>
              </w:rPr>
              <w:t>) p=0.</w:t>
            </w:r>
            <w:r>
              <w:rPr>
                <w:color w:val="000000"/>
                <w:sz w:val="20"/>
                <w:szCs w:val="20"/>
              </w:rPr>
              <w:t>60</w:t>
            </w:r>
          </w:p>
        </w:tc>
      </w:tr>
      <w:tr w:rsidR="00174833" w:rsidRPr="00AD37AC" w14:paraId="15BC0239" w14:textId="77777777" w:rsidTr="00174833">
        <w:tc>
          <w:tcPr>
            <w:tcW w:w="1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3920553" w14:textId="77777777" w:rsidR="00174833" w:rsidRPr="00AD37AC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 xml:space="preserve">Number non-mortgage debts 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3E34001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AD37AC">
              <w:rPr>
                <w:color w:val="000000"/>
                <w:sz w:val="20"/>
                <w:szCs w:val="20"/>
              </w:rPr>
              <w:t>-0.1</w:t>
            </w:r>
            <w:r>
              <w:rPr>
                <w:color w:val="000000"/>
                <w:sz w:val="20"/>
                <w:szCs w:val="20"/>
              </w:rPr>
              <w:t>9</w:t>
            </w:r>
            <w:r w:rsidRPr="00AD37AC">
              <w:rPr>
                <w:color w:val="000000"/>
                <w:sz w:val="20"/>
                <w:szCs w:val="20"/>
              </w:rPr>
              <w:t xml:space="preserve">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AD37AC">
              <w:rPr>
                <w:color w:val="000000"/>
                <w:sz w:val="20"/>
                <w:szCs w:val="20"/>
              </w:rPr>
              <w:t>0.</w:t>
            </w:r>
            <w:r>
              <w:rPr>
                <w:color w:val="000000"/>
                <w:sz w:val="20"/>
                <w:szCs w:val="20"/>
              </w:rPr>
              <w:t>40, 0.02</w:t>
            </w:r>
            <w:r w:rsidRPr="00AD37AC">
              <w:rPr>
                <w:color w:val="000000"/>
                <w:sz w:val="20"/>
                <w:szCs w:val="20"/>
              </w:rPr>
              <w:t>) p=0.0</w:t>
            </w:r>
            <w:r>
              <w:rPr>
                <w:color w:val="000000"/>
                <w:sz w:val="20"/>
                <w:szCs w:val="20"/>
              </w:rPr>
              <w:t>7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701B540E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21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0.</w:t>
            </w:r>
            <w:r>
              <w:rPr>
                <w:color w:val="000000"/>
                <w:sz w:val="20"/>
                <w:szCs w:val="20"/>
              </w:rPr>
              <w:t>45, 0.03</w:t>
            </w:r>
            <w:r w:rsidRPr="0030235F">
              <w:rPr>
                <w:color w:val="000000"/>
                <w:sz w:val="20"/>
                <w:szCs w:val="20"/>
              </w:rPr>
              <w:t>) p=0.0</w:t>
            </w:r>
            <w:r>
              <w:rPr>
                <w:color w:val="000000"/>
                <w:sz w:val="20"/>
                <w:szCs w:val="20"/>
              </w:rPr>
              <w:t>9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63749A4A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-0.17</w:t>
            </w:r>
            <w:r w:rsidRPr="00AD37AC">
              <w:rPr>
                <w:color w:val="000000"/>
                <w:sz w:val="20"/>
                <w:szCs w:val="20"/>
              </w:rPr>
              <w:t xml:space="preserve">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AD37AC">
              <w:rPr>
                <w:color w:val="000000"/>
                <w:sz w:val="20"/>
                <w:szCs w:val="20"/>
              </w:rPr>
              <w:t>0.</w:t>
            </w:r>
            <w:r>
              <w:rPr>
                <w:color w:val="000000"/>
                <w:sz w:val="20"/>
                <w:szCs w:val="20"/>
              </w:rPr>
              <w:t>37, 0.03</w:t>
            </w:r>
            <w:r w:rsidRPr="00AD37AC">
              <w:rPr>
                <w:color w:val="000000"/>
                <w:sz w:val="20"/>
                <w:szCs w:val="20"/>
              </w:rPr>
              <w:t>) p=0.09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0B4FF6CE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17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0.</w:t>
            </w:r>
            <w:r>
              <w:rPr>
                <w:color w:val="000000"/>
                <w:sz w:val="20"/>
                <w:szCs w:val="20"/>
              </w:rPr>
              <w:t>39, 0.05</w:t>
            </w:r>
            <w:r w:rsidRPr="0030235F">
              <w:rPr>
                <w:color w:val="000000"/>
                <w:sz w:val="20"/>
                <w:szCs w:val="20"/>
              </w:rPr>
              <w:t>) p=0.13</w:t>
            </w:r>
          </w:p>
        </w:tc>
      </w:tr>
      <w:tr w:rsidR="00174833" w:rsidRPr="00AD37AC" w14:paraId="1EB8BEB0" w14:textId="77777777" w:rsidTr="00174833">
        <w:tc>
          <w:tcPr>
            <w:tcW w:w="1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ADFFD3" w14:textId="77777777" w:rsidR="00174833" w:rsidRPr="002A05AD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Homeowner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63C278D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AD37AC">
              <w:rPr>
                <w:color w:val="000000"/>
                <w:sz w:val="20"/>
                <w:szCs w:val="20"/>
              </w:rPr>
              <w:t>-0.28***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AD37AC">
              <w:rPr>
                <w:color w:val="000000"/>
                <w:sz w:val="20"/>
                <w:szCs w:val="20"/>
              </w:rPr>
              <w:t>0.</w:t>
            </w:r>
            <w:r>
              <w:rPr>
                <w:color w:val="000000"/>
                <w:sz w:val="20"/>
                <w:szCs w:val="20"/>
              </w:rPr>
              <w:t xml:space="preserve">42, </w:t>
            </w:r>
          </w:p>
          <w:p w14:paraId="7CC64D9F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0.14</w:t>
            </w:r>
            <w:r w:rsidRPr="00AD37AC">
              <w:rPr>
                <w:color w:val="000000"/>
                <w:sz w:val="20"/>
                <w:szCs w:val="20"/>
              </w:rPr>
              <w:t>) p</w:t>
            </w:r>
            <w:r>
              <w:rPr>
                <w:color w:val="000000"/>
                <w:sz w:val="20"/>
                <w:szCs w:val="20"/>
              </w:rPr>
              <w:t>&lt;</w:t>
            </w:r>
            <w:r w:rsidRPr="00AD37AC">
              <w:rPr>
                <w:color w:val="000000"/>
                <w:sz w:val="20"/>
                <w:szCs w:val="20"/>
              </w:rPr>
              <w:t>0.00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E9CC146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02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0.</w:t>
            </w:r>
            <w:r>
              <w:rPr>
                <w:color w:val="000000"/>
                <w:sz w:val="20"/>
                <w:szCs w:val="20"/>
              </w:rPr>
              <w:t>17, 0.14</w:t>
            </w:r>
            <w:r w:rsidRPr="0030235F">
              <w:rPr>
                <w:color w:val="000000"/>
                <w:sz w:val="20"/>
                <w:szCs w:val="20"/>
              </w:rPr>
              <w:t>) p=0.8</w:t>
            </w:r>
            <w:r>
              <w:rPr>
                <w:color w:val="000000"/>
                <w:sz w:val="20"/>
                <w:szCs w:val="20"/>
              </w:rPr>
              <w:t>3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3EAF85A7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-0.1</w:t>
            </w:r>
            <w:r w:rsidRPr="00AD37AC">
              <w:rPr>
                <w:color w:val="000000"/>
                <w:sz w:val="20"/>
                <w:szCs w:val="20"/>
              </w:rPr>
              <w:t>1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AD37AC">
              <w:rPr>
                <w:color w:val="000000"/>
                <w:sz w:val="20"/>
                <w:szCs w:val="20"/>
              </w:rPr>
              <w:t>0.</w:t>
            </w:r>
            <w:r>
              <w:rPr>
                <w:color w:val="000000"/>
                <w:sz w:val="20"/>
                <w:szCs w:val="20"/>
              </w:rPr>
              <w:t>24, 0.03</w:t>
            </w:r>
            <w:r w:rsidRPr="00AD37AC">
              <w:rPr>
                <w:color w:val="000000"/>
                <w:sz w:val="20"/>
                <w:szCs w:val="20"/>
              </w:rPr>
              <w:t>) p=0.1</w:t>
            </w:r>
            <w:r>
              <w:rPr>
                <w:color w:val="000000"/>
                <w:sz w:val="20"/>
                <w:szCs w:val="20"/>
              </w:rPr>
              <w:t>2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EA72EBB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0.16</w:t>
            </w:r>
            <w:r>
              <w:rPr>
                <w:color w:val="000000"/>
                <w:sz w:val="20"/>
                <w:szCs w:val="20"/>
              </w:rPr>
              <w:t>*</w:t>
            </w:r>
            <w:r w:rsidRPr="0030235F">
              <w:rPr>
                <w:color w:val="000000"/>
                <w:sz w:val="20"/>
                <w:szCs w:val="20"/>
              </w:rPr>
              <w:t xml:space="preserve"> (0.0</w:t>
            </w:r>
            <w:r>
              <w:rPr>
                <w:color w:val="000000"/>
                <w:sz w:val="20"/>
                <w:szCs w:val="20"/>
              </w:rPr>
              <w:t>1, 0.31</w:t>
            </w:r>
            <w:r w:rsidRPr="0030235F">
              <w:rPr>
                <w:color w:val="000000"/>
                <w:sz w:val="20"/>
                <w:szCs w:val="20"/>
              </w:rPr>
              <w:t>) p=0.0</w:t>
            </w:r>
            <w:r>
              <w:rPr>
                <w:color w:val="000000"/>
                <w:sz w:val="20"/>
                <w:szCs w:val="20"/>
              </w:rPr>
              <w:t>4</w:t>
            </w:r>
          </w:p>
        </w:tc>
      </w:tr>
      <w:tr w:rsidR="00174833" w:rsidRPr="00AD37AC" w14:paraId="4B87D07C" w14:textId="77777777" w:rsidTr="00174833">
        <w:tc>
          <w:tcPr>
            <w:tcW w:w="1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0781811" w14:textId="77777777" w:rsidR="00174833" w:rsidRPr="002A05AD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Homeowner missing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A400B83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AD37AC">
              <w:rPr>
                <w:color w:val="000000"/>
                <w:sz w:val="20"/>
                <w:szCs w:val="20"/>
              </w:rPr>
              <w:t>0.91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AD37AC">
              <w:rPr>
                <w:color w:val="000000"/>
                <w:sz w:val="20"/>
                <w:szCs w:val="20"/>
              </w:rPr>
              <w:t>0.</w:t>
            </w:r>
            <w:r>
              <w:rPr>
                <w:color w:val="000000"/>
                <w:sz w:val="20"/>
                <w:szCs w:val="20"/>
              </w:rPr>
              <w:t>75, 2.56</w:t>
            </w:r>
            <w:r w:rsidRPr="00AD37AC">
              <w:rPr>
                <w:color w:val="000000"/>
                <w:sz w:val="20"/>
                <w:szCs w:val="20"/>
              </w:rPr>
              <w:t xml:space="preserve">) </w:t>
            </w:r>
          </w:p>
          <w:p w14:paraId="56065111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AD37AC">
              <w:rPr>
                <w:color w:val="000000"/>
                <w:sz w:val="20"/>
                <w:szCs w:val="20"/>
              </w:rPr>
              <w:t>p=0.28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B60E705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24 (</w:t>
            </w:r>
            <w:r>
              <w:rPr>
                <w:color w:val="000000"/>
                <w:sz w:val="20"/>
                <w:szCs w:val="20"/>
              </w:rPr>
              <w:t>-2.13, 1.65</w:t>
            </w:r>
            <w:r w:rsidRPr="0030235F">
              <w:rPr>
                <w:color w:val="000000"/>
                <w:sz w:val="20"/>
                <w:szCs w:val="20"/>
              </w:rPr>
              <w:t>) p=0.8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5F8B8F98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0.6</w:t>
            </w:r>
            <w:r w:rsidRPr="00AD37AC">
              <w:rPr>
                <w:color w:val="000000"/>
                <w:sz w:val="20"/>
                <w:szCs w:val="20"/>
              </w:rPr>
              <w:t>8 (</w:t>
            </w:r>
            <w:r>
              <w:rPr>
                <w:color w:val="000000"/>
                <w:sz w:val="20"/>
                <w:szCs w:val="20"/>
              </w:rPr>
              <w:t>-</w:t>
            </w:r>
            <w:r w:rsidRPr="00AD37AC">
              <w:rPr>
                <w:color w:val="000000"/>
                <w:sz w:val="20"/>
                <w:szCs w:val="20"/>
              </w:rPr>
              <w:t>0.8</w:t>
            </w:r>
            <w:r>
              <w:rPr>
                <w:color w:val="000000"/>
                <w:sz w:val="20"/>
                <w:szCs w:val="20"/>
              </w:rPr>
              <w:t>8, 2.24</w:t>
            </w:r>
            <w:r w:rsidRPr="00AD37AC">
              <w:rPr>
                <w:color w:val="000000"/>
                <w:sz w:val="20"/>
                <w:szCs w:val="20"/>
              </w:rPr>
              <w:t xml:space="preserve">) </w:t>
            </w:r>
          </w:p>
          <w:p w14:paraId="08109FD3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AD37AC">
              <w:rPr>
                <w:color w:val="000000"/>
                <w:sz w:val="20"/>
                <w:szCs w:val="20"/>
              </w:rPr>
              <w:t>p=0.39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0D020D2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10 (</w:t>
            </w:r>
            <w:r>
              <w:rPr>
                <w:color w:val="000000"/>
                <w:sz w:val="20"/>
                <w:szCs w:val="20"/>
              </w:rPr>
              <w:t>-1.86, 1.66</w:t>
            </w:r>
            <w:r w:rsidRPr="0030235F">
              <w:rPr>
                <w:color w:val="000000"/>
                <w:sz w:val="20"/>
                <w:szCs w:val="20"/>
              </w:rPr>
              <w:t>) p=0.91</w:t>
            </w:r>
          </w:p>
        </w:tc>
      </w:tr>
      <w:tr w:rsidR="00174833" w:rsidRPr="00AD37AC" w14:paraId="2EB52F93" w14:textId="77777777" w:rsidTr="00174833">
        <w:tc>
          <w:tcPr>
            <w:tcW w:w="1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45607BB" w14:textId="77777777" w:rsidR="00174833" w:rsidRPr="002A05AD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Constant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3735857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.08</w:t>
            </w:r>
            <w:r w:rsidRPr="00AD37AC">
              <w:rPr>
                <w:color w:val="000000"/>
                <w:sz w:val="20"/>
                <w:szCs w:val="20"/>
              </w:rPr>
              <w:t>*** (</w:t>
            </w:r>
            <w:r>
              <w:rPr>
                <w:color w:val="000000"/>
                <w:sz w:val="20"/>
                <w:szCs w:val="20"/>
              </w:rPr>
              <w:t>3.17, 4.98</w:t>
            </w:r>
            <w:r w:rsidRPr="00AD37AC">
              <w:rPr>
                <w:color w:val="000000"/>
                <w:sz w:val="20"/>
                <w:szCs w:val="20"/>
              </w:rPr>
              <w:t>) p</w:t>
            </w:r>
            <w:r>
              <w:rPr>
                <w:color w:val="000000"/>
                <w:sz w:val="20"/>
                <w:szCs w:val="20"/>
              </w:rPr>
              <w:t>&lt;</w:t>
            </w:r>
            <w:r w:rsidRPr="00AD37AC">
              <w:rPr>
                <w:color w:val="000000"/>
                <w:sz w:val="20"/>
                <w:szCs w:val="20"/>
              </w:rPr>
              <w:t>0.00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5B10DF6A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5.22</w:t>
            </w:r>
            <w:r>
              <w:rPr>
                <w:color w:val="000000"/>
                <w:sz w:val="20"/>
                <w:szCs w:val="20"/>
              </w:rPr>
              <w:t>***</w:t>
            </w:r>
            <w:r w:rsidRPr="0030235F">
              <w:rPr>
                <w:color w:val="000000"/>
                <w:sz w:val="20"/>
                <w:szCs w:val="20"/>
              </w:rPr>
              <w:t xml:space="preserve"> (</w:t>
            </w:r>
            <w:r>
              <w:rPr>
                <w:color w:val="000000"/>
                <w:sz w:val="20"/>
                <w:szCs w:val="20"/>
              </w:rPr>
              <w:t>4.18, 6.25</w:t>
            </w:r>
            <w:r w:rsidRPr="0030235F">
              <w:rPr>
                <w:color w:val="000000"/>
                <w:sz w:val="20"/>
                <w:szCs w:val="20"/>
              </w:rPr>
              <w:t xml:space="preserve">) </w:t>
            </w:r>
            <w:r w:rsidRPr="00AD37AC">
              <w:rPr>
                <w:color w:val="000000"/>
                <w:sz w:val="20"/>
                <w:szCs w:val="20"/>
              </w:rPr>
              <w:t>p</w:t>
            </w:r>
            <w:r>
              <w:rPr>
                <w:color w:val="000000"/>
                <w:sz w:val="20"/>
                <w:szCs w:val="20"/>
              </w:rPr>
              <w:t>&lt;</w:t>
            </w:r>
            <w:r w:rsidRPr="00AD37AC">
              <w:rPr>
                <w:color w:val="000000"/>
                <w:sz w:val="20"/>
                <w:szCs w:val="20"/>
              </w:rPr>
              <w:t>0.00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3157CF3C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3.0</w:t>
            </w:r>
            <w:r w:rsidRPr="00AD37AC">
              <w:rPr>
                <w:color w:val="000000"/>
                <w:sz w:val="20"/>
                <w:szCs w:val="20"/>
              </w:rPr>
              <w:t>3*** (</w:t>
            </w:r>
            <w:r>
              <w:rPr>
                <w:color w:val="000000"/>
                <w:sz w:val="20"/>
                <w:szCs w:val="20"/>
              </w:rPr>
              <w:t>2.06, 4.00</w:t>
            </w:r>
            <w:r w:rsidRPr="00AD37AC">
              <w:rPr>
                <w:color w:val="000000"/>
                <w:sz w:val="20"/>
                <w:szCs w:val="20"/>
              </w:rPr>
              <w:t>) p</w:t>
            </w:r>
            <w:r>
              <w:rPr>
                <w:color w:val="000000"/>
                <w:sz w:val="20"/>
                <w:szCs w:val="20"/>
              </w:rPr>
              <w:t>&lt;</w:t>
            </w:r>
            <w:r w:rsidRPr="00AD37AC">
              <w:rPr>
                <w:color w:val="000000"/>
                <w:sz w:val="20"/>
                <w:szCs w:val="20"/>
              </w:rPr>
              <w:t>0.00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10B5EF97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2.32</w:t>
            </w:r>
            <w:r>
              <w:rPr>
                <w:color w:val="000000"/>
                <w:sz w:val="20"/>
                <w:szCs w:val="20"/>
              </w:rPr>
              <w:t>***</w:t>
            </w:r>
            <w:r w:rsidRPr="0030235F">
              <w:rPr>
                <w:color w:val="000000"/>
                <w:sz w:val="20"/>
                <w:szCs w:val="20"/>
              </w:rPr>
              <w:t xml:space="preserve"> (</w:t>
            </w:r>
            <w:r>
              <w:rPr>
                <w:color w:val="000000"/>
                <w:sz w:val="20"/>
                <w:szCs w:val="20"/>
              </w:rPr>
              <w:t>1.23, 3.42</w:t>
            </w:r>
            <w:r w:rsidRPr="0030235F">
              <w:rPr>
                <w:color w:val="000000"/>
                <w:sz w:val="20"/>
                <w:szCs w:val="20"/>
              </w:rPr>
              <w:t xml:space="preserve">) </w:t>
            </w:r>
            <w:r w:rsidRPr="00AD37AC">
              <w:rPr>
                <w:color w:val="000000"/>
                <w:sz w:val="20"/>
                <w:szCs w:val="20"/>
              </w:rPr>
              <w:t>p</w:t>
            </w:r>
            <w:r>
              <w:rPr>
                <w:color w:val="000000"/>
                <w:sz w:val="20"/>
                <w:szCs w:val="20"/>
              </w:rPr>
              <w:t>&lt;</w:t>
            </w:r>
            <w:r w:rsidRPr="00AD37AC">
              <w:rPr>
                <w:color w:val="000000"/>
                <w:sz w:val="20"/>
                <w:szCs w:val="20"/>
              </w:rPr>
              <w:t>0.00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</w:tr>
      <w:tr w:rsidR="00174833" w:rsidRPr="00AD37AC" w14:paraId="7CD8D0BC" w14:textId="77777777" w:rsidTr="00174833">
        <w:tc>
          <w:tcPr>
            <w:tcW w:w="1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7EEEB52" w14:textId="77777777" w:rsidR="00174833" w:rsidRPr="00AD37AC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F (</w:t>
            </w:r>
            <w:r w:rsidRPr="00AD37AC">
              <w:rPr>
                <w:color w:val="000000"/>
                <w:sz w:val="20"/>
                <w:szCs w:val="20"/>
              </w:rPr>
              <w:t>df)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3C6AF96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1.47</w:t>
            </w:r>
            <w:r w:rsidRPr="00AD37AC">
              <w:rPr>
                <w:color w:val="000000"/>
                <w:sz w:val="20"/>
                <w:szCs w:val="20"/>
              </w:rPr>
              <w:t>*** (20) p</w:t>
            </w:r>
            <w:r>
              <w:rPr>
                <w:color w:val="000000"/>
                <w:sz w:val="20"/>
                <w:szCs w:val="20"/>
              </w:rPr>
              <w:t>&lt;</w:t>
            </w:r>
            <w:r w:rsidRPr="00AD37AC">
              <w:rPr>
                <w:color w:val="000000"/>
                <w:sz w:val="20"/>
                <w:szCs w:val="20"/>
              </w:rPr>
              <w:t>0.00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184ADEA4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AD37AC">
              <w:rPr>
                <w:color w:val="000000"/>
                <w:sz w:val="20"/>
                <w:szCs w:val="20"/>
              </w:rPr>
              <w:t>19.16*** (20) p</w:t>
            </w:r>
            <w:r>
              <w:rPr>
                <w:color w:val="000000"/>
                <w:sz w:val="20"/>
                <w:szCs w:val="20"/>
              </w:rPr>
              <w:t>&lt;</w:t>
            </w:r>
            <w:r w:rsidRPr="00AD37AC">
              <w:rPr>
                <w:color w:val="000000"/>
                <w:sz w:val="20"/>
                <w:szCs w:val="20"/>
              </w:rPr>
              <w:t>0.00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0B4C088E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AD37AC">
              <w:rPr>
                <w:color w:val="000000"/>
                <w:sz w:val="20"/>
                <w:szCs w:val="20"/>
              </w:rPr>
              <w:t>16.97*** (28) p</w:t>
            </w:r>
            <w:r>
              <w:rPr>
                <w:color w:val="000000"/>
                <w:sz w:val="20"/>
                <w:szCs w:val="20"/>
              </w:rPr>
              <w:t>&lt;</w:t>
            </w:r>
            <w:r w:rsidRPr="00AD37AC">
              <w:rPr>
                <w:color w:val="000000"/>
                <w:sz w:val="20"/>
                <w:szCs w:val="20"/>
              </w:rPr>
              <w:t>0.00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7EF0F44B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AD37AC">
              <w:rPr>
                <w:color w:val="000000"/>
                <w:sz w:val="20"/>
                <w:szCs w:val="20"/>
              </w:rPr>
              <w:t>25.46*** (28) p</w:t>
            </w:r>
            <w:r>
              <w:rPr>
                <w:color w:val="000000"/>
                <w:sz w:val="20"/>
                <w:szCs w:val="20"/>
              </w:rPr>
              <w:t>&lt;</w:t>
            </w:r>
            <w:r w:rsidRPr="00AD37AC">
              <w:rPr>
                <w:color w:val="000000"/>
                <w:sz w:val="20"/>
                <w:szCs w:val="20"/>
              </w:rPr>
              <w:t>0.00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</w:tr>
      <w:tr w:rsidR="00174833" w:rsidRPr="00AD37AC" w14:paraId="287AF167" w14:textId="77777777" w:rsidTr="00174833">
        <w:tc>
          <w:tcPr>
            <w:tcW w:w="1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4CCC74A" w14:textId="77777777" w:rsidR="00174833" w:rsidRPr="00AD37AC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R2 adjusted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F06399F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AD37AC">
              <w:rPr>
                <w:color w:val="000000"/>
                <w:sz w:val="20"/>
                <w:szCs w:val="20"/>
              </w:rPr>
              <w:t>0.1</w:t>
            </w:r>
            <w:r>
              <w:rPr>
                <w:color w:val="000000"/>
                <w:sz w:val="20"/>
                <w:szCs w:val="20"/>
              </w:rPr>
              <w:t>3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0CDD7D81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AD37AC">
              <w:rPr>
                <w:color w:val="000000"/>
                <w:sz w:val="20"/>
                <w:szCs w:val="20"/>
              </w:rPr>
              <w:t>0.1</w:t>
            </w:r>
            <w:r>
              <w:rPr>
                <w:color w:val="000000"/>
                <w:sz w:val="20"/>
                <w:szCs w:val="20"/>
              </w:rPr>
              <w:t>9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28247131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0.2</w:t>
            </w:r>
            <w:r>
              <w:rPr>
                <w:color w:val="000000"/>
                <w:sz w:val="20"/>
                <w:szCs w:val="20"/>
              </w:rPr>
              <w:t>2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1917288A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AD37AC">
              <w:rPr>
                <w:color w:val="000000"/>
                <w:sz w:val="20"/>
                <w:szCs w:val="20"/>
              </w:rPr>
              <w:t>0.</w:t>
            </w:r>
            <w:r>
              <w:rPr>
                <w:color w:val="000000"/>
                <w:sz w:val="20"/>
                <w:szCs w:val="20"/>
              </w:rPr>
              <w:t>30</w:t>
            </w:r>
          </w:p>
        </w:tc>
      </w:tr>
      <w:tr w:rsidR="00174833" w:rsidRPr="00AD37AC" w14:paraId="2DD474D5" w14:textId="77777777" w:rsidTr="00174833">
        <w:tc>
          <w:tcPr>
            <w:tcW w:w="12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F8BC9E6" w14:textId="77777777" w:rsidR="00174833" w:rsidRPr="002A05AD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F change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0CD28FE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59AA40BC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7382496E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AD37AC">
              <w:rPr>
                <w:color w:val="000000"/>
                <w:sz w:val="20"/>
                <w:szCs w:val="20"/>
              </w:rPr>
              <w:t>26.9</w:t>
            </w:r>
            <w:r>
              <w:rPr>
                <w:color w:val="000000"/>
                <w:sz w:val="20"/>
                <w:szCs w:val="20"/>
              </w:rPr>
              <w:t>5</w:t>
            </w:r>
            <w:r w:rsidRPr="002A05AD">
              <w:rPr>
                <w:color w:val="000000"/>
                <w:sz w:val="20"/>
                <w:szCs w:val="20"/>
              </w:rPr>
              <w:t>***</w:t>
            </w:r>
            <w:r w:rsidRPr="00AD37AC">
              <w:rPr>
                <w:color w:val="000000"/>
                <w:sz w:val="20"/>
                <w:szCs w:val="20"/>
              </w:rPr>
              <w:t xml:space="preserve"> p</w:t>
            </w:r>
            <w:r>
              <w:rPr>
                <w:color w:val="000000"/>
                <w:sz w:val="20"/>
                <w:szCs w:val="20"/>
              </w:rPr>
              <w:t>&lt;</w:t>
            </w:r>
            <w:r w:rsidRPr="00AD37AC">
              <w:rPr>
                <w:color w:val="000000"/>
                <w:sz w:val="20"/>
                <w:szCs w:val="20"/>
              </w:rPr>
              <w:t>0.00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</w:tcPr>
          <w:p w14:paraId="68480429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AD37AC">
              <w:rPr>
                <w:color w:val="000000"/>
                <w:sz w:val="20"/>
                <w:szCs w:val="20"/>
              </w:rPr>
              <w:t>33.36*** p</w:t>
            </w:r>
            <w:r>
              <w:rPr>
                <w:color w:val="000000"/>
                <w:sz w:val="20"/>
                <w:szCs w:val="20"/>
              </w:rPr>
              <w:t>&lt;</w:t>
            </w:r>
            <w:r w:rsidRPr="00AD37AC">
              <w:rPr>
                <w:color w:val="000000"/>
                <w:sz w:val="20"/>
                <w:szCs w:val="20"/>
              </w:rPr>
              <w:t>0.00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</w:tr>
      <w:tr w:rsidR="00174833" w:rsidRPr="00AD37AC" w14:paraId="26E6C7F9" w14:textId="77777777" w:rsidTr="00174833">
        <w:tc>
          <w:tcPr>
            <w:tcW w:w="120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A92E459" w14:textId="77777777" w:rsidR="00174833" w:rsidRPr="002A05AD" w:rsidRDefault="00174833" w:rsidP="00174833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94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04F036D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  <w:highlight w:val="green"/>
              </w:rPr>
            </w:pPr>
          </w:p>
        </w:tc>
        <w:tc>
          <w:tcPr>
            <w:tcW w:w="94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2431EF2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4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4072C85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4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2439CE4" w14:textId="77777777" w:rsidR="00174833" w:rsidRPr="00AD37AC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</w:tr>
    </w:tbl>
    <w:p w14:paraId="7E9259B8" w14:textId="77777777" w:rsidR="00174833" w:rsidRPr="0030235F" w:rsidRDefault="00174833" w:rsidP="00174833">
      <w:pPr>
        <w:rPr>
          <w:sz w:val="20"/>
          <w:szCs w:val="20"/>
        </w:rPr>
      </w:pPr>
      <w:r w:rsidRPr="0030235F">
        <w:rPr>
          <w:sz w:val="20"/>
          <w:szCs w:val="20"/>
        </w:rPr>
        <w:t>Note: *** p&lt;0.001, ** p&lt;0.01, * p&lt;0.05</w:t>
      </w:r>
    </w:p>
    <w:p w14:paraId="4F88E5DF" w14:textId="77777777" w:rsidR="00174833" w:rsidRDefault="00174833" w:rsidP="00174833"/>
    <w:p w14:paraId="51E789EE" w14:textId="77777777" w:rsidR="00174833" w:rsidRDefault="00174833" w:rsidP="00174833"/>
    <w:p w14:paraId="3AA35B35" w14:textId="77777777" w:rsidR="00174833" w:rsidRDefault="00174833" w:rsidP="00174833">
      <w:pPr>
        <w:rPr>
          <w:rFonts w:eastAsiaTheme="majorEastAsia" w:cstheme="majorBidi"/>
          <w:b/>
          <w:color w:val="000000" w:themeColor="text1"/>
          <w:szCs w:val="32"/>
        </w:rPr>
      </w:pPr>
      <w:r>
        <w:br w:type="page"/>
      </w:r>
    </w:p>
    <w:p w14:paraId="27EEE1BD" w14:textId="5DF0ECE7" w:rsidR="00174833" w:rsidRPr="002F28E7" w:rsidRDefault="009B050C" w:rsidP="00174833">
      <w:pPr>
        <w:pStyle w:val="Heading1"/>
        <w:rPr>
          <w:b w:val="0"/>
        </w:rPr>
      </w:pPr>
      <w:r w:rsidRPr="0026763C">
        <w:lastRenderedPageBreak/>
        <w:t xml:space="preserve">TABLE </w:t>
      </w:r>
      <w:r>
        <w:t>S</w:t>
      </w:r>
      <w:r w:rsidR="001A3BC9">
        <w:t>6</w:t>
      </w:r>
      <w:r w:rsidR="00174833" w:rsidRPr="00BA5C19">
        <w:t xml:space="preserve">: </w:t>
      </w:r>
    </w:p>
    <w:p w14:paraId="1256CF34" w14:textId="77777777" w:rsidR="00174833" w:rsidRPr="001A3BC9" w:rsidRDefault="00174833" w:rsidP="00174833">
      <w:pPr>
        <w:rPr>
          <w:iCs/>
        </w:rPr>
      </w:pPr>
      <w:r w:rsidRPr="001A3BC9">
        <w:rPr>
          <w:iCs/>
        </w:rPr>
        <w:t xml:space="preserve">Mediation analysis: Indirect effect of subjective debt burden on social and emotional loneliness, N=1,606 </w:t>
      </w:r>
    </w:p>
    <w:p w14:paraId="2757B291" w14:textId="77777777" w:rsidR="00174833" w:rsidRDefault="00174833" w:rsidP="00174833"/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85"/>
        <w:gridCol w:w="1705"/>
        <w:gridCol w:w="2024"/>
        <w:gridCol w:w="2024"/>
        <w:gridCol w:w="2022"/>
      </w:tblGrid>
      <w:tr w:rsidR="00174833" w:rsidRPr="009D2DE4" w14:paraId="02A1BCE7" w14:textId="77777777" w:rsidTr="00174833">
        <w:tc>
          <w:tcPr>
            <w:tcW w:w="847" w:type="pct"/>
            <w:tcBorders>
              <w:top w:val="single" w:sz="4" w:space="0" w:color="auto"/>
            </w:tcBorders>
          </w:tcPr>
          <w:p w14:paraId="6A6A32C0" w14:textId="77777777" w:rsidR="00174833" w:rsidRPr="008920BF" w:rsidRDefault="00174833" w:rsidP="00174833">
            <w:pPr>
              <w:rPr>
                <w:sz w:val="20"/>
                <w:szCs w:val="20"/>
              </w:rPr>
            </w:pPr>
          </w:p>
        </w:tc>
        <w:tc>
          <w:tcPr>
            <w:tcW w:w="911" w:type="pct"/>
            <w:tcBorders>
              <w:top w:val="single" w:sz="4" w:space="0" w:color="auto"/>
            </w:tcBorders>
          </w:tcPr>
          <w:p w14:paraId="0729D3EF" w14:textId="77777777" w:rsidR="00174833" w:rsidRPr="008920BF" w:rsidRDefault="00174833" w:rsidP="00174833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ocial loneliness</w:t>
            </w:r>
          </w:p>
        </w:tc>
        <w:tc>
          <w:tcPr>
            <w:tcW w:w="1081" w:type="pct"/>
            <w:tcBorders>
              <w:top w:val="single" w:sz="4" w:space="0" w:color="auto"/>
            </w:tcBorders>
          </w:tcPr>
          <w:p w14:paraId="6AB425AE" w14:textId="77777777" w:rsidR="00174833" w:rsidRPr="008920BF" w:rsidRDefault="00174833" w:rsidP="00174833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ocial loneliness</w:t>
            </w:r>
          </w:p>
        </w:tc>
        <w:tc>
          <w:tcPr>
            <w:tcW w:w="1081" w:type="pct"/>
            <w:tcBorders>
              <w:top w:val="single" w:sz="4" w:space="0" w:color="auto"/>
            </w:tcBorders>
          </w:tcPr>
          <w:p w14:paraId="1C166459" w14:textId="77777777" w:rsidR="00174833" w:rsidRPr="008920BF" w:rsidRDefault="00174833" w:rsidP="00174833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motional loneliness</w:t>
            </w:r>
          </w:p>
        </w:tc>
        <w:tc>
          <w:tcPr>
            <w:tcW w:w="1080" w:type="pct"/>
            <w:tcBorders>
              <w:top w:val="single" w:sz="4" w:space="0" w:color="auto"/>
            </w:tcBorders>
          </w:tcPr>
          <w:p w14:paraId="22145F89" w14:textId="77777777" w:rsidR="00174833" w:rsidRPr="008920BF" w:rsidRDefault="00174833" w:rsidP="00174833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motional loneliness</w:t>
            </w:r>
          </w:p>
        </w:tc>
      </w:tr>
      <w:tr w:rsidR="00174833" w:rsidRPr="009D2DE4" w14:paraId="2FFB77DE" w14:textId="77777777" w:rsidTr="00174833">
        <w:tc>
          <w:tcPr>
            <w:tcW w:w="847" w:type="pct"/>
            <w:tcBorders>
              <w:bottom w:val="single" w:sz="4" w:space="0" w:color="auto"/>
            </w:tcBorders>
          </w:tcPr>
          <w:p w14:paraId="11D88AE4" w14:textId="77777777" w:rsidR="00174833" w:rsidRPr="008920BF" w:rsidRDefault="00174833" w:rsidP="00174833">
            <w:pPr>
              <w:rPr>
                <w:sz w:val="20"/>
                <w:szCs w:val="20"/>
              </w:rPr>
            </w:pPr>
          </w:p>
        </w:tc>
        <w:tc>
          <w:tcPr>
            <w:tcW w:w="911" w:type="pct"/>
            <w:tcBorders>
              <w:bottom w:val="single" w:sz="4" w:space="0" w:color="auto"/>
            </w:tcBorders>
          </w:tcPr>
          <w:p w14:paraId="3B54FD4F" w14:textId="77777777" w:rsidR="00174833" w:rsidRPr="008920BF" w:rsidRDefault="00174833" w:rsidP="00174833">
            <w:pPr>
              <w:jc w:val="center"/>
              <w:rPr>
                <w:sz w:val="20"/>
                <w:szCs w:val="20"/>
              </w:rPr>
            </w:pPr>
            <w:r w:rsidRPr="008920BF">
              <w:rPr>
                <w:sz w:val="20"/>
                <w:szCs w:val="20"/>
              </w:rPr>
              <w:t>Effect (Boot S.E.)</w:t>
            </w:r>
          </w:p>
        </w:tc>
        <w:tc>
          <w:tcPr>
            <w:tcW w:w="1081" w:type="pct"/>
            <w:tcBorders>
              <w:bottom w:val="single" w:sz="4" w:space="0" w:color="auto"/>
            </w:tcBorders>
          </w:tcPr>
          <w:p w14:paraId="46869E2F" w14:textId="77777777" w:rsidR="00174833" w:rsidRPr="008920BF" w:rsidRDefault="00174833" w:rsidP="00174833">
            <w:pPr>
              <w:jc w:val="center"/>
              <w:rPr>
                <w:sz w:val="20"/>
                <w:szCs w:val="20"/>
              </w:rPr>
            </w:pPr>
            <w:r w:rsidRPr="008920BF">
              <w:rPr>
                <w:sz w:val="20"/>
                <w:szCs w:val="20"/>
              </w:rPr>
              <w:t xml:space="preserve"> Boot Confidence Interval</w:t>
            </w:r>
          </w:p>
        </w:tc>
        <w:tc>
          <w:tcPr>
            <w:tcW w:w="1081" w:type="pct"/>
            <w:tcBorders>
              <w:bottom w:val="single" w:sz="4" w:space="0" w:color="auto"/>
            </w:tcBorders>
          </w:tcPr>
          <w:p w14:paraId="356F4CCA" w14:textId="77777777" w:rsidR="00174833" w:rsidRPr="008920BF" w:rsidRDefault="00174833" w:rsidP="00174833">
            <w:pPr>
              <w:jc w:val="center"/>
              <w:rPr>
                <w:sz w:val="20"/>
                <w:szCs w:val="20"/>
              </w:rPr>
            </w:pPr>
            <w:r w:rsidRPr="00261F41">
              <w:rPr>
                <w:sz w:val="20"/>
                <w:szCs w:val="20"/>
              </w:rPr>
              <w:t>Effect (Boot S.E.)</w:t>
            </w:r>
          </w:p>
        </w:tc>
        <w:tc>
          <w:tcPr>
            <w:tcW w:w="1080" w:type="pct"/>
            <w:tcBorders>
              <w:bottom w:val="single" w:sz="4" w:space="0" w:color="auto"/>
            </w:tcBorders>
          </w:tcPr>
          <w:p w14:paraId="09E1A173" w14:textId="77777777" w:rsidR="00174833" w:rsidRPr="008920BF" w:rsidRDefault="00174833" w:rsidP="00174833">
            <w:pPr>
              <w:jc w:val="center"/>
              <w:rPr>
                <w:sz w:val="20"/>
                <w:szCs w:val="20"/>
              </w:rPr>
            </w:pPr>
            <w:r w:rsidRPr="00261F41">
              <w:rPr>
                <w:sz w:val="20"/>
                <w:szCs w:val="20"/>
              </w:rPr>
              <w:t xml:space="preserve"> Boot Confidence Interval</w:t>
            </w:r>
          </w:p>
        </w:tc>
      </w:tr>
      <w:tr w:rsidR="00174833" w:rsidRPr="009D2DE4" w14:paraId="20F40C4C" w14:textId="77777777" w:rsidTr="00174833">
        <w:tc>
          <w:tcPr>
            <w:tcW w:w="847" w:type="pct"/>
            <w:tcBorders>
              <w:top w:val="single" w:sz="4" w:space="0" w:color="auto"/>
            </w:tcBorders>
          </w:tcPr>
          <w:p w14:paraId="5D32573D" w14:textId="77777777" w:rsidR="00174833" w:rsidRPr="008920BF" w:rsidRDefault="00174833" w:rsidP="00174833">
            <w:pPr>
              <w:rPr>
                <w:sz w:val="20"/>
                <w:szCs w:val="20"/>
              </w:rPr>
            </w:pPr>
            <w:r w:rsidRPr="008920BF">
              <w:rPr>
                <w:sz w:val="20"/>
                <w:szCs w:val="20"/>
              </w:rPr>
              <w:t>Total</w:t>
            </w:r>
          </w:p>
        </w:tc>
        <w:tc>
          <w:tcPr>
            <w:tcW w:w="911" w:type="pct"/>
            <w:tcBorders>
              <w:top w:val="single" w:sz="4" w:space="0" w:color="auto"/>
            </w:tcBorders>
          </w:tcPr>
          <w:p w14:paraId="6F49A5F6" w14:textId="77777777" w:rsidR="00174833" w:rsidRPr="008920BF" w:rsidRDefault="00174833" w:rsidP="00174833">
            <w:pPr>
              <w:jc w:val="center"/>
              <w:rPr>
                <w:sz w:val="20"/>
                <w:szCs w:val="20"/>
              </w:rPr>
            </w:pPr>
            <w:r w:rsidRPr="008920BF">
              <w:rPr>
                <w:sz w:val="20"/>
                <w:szCs w:val="20"/>
              </w:rPr>
              <w:t>0.06 (0.07)</w:t>
            </w:r>
          </w:p>
        </w:tc>
        <w:tc>
          <w:tcPr>
            <w:tcW w:w="1081" w:type="pct"/>
            <w:tcBorders>
              <w:top w:val="single" w:sz="4" w:space="0" w:color="auto"/>
            </w:tcBorders>
          </w:tcPr>
          <w:p w14:paraId="7770B04C" w14:textId="77777777" w:rsidR="00174833" w:rsidRPr="008920BF" w:rsidRDefault="00174833" w:rsidP="00174833">
            <w:pPr>
              <w:jc w:val="center"/>
              <w:rPr>
                <w:sz w:val="20"/>
                <w:szCs w:val="20"/>
              </w:rPr>
            </w:pPr>
            <w:r w:rsidRPr="008920BF">
              <w:rPr>
                <w:sz w:val="20"/>
                <w:szCs w:val="20"/>
              </w:rPr>
              <w:t>-0.05 to 0.2</w:t>
            </w:r>
            <w:r>
              <w:rPr>
                <w:sz w:val="20"/>
                <w:szCs w:val="20"/>
              </w:rPr>
              <w:t>3</w:t>
            </w:r>
          </w:p>
        </w:tc>
        <w:tc>
          <w:tcPr>
            <w:tcW w:w="1081" w:type="pct"/>
            <w:tcBorders>
              <w:top w:val="single" w:sz="4" w:space="0" w:color="auto"/>
            </w:tcBorders>
          </w:tcPr>
          <w:p w14:paraId="39283D09" w14:textId="77777777" w:rsidR="00174833" w:rsidRPr="008920BF" w:rsidRDefault="00174833" w:rsidP="00174833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8 (0.08)</w:t>
            </w:r>
          </w:p>
        </w:tc>
        <w:tc>
          <w:tcPr>
            <w:tcW w:w="1080" w:type="pct"/>
            <w:tcBorders>
              <w:top w:val="single" w:sz="4" w:space="0" w:color="auto"/>
            </w:tcBorders>
          </w:tcPr>
          <w:p w14:paraId="57BA4BA0" w14:textId="77777777" w:rsidR="00174833" w:rsidRPr="008920BF" w:rsidRDefault="00174833" w:rsidP="00174833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5 to 0.27</w:t>
            </w:r>
          </w:p>
        </w:tc>
      </w:tr>
      <w:tr w:rsidR="00174833" w:rsidRPr="009D2DE4" w14:paraId="172DC4B3" w14:textId="77777777" w:rsidTr="00174833">
        <w:tc>
          <w:tcPr>
            <w:tcW w:w="847" w:type="pct"/>
          </w:tcPr>
          <w:p w14:paraId="4D888AE9" w14:textId="77777777" w:rsidR="00174833" w:rsidRPr="008920BF" w:rsidRDefault="00174833" w:rsidP="00174833">
            <w:pPr>
              <w:rPr>
                <w:sz w:val="20"/>
                <w:szCs w:val="20"/>
              </w:rPr>
            </w:pPr>
            <w:r w:rsidRPr="008920BF">
              <w:rPr>
                <w:sz w:val="20"/>
                <w:szCs w:val="20"/>
              </w:rPr>
              <w:t>Social participation</w:t>
            </w:r>
          </w:p>
        </w:tc>
        <w:tc>
          <w:tcPr>
            <w:tcW w:w="911" w:type="pct"/>
          </w:tcPr>
          <w:p w14:paraId="0A45FB8B" w14:textId="77777777" w:rsidR="00174833" w:rsidRPr="008920BF" w:rsidRDefault="00174833" w:rsidP="00174833">
            <w:pPr>
              <w:jc w:val="center"/>
              <w:rPr>
                <w:sz w:val="20"/>
                <w:szCs w:val="20"/>
              </w:rPr>
            </w:pPr>
            <w:r w:rsidRPr="008920BF">
              <w:rPr>
                <w:sz w:val="20"/>
                <w:szCs w:val="20"/>
              </w:rPr>
              <w:t>0.0</w:t>
            </w:r>
            <w:r>
              <w:rPr>
                <w:sz w:val="20"/>
                <w:szCs w:val="20"/>
              </w:rPr>
              <w:t>1</w:t>
            </w:r>
            <w:r w:rsidRPr="008920BF">
              <w:rPr>
                <w:sz w:val="20"/>
                <w:szCs w:val="20"/>
              </w:rPr>
              <w:t xml:space="preserve"> (0.01)</w:t>
            </w:r>
          </w:p>
        </w:tc>
        <w:tc>
          <w:tcPr>
            <w:tcW w:w="1081" w:type="pct"/>
          </w:tcPr>
          <w:p w14:paraId="39CFB061" w14:textId="77777777" w:rsidR="00174833" w:rsidRPr="008920BF" w:rsidRDefault="00174833" w:rsidP="00174833">
            <w:pPr>
              <w:jc w:val="center"/>
              <w:rPr>
                <w:sz w:val="20"/>
                <w:szCs w:val="20"/>
              </w:rPr>
            </w:pPr>
            <w:r w:rsidRPr="008920BF">
              <w:rPr>
                <w:sz w:val="20"/>
                <w:szCs w:val="20"/>
              </w:rPr>
              <w:t>-0.0</w:t>
            </w:r>
            <w:r>
              <w:rPr>
                <w:sz w:val="20"/>
                <w:szCs w:val="20"/>
              </w:rPr>
              <w:t>2</w:t>
            </w:r>
            <w:r w:rsidRPr="008920BF">
              <w:rPr>
                <w:sz w:val="20"/>
                <w:szCs w:val="20"/>
              </w:rPr>
              <w:t xml:space="preserve"> to 0.04</w:t>
            </w:r>
          </w:p>
        </w:tc>
        <w:tc>
          <w:tcPr>
            <w:tcW w:w="1081" w:type="pct"/>
          </w:tcPr>
          <w:p w14:paraId="6FAE4B82" w14:textId="77777777" w:rsidR="00174833" w:rsidRPr="008920BF" w:rsidRDefault="00174833" w:rsidP="00174833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1 (0.01)</w:t>
            </w:r>
          </w:p>
        </w:tc>
        <w:tc>
          <w:tcPr>
            <w:tcW w:w="1080" w:type="pct"/>
          </w:tcPr>
          <w:p w14:paraId="0C93A501" w14:textId="77777777" w:rsidR="00174833" w:rsidRPr="008920BF" w:rsidRDefault="00174833" w:rsidP="00174833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1 to 0.02</w:t>
            </w:r>
          </w:p>
        </w:tc>
      </w:tr>
      <w:tr w:rsidR="00174833" w:rsidRPr="009D2DE4" w14:paraId="6D27FA93" w14:textId="77777777" w:rsidTr="00174833">
        <w:tc>
          <w:tcPr>
            <w:tcW w:w="847" w:type="pct"/>
          </w:tcPr>
          <w:p w14:paraId="51DFB662" w14:textId="77777777" w:rsidR="00174833" w:rsidRPr="008920BF" w:rsidRDefault="00174833" w:rsidP="00174833">
            <w:pPr>
              <w:rPr>
                <w:sz w:val="20"/>
                <w:szCs w:val="20"/>
              </w:rPr>
            </w:pPr>
            <w:r w:rsidRPr="008920BF">
              <w:rPr>
                <w:sz w:val="20"/>
                <w:szCs w:val="20"/>
              </w:rPr>
              <w:t>Network size</w:t>
            </w:r>
          </w:p>
        </w:tc>
        <w:tc>
          <w:tcPr>
            <w:tcW w:w="911" w:type="pct"/>
          </w:tcPr>
          <w:p w14:paraId="0E649FA7" w14:textId="77777777" w:rsidR="00174833" w:rsidRPr="008920BF" w:rsidRDefault="00174833" w:rsidP="00174833">
            <w:pPr>
              <w:jc w:val="center"/>
              <w:rPr>
                <w:sz w:val="20"/>
                <w:szCs w:val="20"/>
              </w:rPr>
            </w:pPr>
            <w:r w:rsidRPr="008920BF">
              <w:rPr>
                <w:sz w:val="20"/>
                <w:szCs w:val="20"/>
              </w:rPr>
              <w:t>0.0</w:t>
            </w:r>
            <w:r>
              <w:rPr>
                <w:sz w:val="20"/>
                <w:szCs w:val="20"/>
              </w:rPr>
              <w:t xml:space="preserve">1 </w:t>
            </w:r>
            <w:r w:rsidRPr="008920BF">
              <w:rPr>
                <w:sz w:val="20"/>
                <w:szCs w:val="20"/>
              </w:rPr>
              <w:t>(0.03)</w:t>
            </w:r>
          </w:p>
        </w:tc>
        <w:tc>
          <w:tcPr>
            <w:tcW w:w="1081" w:type="pct"/>
          </w:tcPr>
          <w:p w14:paraId="454D792C" w14:textId="77777777" w:rsidR="00174833" w:rsidRPr="008920BF" w:rsidRDefault="00174833" w:rsidP="00174833">
            <w:pPr>
              <w:jc w:val="center"/>
              <w:rPr>
                <w:sz w:val="20"/>
                <w:szCs w:val="20"/>
              </w:rPr>
            </w:pPr>
            <w:r w:rsidRPr="008920BF">
              <w:rPr>
                <w:sz w:val="20"/>
                <w:szCs w:val="20"/>
              </w:rPr>
              <w:t>-0.05 to 0.0</w:t>
            </w:r>
            <w:r>
              <w:rPr>
                <w:sz w:val="20"/>
                <w:szCs w:val="20"/>
              </w:rPr>
              <w:t>9</w:t>
            </w:r>
          </w:p>
        </w:tc>
        <w:tc>
          <w:tcPr>
            <w:tcW w:w="1081" w:type="pct"/>
          </w:tcPr>
          <w:p w14:paraId="482E6CF8" w14:textId="77777777" w:rsidR="00174833" w:rsidRPr="008920BF" w:rsidRDefault="00174833" w:rsidP="00174833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1 (0.02)</w:t>
            </w:r>
          </w:p>
        </w:tc>
        <w:tc>
          <w:tcPr>
            <w:tcW w:w="1080" w:type="pct"/>
          </w:tcPr>
          <w:p w14:paraId="381733B8" w14:textId="77777777" w:rsidR="00174833" w:rsidRPr="008920BF" w:rsidRDefault="00174833" w:rsidP="00174833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2 to 0.04</w:t>
            </w:r>
          </w:p>
        </w:tc>
      </w:tr>
      <w:tr w:rsidR="00174833" w:rsidRPr="009D2DE4" w14:paraId="215CA128" w14:textId="77777777" w:rsidTr="00174833">
        <w:tc>
          <w:tcPr>
            <w:tcW w:w="847" w:type="pct"/>
          </w:tcPr>
          <w:p w14:paraId="31C4C659" w14:textId="77777777" w:rsidR="00174833" w:rsidRPr="008920BF" w:rsidRDefault="00174833" w:rsidP="00174833">
            <w:pPr>
              <w:rPr>
                <w:sz w:val="20"/>
                <w:szCs w:val="20"/>
              </w:rPr>
            </w:pPr>
            <w:r w:rsidRPr="008920BF">
              <w:rPr>
                <w:sz w:val="20"/>
                <w:szCs w:val="20"/>
              </w:rPr>
              <w:t>Anxiety</w:t>
            </w:r>
          </w:p>
        </w:tc>
        <w:tc>
          <w:tcPr>
            <w:tcW w:w="911" w:type="pct"/>
          </w:tcPr>
          <w:p w14:paraId="64FA225D" w14:textId="77777777" w:rsidR="00174833" w:rsidRPr="008920BF" w:rsidRDefault="00174833" w:rsidP="00174833">
            <w:pPr>
              <w:jc w:val="center"/>
              <w:rPr>
                <w:sz w:val="20"/>
                <w:szCs w:val="20"/>
              </w:rPr>
            </w:pPr>
            <w:r w:rsidRPr="008920BF">
              <w:rPr>
                <w:sz w:val="20"/>
                <w:szCs w:val="20"/>
              </w:rPr>
              <w:t>-0.0</w:t>
            </w:r>
            <w:r>
              <w:rPr>
                <w:sz w:val="20"/>
                <w:szCs w:val="20"/>
              </w:rPr>
              <w:t>1</w:t>
            </w:r>
            <w:r w:rsidRPr="008920BF">
              <w:rPr>
                <w:sz w:val="20"/>
                <w:szCs w:val="20"/>
              </w:rPr>
              <w:t xml:space="preserve"> (0.0</w:t>
            </w:r>
            <w:r>
              <w:rPr>
                <w:sz w:val="20"/>
                <w:szCs w:val="20"/>
              </w:rPr>
              <w:t>1</w:t>
            </w:r>
            <w:r w:rsidRPr="008920BF">
              <w:rPr>
                <w:sz w:val="20"/>
                <w:szCs w:val="20"/>
              </w:rPr>
              <w:t>)</w:t>
            </w:r>
          </w:p>
        </w:tc>
        <w:tc>
          <w:tcPr>
            <w:tcW w:w="1081" w:type="pct"/>
          </w:tcPr>
          <w:p w14:paraId="6B054869" w14:textId="77777777" w:rsidR="00174833" w:rsidRPr="008920BF" w:rsidRDefault="00174833" w:rsidP="00174833">
            <w:pPr>
              <w:jc w:val="center"/>
              <w:rPr>
                <w:sz w:val="20"/>
                <w:szCs w:val="20"/>
              </w:rPr>
            </w:pPr>
            <w:r w:rsidRPr="008920BF">
              <w:rPr>
                <w:sz w:val="20"/>
                <w:szCs w:val="20"/>
              </w:rPr>
              <w:t>-0.05 to 0.01</w:t>
            </w:r>
          </w:p>
        </w:tc>
        <w:tc>
          <w:tcPr>
            <w:tcW w:w="1081" w:type="pct"/>
          </w:tcPr>
          <w:p w14:paraId="44B7E34C" w14:textId="77777777" w:rsidR="00174833" w:rsidRPr="008920BF" w:rsidRDefault="00174833" w:rsidP="00174833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1 (0.01)</w:t>
            </w:r>
          </w:p>
        </w:tc>
        <w:tc>
          <w:tcPr>
            <w:tcW w:w="1080" w:type="pct"/>
          </w:tcPr>
          <w:p w14:paraId="5D97BDE3" w14:textId="77777777" w:rsidR="00174833" w:rsidRPr="008920BF" w:rsidRDefault="00174833" w:rsidP="00174833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3 to 0.01</w:t>
            </w:r>
          </w:p>
        </w:tc>
      </w:tr>
      <w:tr w:rsidR="00174833" w:rsidRPr="009D2DE4" w14:paraId="63279E72" w14:textId="77777777" w:rsidTr="00174833">
        <w:tc>
          <w:tcPr>
            <w:tcW w:w="847" w:type="pct"/>
            <w:tcBorders>
              <w:bottom w:val="single" w:sz="4" w:space="0" w:color="auto"/>
            </w:tcBorders>
          </w:tcPr>
          <w:p w14:paraId="799F4063" w14:textId="77777777" w:rsidR="00174833" w:rsidRPr="008920BF" w:rsidRDefault="00174833" w:rsidP="00174833">
            <w:pPr>
              <w:rPr>
                <w:sz w:val="20"/>
                <w:szCs w:val="20"/>
              </w:rPr>
            </w:pPr>
            <w:r w:rsidRPr="008920BF">
              <w:rPr>
                <w:sz w:val="20"/>
                <w:szCs w:val="20"/>
              </w:rPr>
              <w:t>Depression</w:t>
            </w:r>
          </w:p>
        </w:tc>
        <w:tc>
          <w:tcPr>
            <w:tcW w:w="911" w:type="pct"/>
            <w:tcBorders>
              <w:bottom w:val="single" w:sz="4" w:space="0" w:color="auto"/>
            </w:tcBorders>
          </w:tcPr>
          <w:p w14:paraId="6D761364" w14:textId="77777777" w:rsidR="00174833" w:rsidRPr="008920BF" w:rsidRDefault="00174833" w:rsidP="00174833">
            <w:pPr>
              <w:jc w:val="center"/>
              <w:rPr>
                <w:sz w:val="20"/>
                <w:szCs w:val="20"/>
              </w:rPr>
            </w:pPr>
            <w:r w:rsidRPr="008920BF">
              <w:rPr>
                <w:sz w:val="20"/>
                <w:szCs w:val="20"/>
              </w:rPr>
              <w:t>0.04 (0.0</w:t>
            </w:r>
            <w:r>
              <w:rPr>
                <w:sz w:val="20"/>
                <w:szCs w:val="20"/>
              </w:rPr>
              <w:t>4</w:t>
            </w:r>
            <w:r w:rsidRPr="008920BF">
              <w:rPr>
                <w:sz w:val="20"/>
                <w:szCs w:val="20"/>
              </w:rPr>
              <w:t>)</w:t>
            </w:r>
          </w:p>
        </w:tc>
        <w:tc>
          <w:tcPr>
            <w:tcW w:w="1081" w:type="pct"/>
            <w:tcBorders>
              <w:bottom w:val="single" w:sz="4" w:space="0" w:color="auto"/>
            </w:tcBorders>
          </w:tcPr>
          <w:p w14:paraId="65D2E63A" w14:textId="77777777" w:rsidR="00174833" w:rsidRPr="008920BF" w:rsidRDefault="00174833" w:rsidP="00174833">
            <w:pPr>
              <w:jc w:val="center"/>
              <w:rPr>
                <w:sz w:val="20"/>
                <w:szCs w:val="20"/>
              </w:rPr>
            </w:pPr>
            <w:r w:rsidRPr="008920BF">
              <w:rPr>
                <w:sz w:val="20"/>
                <w:szCs w:val="20"/>
              </w:rPr>
              <w:t>-0.0</w:t>
            </w:r>
            <w:r>
              <w:rPr>
                <w:sz w:val="20"/>
                <w:szCs w:val="20"/>
              </w:rPr>
              <w:t>2</w:t>
            </w:r>
            <w:r w:rsidRPr="008920BF">
              <w:rPr>
                <w:sz w:val="20"/>
                <w:szCs w:val="20"/>
              </w:rPr>
              <w:t xml:space="preserve"> to 0.13</w:t>
            </w:r>
          </w:p>
        </w:tc>
        <w:tc>
          <w:tcPr>
            <w:tcW w:w="1081" w:type="pct"/>
            <w:tcBorders>
              <w:bottom w:val="single" w:sz="4" w:space="0" w:color="auto"/>
            </w:tcBorders>
          </w:tcPr>
          <w:p w14:paraId="66D7257F" w14:textId="77777777" w:rsidR="00174833" w:rsidRPr="008920BF" w:rsidRDefault="00174833" w:rsidP="00174833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8 (0.07)</w:t>
            </w:r>
          </w:p>
        </w:tc>
        <w:tc>
          <w:tcPr>
            <w:tcW w:w="1080" w:type="pct"/>
            <w:tcBorders>
              <w:bottom w:val="single" w:sz="4" w:space="0" w:color="auto"/>
            </w:tcBorders>
          </w:tcPr>
          <w:p w14:paraId="66C65E96" w14:textId="77777777" w:rsidR="00174833" w:rsidRPr="008920BF" w:rsidRDefault="00174833" w:rsidP="00174833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3 to 0.23</w:t>
            </w:r>
          </w:p>
        </w:tc>
      </w:tr>
    </w:tbl>
    <w:p w14:paraId="01F66238" w14:textId="77777777" w:rsidR="00174833" w:rsidRDefault="00174833" w:rsidP="00174833"/>
    <w:p w14:paraId="6422B9E9" w14:textId="77777777" w:rsidR="00174833" w:rsidRDefault="00174833" w:rsidP="00174833"/>
    <w:p w14:paraId="23430900" w14:textId="77777777" w:rsidR="00174833" w:rsidRDefault="00174833" w:rsidP="00174833"/>
    <w:p w14:paraId="5DBCF7F3" w14:textId="77777777" w:rsidR="00174833" w:rsidRDefault="00174833" w:rsidP="00174833">
      <w:pPr>
        <w:rPr>
          <w:rFonts w:eastAsiaTheme="majorEastAsia" w:cstheme="majorBidi"/>
          <w:b/>
          <w:color w:val="000000" w:themeColor="text1"/>
          <w:szCs w:val="32"/>
        </w:rPr>
      </w:pPr>
      <w:r>
        <w:br w:type="page"/>
      </w:r>
    </w:p>
    <w:p w14:paraId="358112E6" w14:textId="020A7780" w:rsidR="00174833" w:rsidRDefault="009B050C" w:rsidP="00174833">
      <w:pPr>
        <w:pStyle w:val="Heading1"/>
      </w:pPr>
      <w:r w:rsidRPr="0026763C">
        <w:lastRenderedPageBreak/>
        <w:t xml:space="preserve">TABLE </w:t>
      </w:r>
      <w:r>
        <w:t>S</w:t>
      </w:r>
      <w:r w:rsidR="001A3BC9">
        <w:t>7</w:t>
      </w:r>
      <w:r w:rsidR="00174833">
        <w:t xml:space="preserve">: </w:t>
      </w:r>
    </w:p>
    <w:p w14:paraId="33BED16E" w14:textId="77777777" w:rsidR="00174833" w:rsidRDefault="00174833" w:rsidP="00174833">
      <w:r w:rsidRPr="003E6D9E">
        <w:rPr>
          <w:i/>
        </w:rPr>
        <w:t xml:space="preserve">Correlation coefficient of social loneliness and subjective debt burden with potential </w:t>
      </w:r>
      <w:r>
        <w:rPr>
          <w:i/>
        </w:rPr>
        <w:t>explanatory variables</w:t>
      </w:r>
      <w:r w:rsidRPr="003E6D9E">
        <w:rPr>
          <w:i/>
        </w:rPr>
        <w:t xml:space="preserve">, </w:t>
      </w:r>
      <w:r>
        <w:rPr>
          <w:i/>
        </w:rPr>
        <w:t xml:space="preserve">borrower-only sample, </w:t>
      </w:r>
      <w:r w:rsidRPr="003E6D9E">
        <w:rPr>
          <w:i/>
        </w:rPr>
        <w:t>N=</w:t>
      </w:r>
      <w:r>
        <w:rPr>
          <w:i/>
        </w:rPr>
        <w:t>258</w:t>
      </w:r>
    </w:p>
    <w:p w14:paraId="3A753490" w14:textId="77777777" w:rsidR="00174833" w:rsidRDefault="00174833" w:rsidP="00174833"/>
    <w:tbl>
      <w:tblPr>
        <w:tblW w:w="5000" w:type="pct"/>
        <w:tblLook w:val="04A0" w:firstRow="1" w:lastRow="0" w:firstColumn="1" w:lastColumn="0" w:noHBand="0" w:noVBand="1"/>
      </w:tblPr>
      <w:tblGrid>
        <w:gridCol w:w="2250"/>
        <w:gridCol w:w="1777"/>
        <w:gridCol w:w="1778"/>
        <w:gridCol w:w="1777"/>
        <w:gridCol w:w="1778"/>
      </w:tblGrid>
      <w:tr w:rsidR="00174833" w:rsidRPr="0094105F" w14:paraId="5976E872" w14:textId="77777777" w:rsidTr="00174833">
        <w:tc>
          <w:tcPr>
            <w:tcW w:w="22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6E5CB8" w14:textId="77777777" w:rsidR="00174833" w:rsidRPr="0094105F" w:rsidRDefault="00174833" w:rsidP="00174833">
            <w:pPr>
              <w:rPr>
                <w:b/>
                <w:bCs/>
                <w:color w:val="000000"/>
                <w:sz w:val="20"/>
                <w:szCs w:val="20"/>
              </w:rPr>
            </w:pPr>
            <w:r w:rsidRPr="0094105F">
              <w:rPr>
                <w:b/>
                <w:bCs/>
                <w:color w:val="000000"/>
                <w:sz w:val="20"/>
                <w:szCs w:val="20"/>
              </w:rPr>
              <w:t>Variable</w:t>
            </w:r>
            <w:r>
              <w:rPr>
                <w:b/>
                <w:bCs/>
                <w:color w:val="000000"/>
                <w:sz w:val="20"/>
                <w:szCs w:val="20"/>
              </w:rPr>
              <w:t>:</w:t>
            </w:r>
            <w:r w:rsidRPr="0094105F">
              <w:rPr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77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DE7C19B" w14:textId="77777777" w:rsidR="00174833" w:rsidRPr="0094105F" w:rsidRDefault="00174833" w:rsidP="00174833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94105F">
              <w:rPr>
                <w:color w:val="000000"/>
                <w:sz w:val="20"/>
                <w:szCs w:val="20"/>
              </w:rPr>
              <w:t>Social loneliness</w:t>
            </w:r>
          </w:p>
        </w:tc>
        <w:tc>
          <w:tcPr>
            <w:tcW w:w="177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EFB2B14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Emotional</w:t>
            </w:r>
            <w:r w:rsidRPr="0094105F">
              <w:rPr>
                <w:color w:val="000000"/>
                <w:sz w:val="20"/>
                <w:szCs w:val="20"/>
              </w:rPr>
              <w:t xml:space="preserve"> </w:t>
            </w:r>
          </w:p>
          <w:p w14:paraId="14B07AF4" w14:textId="77777777" w:rsidR="00174833" w:rsidRPr="0094105F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94105F">
              <w:rPr>
                <w:color w:val="000000"/>
                <w:sz w:val="20"/>
                <w:szCs w:val="20"/>
              </w:rPr>
              <w:t>loneliness</w:t>
            </w:r>
          </w:p>
        </w:tc>
        <w:tc>
          <w:tcPr>
            <w:tcW w:w="177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169B091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Objective debt </w:t>
            </w:r>
          </w:p>
          <w:p w14:paraId="5EA780EB" w14:textId="77777777" w:rsidR="00174833" w:rsidRPr="0094105F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burden</w:t>
            </w:r>
          </w:p>
        </w:tc>
        <w:tc>
          <w:tcPr>
            <w:tcW w:w="177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5B0993D5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94105F">
              <w:rPr>
                <w:color w:val="000000"/>
                <w:sz w:val="20"/>
                <w:szCs w:val="20"/>
              </w:rPr>
              <w:t xml:space="preserve">Subjective debt </w:t>
            </w:r>
          </w:p>
          <w:p w14:paraId="197931C4" w14:textId="77777777" w:rsidR="00174833" w:rsidRPr="0094105F" w:rsidRDefault="00174833" w:rsidP="00174833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94105F">
              <w:rPr>
                <w:color w:val="000000"/>
                <w:sz w:val="20"/>
                <w:szCs w:val="20"/>
              </w:rPr>
              <w:t>burden</w:t>
            </w:r>
          </w:p>
        </w:tc>
      </w:tr>
      <w:tr w:rsidR="00174833" w:rsidRPr="0094105F" w14:paraId="1C0E1250" w14:textId="77777777" w:rsidTr="00174833"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1C038C0" w14:textId="77777777" w:rsidR="00174833" w:rsidRPr="0094105F" w:rsidRDefault="00174833" w:rsidP="00174833">
            <w:pPr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77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64E07B4" w14:textId="77777777" w:rsidR="00174833" w:rsidRPr="0094105F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Pearson r</w:t>
            </w:r>
          </w:p>
        </w:tc>
        <w:tc>
          <w:tcPr>
            <w:tcW w:w="177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A8A31B8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40041C">
              <w:rPr>
                <w:color w:val="000000"/>
                <w:sz w:val="20"/>
                <w:szCs w:val="20"/>
              </w:rPr>
              <w:t>Pearson r</w:t>
            </w:r>
          </w:p>
        </w:tc>
        <w:tc>
          <w:tcPr>
            <w:tcW w:w="177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2A25BED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40041C">
              <w:rPr>
                <w:color w:val="000000"/>
                <w:sz w:val="20"/>
                <w:szCs w:val="20"/>
              </w:rPr>
              <w:t>Pearson r</w:t>
            </w:r>
          </w:p>
        </w:tc>
        <w:tc>
          <w:tcPr>
            <w:tcW w:w="17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9AD6525" w14:textId="77777777" w:rsidR="00174833" w:rsidRPr="0094105F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40041C">
              <w:rPr>
                <w:color w:val="000000"/>
                <w:sz w:val="20"/>
                <w:szCs w:val="20"/>
              </w:rPr>
              <w:t>Pearson r</w:t>
            </w:r>
          </w:p>
        </w:tc>
      </w:tr>
      <w:tr w:rsidR="00174833" w:rsidRPr="0094105F" w14:paraId="41B336DA" w14:textId="77777777" w:rsidTr="00174833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2E140AE" w14:textId="77777777" w:rsidR="00174833" w:rsidRDefault="00174833" w:rsidP="00174833">
            <w:pPr>
              <w:rPr>
                <w:color w:val="000000"/>
                <w:sz w:val="20"/>
                <w:szCs w:val="20"/>
                <w:u w:val="single"/>
              </w:rPr>
            </w:pPr>
            <w:r w:rsidRPr="0094105F">
              <w:rPr>
                <w:color w:val="000000"/>
                <w:sz w:val="20"/>
                <w:szCs w:val="20"/>
              </w:rPr>
              <w:t>Social loneliness</w:t>
            </w:r>
          </w:p>
        </w:tc>
        <w:tc>
          <w:tcPr>
            <w:tcW w:w="1777" w:type="dxa"/>
            <w:tcBorders>
              <w:top w:val="nil"/>
              <w:left w:val="nil"/>
              <w:bottom w:val="nil"/>
              <w:right w:val="nil"/>
            </w:tcBorders>
          </w:tcPr>
          <w:p w14:paraId="767B4732" w14:textId="77777777" w:rsidR="00174833" w:rsidRPr="0094105F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778" w:type="dxa"/>
            <w:tcBorders>
              <w:top w:val="nil"/>
              <w:left w:val="nil"/>
              <w:bottom w:val="nil"/>
              <w:right w:val="nil"/>
            </w:tcBorders>
          </w:tcPr>
          <w:p w14:paraId="72675042" w14:textId="77777777" w:rsidR="00174833" w:rsidRPr="0094105F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777" w:type="dxa"/>
            <w:tcBorders>
              <w:top w:val="nil"/>
              <w:left w:val="nil"/>
              <w:bottom w:val="nil"/>
              <w:right w:val="nil"/>
            </w:tcBorders>
          </w:tcPr>
          <w:p w14:paraId="007EE100" w14:textId="77777777" w:rsidR="00174833" w:rsidRPr="0094105F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E8A7B91" w14:textId="77777777" w:rsidR="00174833" w:rsidRPr="0094105F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</w:tr>
      <w:tr w:rsidR="00174833" w:rsidRPr="0094105F" w14:paraId="1AFBD99F" w14:textId="77777777" w:rsidTr="00174833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34C31FC" w14:textId="77777777" w:rsidR="00174833" w:rsidRDefault="00174833" w:rsidP="00174833">
            <w:pPr>
              <w:rPr>
                <w:color w:val="000000"/>
                <w:sz w:val="20"/>
                <w:szCs w:val="20"/>
                <w:u w:val="single"/>
              </w:rPr>
            </w:pPr>
            <w:r>
              <w:rPr>
                <w:color w:val="000000"/>
                <w:sz w:val="20"/>
                <w:szCs w:val="20"/>
              </w:rPr>
              <w:t>Emotional</w:t>
            </w:r>
            <w:r w:rsidRPr="0094105F">
              <w:rPr>
                <w:color w:val="000000"/>
                <w:sz w:val="20"/>
                <w:szCs w:val="20"/>
              </w:rPr>
              <w:t xml:space="preserve"> loneliness</w:t>
            </w:r>
          </w:p>
        </w:tc>
        <w:tc>
          <w:tcPr>
            <w:tcW w:w="1777" w:type="dxa"/>
            <w:tcBorders>
              <w:top w:val="nil"/>
              <w:left w:val="nil"/>
              <w:bottom w:val="nil"/>
              <w:right w:val="nil"/>
            </w:tcBorders>
          </w:tcPr>
          <w:p w14:paraId="6D26582D" w14:textId="77777777" w:rsidR="00174833" w:rsidRPr="0094105F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0.51***, </w:t>
            </w:r>
            <w:r w:rsidRPr="00AD37AC">
              <w:rPr>
                <w:color w:val="000000"/>
                <w:sz w:val="20"/>
                <w:szCs w:val="20"/>
              </w:rPr>
              <w:t>p</w:t>
            </w:r>
            <w:r>
              <w:rPr>
                <w:color w:val="000000"/>
                <w:sz w:val="20"/>
                <w:szCs w:val="20"/>
              </w:rPr>
              <w:t>&lt;</w:t>
            </w:r>
            <w:r w:rsidRPr="00AD37AC">
              <w:rPr>
                <w:color w:val="000000"/>
                <w:sz w:val="20"/>
                <w:szCs w:val="20"/>
              </w:rPr>
              <w:t>0.00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1778" w:type="dxa"/>
            <w:tcBorders>
              <w:top w:val="nil"/>
              <w:left w:val="nil"/>
              <w:bottom w:val="nil"/>
              <w:right w:val="nil"/>
            </w:tcBorders>
          </w:tcPr>
          <w:p w14:paraId="7311A90F" w14:textId="77777777" w:rsidR="00174833" w:rsidRPr="0094105F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777" w:type="dxa"/>
            <w:tcBorders>
              <w:top w:val="nil"/>
              <w:left w:val="nil"/>
              <w:bottom w:val="nil"/>
              <w:right w:val="nil"/>
            </w:tcBorders>
          </w:tcPr>
          <w:p w14:paraId="078FA840" w14:textId="77777777" w:rsidR="00174833" w:rsidRPr="0094105F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D366635" w14:textId="77777777" w:rsidR="00174833" w:rsidRPr="0094105F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</w:tr>
      <w:tr w:rsidR="00174833" w:rsidRPr="0094105F" w14:paraId="35D7FCAC" w14:textId="77777777" w:rsidTr="00174833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AD85E7C" w14:textId="77777777" w:rsidR="00174833" w:rsidRDefault="00174833" w:rsidP="00174833">
            <w:pPr>
              <w:rPr>
                <w:color w:val="000000"/>
                <w:sz w:val="20"/>
                <w:szCs w:val="20"/>
                <w:u w:val="single"/>
              </w:rPr>
            </w:pPr>
            <w:r>
              <w:rPr>
                <w:color w:val="000000"/>
                <w:sz w:val="20"/>
                <w:szCs w:val="20"/>
              </w:rPr>
              <w:t>Objective debt burden</w:t>
            </w:r>
          </w:p>
        </w:tc>
        <w:tc>
          <w:tcPr>
            <w:tcW w:w="1777" w:type="dxa"/>
            <w:tcBorders>
              <w:top w:val="nil"/>
              <w:left w:val="nil"/>
              <w:bottom w:val="nil"/>
              <w:right w:val="nil"/>
            </w:tcBorders>
          </w:tcPr>
          <w:p w14:paraId="69AD9DF3" w14:textId="77777777" w:rsidR="00174833" w:rsidRPr="0094105F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0.02, p=0.70</w:t>
            </w:r>
          </w:p>
        </w:tc>
        <w:tc>
          <w:tcPr>
            <w:tcW w:w="1778" w:type="dxa"/>
            <w:tcBorders>
              <w:top w:val="nil"/>
              <w:left w:val="nil"/>
              <w:bottom w:val="nil"/>
              <w:right w:val="nil"/>
            </w:tcBorders>
          </w:tcPr>
          <w:p w14:paraId="44916A7D" w14:textId="77777777" w:rsidR="00174833" w:rsidRPr="0094105F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3, p=0.61</w:t>
            </w:r>
          </w:p>
        </w:tc>
        <w:tc>
          <w:tcPr>
            <w:tcW w:w="1777" w:type="dxa"/>
            <w:tcBorders>
              <w:top w:val="nil"/>
              <w:left w:val="nil"/>
              <w:bottom w:val="nil"/>
              <w:right w:val="nil"/>
            </w:tcBorders>
          </w:tcPr>
          <w:p w14:paraId="19AF16E1" w14:textId="77777777" w:rsidR="00174833" w:rsidRPr="0094105F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D0D6491" w14:textId="77777777" w:rsidR="00174833" w:rsidRPr="0094105F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</w:tr>
      <w:tr w:rsidR="00174833" w:rsidRPr="0094105F" w14:paraId="1A7C5094" w14:textId="77777777" w:rsidTr="00174833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A051ED6" w14:textId="77777777" w:rsidR="00174833" w:rsidRPr="00EB71CB" w:rsidRDefault="00174833" w:rsidP="00174833">
            <w:pPr>
              <w:rPr>
                <w:color w:val="000000"/>
                <w:sz w:val="20"/>
                <w:szCs w:val="20"/>
                <w:u w:val="single"/>
              </w:rPr>
            </w:pPr>
            <w:r w:rsidRPr="0094105F">
              <w:rPr>
                <w:color w:val="000000"/>
                <w:sz w:val="20"/>
                <w:szCs w:val="20"/>
              </w:rPr>
              <w:t>Subjective debt burden</w:t>
            </w:r>
          </w:p>
        </w:tc>
        <w:tc>
          <w:tcPr>
            <w:tcW w:w="1777" w:type="dxa"/>
            <w:tcBorders>
              <w:top w:val="nil"/>
              <w:left w:val="nil"/>
              <w:bottom w:val="nil"/>
              <w:right w:val="nil"/>
            </w:tcBorders>
          </w:tcPr>
          <w:p w14:paraId="717CD51A" w14:textId="77777777" w:rsidR="00174833" w:rsidRPr="0094105F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0.22***, </w:t>
            </w:r>
            <w:r w:rsidRPr="00AD37AC">
              <w:rPr>
                <w:color w:val="000000"/>
                <w:sz w:val="20"/>
                <w:szCs w:val="20"/>
              </w:rPr>
              <w:t>p</w:t>
            </w:r>
            <w:r>
              <w:rPr>
                <w:color w:val="000000"/>
                <w:sz w:val="20"/>
                <w:szCs w:val="20"/>
              </w:rPr>
              <w:t>&lt;</w:t>
            </w:r>
            <w:r w:rsidRPr="00AD37AC">
              <w:rPr>
                <w:color w:val="000000"/>
                <w:sz w:val="20"/>
                <w:szCs w:val="20"/>
              </w:rPr>
              <w:t>0.00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1778" w:type="dxa"/>
            <w:tcBorders>
              <w:top w:val="nil"/>
              <w:left w:val="nil"/>
              <w:bottom w:val="nil"/>
              <w:right w:val="nil"/>
            </w:tcBorders>
          </w:tcPr>
          <w:p w14:paraId="5D082CB9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6, p=0.36</w:t>
            </w:r>
          </w:p>
        </w:tc>
        <w:tc>
          <w:tcPr>
            <w:tcW w:w="1777" w:type="dxa"/>
            <w:tcBorders>
              <w:top w:val="nil"/>
              <w:left w:val="nil"/>
              <w:bottom w:val="nil"/>
              <w:right w:val="nil"/>
            </w:tcBorders>
          </w:tcPr>
          <w:p w14:paraId="1DA88CCD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6, p=0.35</w:t>
            </w:r>
          </w:p>
        </w:tc>
        <w:tc>
          <w:tcPr>
            <w:tcW w:w="1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62E54E9" w14:textId="77777777" w:rsidR="00174833" w:rsidRPr="0094105F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-</w:t>
            </w:r>
          </w:p>
        </w:tc>
      </w:tr>
      <w:tr w:rsidR="00174833" w:rsidRPr="0094105F" w14:paraId="2207ED30" w14:textId="77777777" w:rsidTr="00174833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E2C00C1" w14:textId="77777777" w:rsidR="00174833" w:rsidRDefault="00174833" w:rsidP="00174833">
            <w:pPr>
              <w:rPr>
                <w:color w:val="000000"/>
                <w:sz w:val="20"/>
                <w:szCs w:val="20"/>
                <w:u w:val="single"/>
              </w:rPr>
            </w:pPr>
          </w:p>
        </w:tc>
        <w:tc>
          <w:tcPr>
            <w:tcW w:w="1777" w:type="dxa"/>
            <w:tcBorders>
              <w:top w:val="nil"/>
              <w:left w:val="nil"/>
              <w:bottom w:val="nil"/>
              <w:right w:val="nil"/>
            </w:tcBorders>
          </w:tcPr>
          <w:p w14:paraId="6925AE6C" w14:textId="77777777" w:rsidR="00174833" w:rsidRPr="0094105F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778" w:type="dxa"/>
            <w:tcBorders>
              <w:top w:val="nil"/>
              <w:left w:val="nil"/>
              <w:bottom w:val="nil"/>
              <w:right w:val="nil"/>
            </w:tcBorders>
          </w:tcPr>
          <w:p w14:paraId="65A15BEB" w14:textId="77777777" w:rsidR="00174833" w:rsidRPr="0094105F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777" w:type="dxa"/>
            <w:tcBorders>
              <w:top w:val="nil"/>
              <w:left w:val="nil"/>
              <w:bottom w:val="nil"/>
              <w:right w:val="nil"/>
            </w:tcBorders>
          </w:tcPr>
          <w:p w14:paraId="7A503BC8" w14:textId="77777777" w:rsidR="00174833" w:rsidRPr="0094105F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31259B2" w14:textId="77777777" w:rsidR="00174833" w:rsidRPr="0094105F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</w:tr>
      <w:tr w:rsidR="00174833" w:rsidRPr="0094105F" w14:paraId="767CAF46" w14:textId="77777777" w:rsidTr="00174833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5231717" w14:textId="77777777" w:rsidR="00174833" w:rsidRPr="00EB71CB" w:rsidRDefault="00174833" w:rsidP="00174833">
            <w:pPr>
              <w:ind w:right="-7"/>
              <w:rPr>
                <w:color w:val="000000"/>
                <w:sz w:val="20"/>
                <w:szCs w:val="20"/>
                <w:u w:val="single"/>
              </w:rPr>
            </w:pPr>
            <w:r>
              <w:rPr>
                <w:color w:val="000000"/>
                <w:sz w:val="20"/>
                <w:szCs w:val="20"/>
                <w:u w:val="single"/>
              </w:rPr>
              <w:t>Mediator variables</w:t>
            </w:r>
            <w:r w:rsidRPr="00EB71CB">
              <w:rPr>
                <w:color w:val="000000"/>
                <w:sz w:val="20"/>
                <w:szCs w:val="20"/>
                <w:u w:val="single"/>
              </w:rPr>
              <w:t>:</w:t>
            </w:r>
          </w:p>
        </w:tc>
        <w:tc>
          <w:tcPr>
            <w:tcW w:w="1777" w:type="dxa"/>
            <w:tcBorders>
              <w:top w:val="nil"/>
              <w:left w:val="nil"/>
              <w:bottom w:val="nil"/>
              <w:right w:val="nil"/>
            </w:tcBorders>
          </w:tcPr>
          <w:p w14:paraId="4E39A03A" w14:textId="77777777" w:rsidR="00174833" w:rsidRPr="0094105F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778" w:type="dxa"/>
            <w:tcBorders>
              <w:top w:val="nil"/>
              <w:left w:val="nil"/>
              <w:bottom w:val="nil"/>
              <w:right w:val="nil"/>
            </w:tcBorders>
          </w:tcPr>
          <w:p w14:paraId="13C4A6DE" w14:textId="77777777" w:rsidR="00174833" w:rsidRPr="0094105F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777" w:type="dxa"/>
            <w:tcBorders>
              <w:top w:val="nil"/>
              <w:left w:val="nil"/>
              <w:bottom w:val="nil"/>
              <w:right w:val="nil"/>
            </w:tcBorders>
          </w:tcPr>
          <w:p w14:paraId="7A42454C" w14:textId="77777777" w:rsidR="00174833" w:rsidRPr="0094105F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B696CB8" w14:textId="77777777" w:rsidR="00174833" w:rsidRPr="0094105F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</w:tr>
      <w:tr w:rsidR="00174833" w:rsidRPr="0094105F" w14:paraId="7A5C6DAA" w14:textId="77777777" w:rsidTr="00174833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85D07DE" w14:textId="77777777" w:rsidR="00174833" w:rsidRPr="0094105F" w:rsidRDefault="00174833" w:rsidP="00174833">
            <w:pPr>
              <w:rPr>
                <w:color w:val="000000"/>
                <w:sz w:val="20"/>
                <w:szCs w:val="20"/>
              </w:rPr>
            </w:pPr>
            <w:r w:rsidRPr="0094105F">
              <w:rPr>
                <w:color w:val="000000"/>
                <w:sz w:val="20"/>
                <w:szCs w:val="20"/>
              </w:rPr>
              <w:t>Social participation</w:t>
            </w:r>
          </w:p>
        </w:tc>
        <w:tc>
          <w:tcPr>
            <w:tcW w:w="1777" w:type="dxa"/>
            <w:tcBorders>
              <w:top w:val="nil"/>
              <w:left w:val="nil"/>
              <w:bottom w:val="nil"/>
              <w:right w:val="nil"/>
            </w:tcBorders>
          </w:tcPr>
          <w:p w14:paraId="140397CF" w14:textId="77777777" w:rsidR="00174833" w:rsidRPr="0094105F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-0.25***, </w:t>
            </w:r>
            <w:r w:rsidRPr="00AD37AC">
              <w:rPr>
                <w:color w:val="000000"/>
                <w:sz w:val="20"/>
                <w:szCs w:val="20"/>
              </w:rPr>
              <w:t>p</w:t>
            </w:r>
            <w:r>
              <w:rPr>
                <w:color w:val="000000"/>
                <w:sz w:val="20"/>
                <w:szCs w:val="20"/>
              </w:rPr>
              <w:t>&lt;</w:t>
            </w:r>
            <w:r w:rsidRPr="00AD37AC">
              <w:rPr>
                <w:color w:val="000000"/>
                <w:sz w:val="20"/>
                <w:szCs w:val="20"/>
              </w:rPr>
              <w:t>0.00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1778" w:type="dxa"/>
            <w:tcBorders>
              <w:top w:val="nil"/>
              <w:left w:val="nil"/>
              <w:bottom w:val="nil"/>
              <w:right w:val="nil"/>
            </w:tcBorders>
          </w:tcPr>
          <w:p w14:paraId="68E3909A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0.11, p=0.07</w:t>
            </w:r>
          </w:p>
        </w:tc>
        <w:tc>
          <w:tcPr>
            <w:tcW w:w="1777" w:type="dxa"/>
            <w:tcBorders>
              <w:top w:val="nil"/>
              <w:left w:val="nil"/>
              <w:bottom w:val="nil"/>
              <w:right w:val="nil"/>
            </w:tcBorders>
          </w:tcPr>
          <w:p w14:paraId="7D2F4AD2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0.07, p=0.26</w:t>
            </w:r>
          </w:p>
        </w:tc>
        <w:tc>
          <w:tcPr>
            <w:tcW w:w="1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A564331" w14:textId="77777777" w:rsidR="00174833" w:rsidRPr="0094105F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0.08, p=0.18</w:t>
            </w:r>
          </w:p>
        </w:tc>
      </w:tr>
      <w:tr w:rsidR="00174833" w:rsidRPr="0094105F" w14:paraId="73291764" w14:textId="77777777" w:rsidTr="00174833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6E7FBCF" w14:textId="77777777" w:rsidR="00174833" w:rsidRPr="0094105F" w:rsidRDefault="00174833" w:rsidP="00174833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Network size</w:t>
            </w:r>
          </w:p>
        </w:tc>
        <w:tc>
          <w:tcPr>
            <w:tcW w:w="1777" w:type="dxa"/>
            <w:tcBorders>
              <w:top w:val="nil"/>
              <w:left w:val="nil"/>
              <w:bottom w:val="nil"/>
              <w:right w:val="nil"/>
            </w:tcBorders>
          </w:tcPr>
          <w:p w14:paraId="4CB40126" w14:textId="77777777" w:rsidR="00174833" w:rsidRPr="0094105F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-0.27***, </w:t>
            </w:r>
            <w:r w:rsidRPr="00AD37AC">
              <w:rPr>
                <w:color w:val="000000"/>
                <w:sz w:val="20"/>
                <w:szCs w:val="20"/>
              </w:rPr>
              <w:t>p</w:t>
            </w:r>
            <w:r>
              <w:rPr>
                <w:color w:val="000000"/>
                <w:sz w:val="20"/>
                <w:szCs w:val="20"/>
              </w:rPr>
              <w:t>&lt;</w:t>
            </w:r>
            <w:r w:rsidRPr="00AD37AC">
              <w:rPr>
                <w:color w:val="000000"/>
                <w:sz w:val="20"/>
                <w:szCs w:val="20"/>
              </w:rPr>
              <w:t>0.00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1778" w:type="dxa"/>
            <w:tcBorders>
              <w:top w:val="nil"/>
              <w:left w:val="nil"/>
              <w:bottom w:val="nil"/>
              <w:right w:val="nil"/>
            </w:tcBorders>
          </w:tcPr>
          <w:p w14:paraId="309CFD8D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-0.25***, </w:t>
            </w:r>
            <w:r w:rsidRPr="00AD37AC">
              <w:rPr>
                <w:color w:val="000000"/>
                <w:sz w:val="20"/>
                <w:szCs w:val="20"/>
              </w:rPr>
              <w:t>p</w:t>
            </w:r>
            <w:r>
              <w:rPr>
                <w:color w:val="000000"/>
                <w:sz w:val="20"/>
                <w:szCs w:val="20"/>
              </w:rPr>
              <w:t>&lt;</w:t>
            </w:r>
            <w:r w:rsidRPr="00AD37AC">
              <w:rPr>
                <w:color w:val="000000"/>
                <w:sz w:val="20"/>
                <w:szCs w:val="20"/>
              </w:rPr>
              <w:t>0.00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1777" w:type="dxa"/>
            <w:tcBorders>
              <w:top w:val="nil"/>
              <w:left w:val="nil"/>
              <w:bottom w:val="nil"/>
              <w:right w:val="nil"/>
            </w:tcBorders>
          </w:tcPr>
          <w:p w14:paraId="11B7CF89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1, p=0.82</w:t>
            </w:r>
          </w:p>
        </w:tc>
        <w:tc>
          <w:tcPr>
            <w:tcW w:w="1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3A16EEB" w14:textId="77777777" w:rsidR="00174833" w:rsidRPr="0094105F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0.09, p=0.17</w:t>
            </w:r>
          </w:p>
        </w:tc>
      </w:tr>
      <w:tr w:rsidR="00174833" w:rsidRPr="0094105F" w14:paraId="6E826C9E" w14:textId="77777777" w:rsidTr="00174833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0A73585C" w14:textId="77777777" w:rsidR="00174833" w:rsidRPr="0094105F" w:rsidRDefault="00174833" w:rsidP="00174833">
            <w:pPr>
              <w:rPr>
                <w:color w:val="000000"/>
                <w:sz w:val="20"/>
                <w:szCs w:val="20"/>
              </w:rPr>
            </w:pPr>
            <w:r w:rsidRPr="00C77997">
              <w:rPr>
                <w:color w:val="000000"/>
                <w:sz w:val="20"/>
                <w:szCs w:val="20"/>
              </w:rPr>
              <w:t>Anxiety</w:t>
            </w:r>
          </w:p>
        </w:tc>
        <w:tc>
          <w:tcPr>
            <w:tcW w:w="1777" w:type="dxa"/>
            <w:tcBorders>
              <w:top w:val="nil"/>
              <w:left w:val="nil"/>
              <w:right w:val="nil"/>
            </w:tcBorders>
          </w:tcPr>
          <w:p w14:paraId="06116CCF" w14:textId="77777777" w:rsidR="00174833" w:rsidRPr="0094105F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0.26***, </w:t>
            </w:r>
            <w:r w:rsidRPr="00AD37AC">
              <w:rPr>
                <w:color w:val="000000"/>
                <w:sz w:val="20"/>
                <w:szCs w:val="20"/>
              </w:rPr>
              <w:t>p</w:t>
            </w:r>
            <w:r>
              <w:rPr>
                <w:color w:val="000000"/>
                <w:sz w:val="20"/>
                <w:szCs w:val="20"/>
              </w:rPr>
              <w:t>&lt;</w:t>
            </w:r>
            <w:r w:rsidRPr="00AD37AC">
              <w:rPr>
                <w:color w:val="000000"/>
                <w:sz w:val="20"/>
                <w:szCs w:val="20"/>
              </w:rPr>
              <w:t>0.00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1778" w:type="dxa"/>
            <w:tcBorders>
              <w:top w:val="nil"/>
              <w:left w:val="nil"/>
              <w:right w:val="nil"/>
            </w:tcBorders>
          </w:tcPr>
          <w:p w14:paraId="6587FB31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0.25***, </w:t>
            </w:r>
            <w:r w:rsidRPr="00AD37AC">
              <w:rPr>
                <w:color w:val="000000"/>
                <w:sz w:val="20"/>
                <w:szCs w:val="20"/>
              </w:rPr>
              <w:t>p</w:t>
            </w:r>
            <w:r>
              <w:rPr>
                <w:color w:val="000000"/>
                <w:sz w:val="20"/>
                <w:szCs w:val="20"/>
              </w:rPr>
              <w:t>&lt;</w:t>
            </w:r>
            <w:r w:rsidRPr="00AD37AC">
              <w:rPr>
                <w:color w:val="000000"/>
                <w:sz w:val="20"/>
                <w:szCs w:val="20"/>
              </w:rPr>
              <w:t>0.00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1777" w:type="dxa"/>
            <w:tcBorders>
              <w:top w:val="nil"/>
              <w:left w:val="nil"/>
              <w:right w:val="nil"/>
            </w:tcBorders>
          </w:tcPr>
          <w:p w14:paraId="2CBC7745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2, p=0.75</w:t>
            </w:r>
          </w:p>
        </w:tc>
        <w:tc>
          <w:tcPr>
            <w:tcW w:w="1778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55385E31" w14:textId="77777777" w:rsidR="00174833" w:rsidRPr="0094105F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1, p=0.82</w:t>
            </w:r>
          </w:p>
        </w:tc>
      </w:tr>
      <w:tr w:rsidR="00174833" w:rsidRPr="0094105F" w14:paraId="41EAB13F" w14:textId="77777777" w:rsidTr="00174833"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C8DDC0B" w14:textId="77777777" w:rsidR="00174833" w:rsidRPr="0094105F" w:rsidRDefault="00174833" w:rsidP="00174833">
            <w:pPr>
              <w:rPr>
                <w:color w:val="000000"/>
                <w:sz w:val="20"/>
                <w:szCs w:val="20"/>
              </w:rPr>
            </w:pPr>
            <w:r w:rsidRPr="00C77997">
              <w:rPr>
                <w:color w:val="000000"/>
                <w:sz w:val="20"/>
                <w:szCs w:val="20"/>
              </w:rPr>
              <w:t>Depression</w:t>
            </w:r>
          </w:p>
        </w:tc>
        <w:tc>
          <w:tcPr>
            <w:tcW w:w="177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93F422E" w14:textId="77777777" w:rsidR="00174833" w:rsidRPr="0094105F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0.37***, </w:t>
            </w:r>
            <w:r w:rsidRPr="00AD37AC">
              <w:rPr>
                <w:color w:val="000000"/>
                <w:sz w:val="20"/>
                <w:szCs w:val="20"/>
              </w:rPr>
              <w:t>p</w:t>
            </w:r>
            <w:r>
              <w:rPr>
                <w:color w:val="000000"/>
                <w:sz w:val="20"/>
                <w:szCs w:val="20"/>
              </w:rPr>
              <w:t>&lt;</w:t>
            </w:r>
            <w:r w:rsidRPr="00AD37AC">
              <w:rPr>
                <w:color w:val="000000"/>
                <w:sz w:val="20"/>
                <w:szCs w:val="20"/>
              </w:rPr>
              <w:t>0.00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177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ADA8A51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0.40***, </w:t>
            </w:r>
            <w:r w:rsidRPr="00AD37AC">
              <w:rPr>
                <w:color w:val="000000"/>
                <w:sz w:val="20"/>
                <w:szCs w:val="20"/>
              </w:rPr>
              <w:t>p</w:t>
            </w:r>
            <w:r>
              <w:rPr>
                <w:color w:val="000000"/>
                <w:sz w:val="20"/>
                <w:szCs w:val="20"/>
              </w:rPr>
              <w:t>&lt;</w:t>
            </w:r>
            <w:r w:rsidRPr="00AD37AC">
              <w:rPr>
                <w:color w:val="000000"/>
                <w:sz w:val="20"/>
                <w:szCs w:val="20"/>
              </w:rPr>
              <w:t>0.00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177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CF93AB1" w14:textId="77777777" w:rsidR="0017483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0.04, p=0.56</w:t>
            </w:r>
          </w:p>
        </w:tc>
        <w:tc>
          <w:tcPr>
            <w:tcW w:w="17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04D560B" w14:textId="77777777" w:rsidR="00174833" w:rsidRPr="0094105F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14*, p=0.03</w:t>
            </w:r>
          </w:p>
        </w:tc>
      </w:tr>
    </w:tbl>
    <w:p w14:paraId="639EA224" w14:textId="77777777" w:rsidR="00174833" w:rsidRPr="0030235F" w:rsidRDefault="00174833" w:rsidP="00174833">
      <w:pPr>
        <w:rPr>
          <w:sz w:val="20"/>
          <w:szCs w:val="20"/>
        </w:rPr>
      </w:pPr>
      <w:r w:rsidRPr="0030235F">
        <w:rPr>
          <w:sz w:val="20"/>
          <w:szCs w:val="20"/>
        </w:rPr>
        <w:t>Note: *** p&lt;0.001, ** p&lt;0.01, * p&lt;0.05</w:t>
      </w:r>
    </w:p>
    <w:p w14:paraId="57BF1A44" w14:textId="77777777" w:rsidR="00174833" w:rsidRDefault="00174833" w:rsidP="00174833"/>
    <w:p w14:paraId="595F7EB7" w14:textId="77777777" w:rsidR="00174833" w:rsidRDefault="00174833" w:rsidP="00174833">
      <w:pPr>
        <w:pStyle w:val="NormalWeb"/>
        <w:rPr>
          <w:rFonts w:ascii="Times" w:hAnsi="Times"/>
        </w:rPr>
      </w:pPr>
    </w:p>
    <w:p w14:paraId="3F8D0E6B" w14:textId="77777777" w:rsidR="00174833" w:rsidRDefault="00174833" w:rsidP="00174833">
      <w:pPr>
        <w:rPr>
          <w:rFonts w:eastAsiaTheme="majorEastAsia" w:cstheme="majorBidi"/>
          <w:b/>
          <w:color w:val="000000" w:themeColor="text1"/>
          <w:szCs w:val="32"/>
        </w:rPr>
      </w:pPr>
      <w:r>
        <w:br w:type="page"/>
      </w:r>
    </w:p>
    <w:p w14:paraId="216EF3D8" w14:textId="7A2B14BD" w:rsidR="00174833" w:rsidRDefault="009B050C" w:rsidP="00174833">
      <w:pPr>
        <w:pStyle w:val="Heading1"/>
      </w:pPr>
      <w:r w:rsidRPr="0026763C">
        <w:lastRenderedPageBreak/>
        <w:t xml:space="preserve">TABLE </w:t>
      </w:r>
      <w:r>
        <w:t>S</w:t>
      </w:r>
      <w:r w:rsidR="001A3BC9">
        <w:t>8</w:t>
      </w:r>
      <w:r w:rsidR="00174833">
        <w:t xml:space="preserve">: </w:t>
      </w:r>
    </w:p>
    <w:p w14:paraId="388D5832" w14:textId="77777777" w:rsidR="00174833" w:rsidRDefault="00174833" w:rsidP="00174833">
      <w:pPr>
        <w:rPr>
          <w:i/>
        </w:rPr>
      </w:pPr>
      <w:r w:rsidRPr="003E6D9E">
        <w:rPr>
          <w:i/>
        </w:rPr>
        <w:t xml:space="preserve">Parameter estimates (Standard Error) from OLS regression of </w:t>
      </w:r>
      <w:r w:rsidRPr="002A05AD">
        <w:rPr>
          <w:i/>
        </w:rPr>
        <w:t>social</w:t>
      </w:r>
      <w:r w:rsidRPr="0030235F">
        <w:rPr>
          <w:i/>
        </w:rPr>
        <w:t xml:space="preserve"> and emotional</w:t>
      </w:r>
      <w:r w:rsidRPr="003E6D9E">
        <w:rPr>
          <w:i/>
        </w:rPr>
        <w:t xml:space="preserve"> loneliness on subjective debt burden, other predictors of loneliness, potential mediators, and socio-demographic control variables, </w:t>
      </w:r>
      <w:r>
        <w:rPr>
          <w:i/>
        </w:rPr>
        <w:t xml:space="preserve">borrower-only sample, </w:t>
      </w:r>
      <w:r w:rsidRPr="003E6D9E">
        <w:rPr>
          <w:i/>
        </w:rPr>
        <w:t>N=</w:t>
      </w:r>
      <w:r>
        <w:rPr>
          <w:i/>
        </w:rPr>
        <w:t>258</w:t>
      </w:r>
    </w:p>
    <w:p w14:paraId="217D4EE2" w14:textId="77777777" w:rsidR="00174833" w:rsidRPr="002F28E7" w:rsidRDefault="00174833" w:rsidP="00174833"/>
    <w:tbl>
      <w:tblPr>
        <w:tblW w:w="5000" w:type="pct"/>
        <w:tblLayout w:type="fixed"/>
        <w:tblLook w:val="04A0" w:firstRow="1" w:lastRow="0" w:firstColumn="1" w:lastColumn="0" w:noHBand="0" w:noVBand="1"/>
      </w:tblPr>
      <w:tblGrid>
        <w:gridCol w:w="2790"/>
        <w:gridCol w:w="1711"/>
        <w:gridCol w:w="1709"/>
        <w:gridCol w:w="1621"/>
        <w:gridCol w:w="1529"/>
      </w:tblGrid>
      <w:tr w:rsidR="00174833" w:rsidRPr="001374E1" w14:paraId="685E6606" w14:textId="77777777" w:rsidTr="00174833">
        <w:trPr>
          <w:tblHeader/>
        </w:trPr>
        <w:tc>
          <w:tcPr>
            <w:tcW w:w="149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47E9F9" w14:textId="77777777" w:rsidR="00174833" w:rsidRPr="001374E1" w:rsidRDefault="00174833" w:rsidP="00174833">
            <w:pPr>
              <w:rPr>
                <w:b/>
                <w:bCs/>
                <w:color w:val="000000"/>
                <w:sz w:val="20"/>
                <w:szCs w:val="20"/>
              </w:rPr>
            </w:pPr>
            <w:r w:rsidRPr="002A05AD">
              <w:rPr>
                <w:b/>
                <w:bCs/>
                <w:color w:val="000000"/>
                <w:sz w:val="20"/>
                <w:szCs w:val="20"/>
              </w:rPr>
              <w:t>Variable</w:t>
            </w:r>
          </w:p>
        </w:tc>
        <w:tc>
          <w:tcPr>
            <w:tcW w:w="91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64E7E64C" w14:textId="77777777" w:rsidR="00174833" w:rsidRPr="0030235F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 xml:space="preserve">(1) </w:t>
            </w:r>
            <w:r w:rsidRPr="002A05AD">
              <w:rPr>
                <w:color w:val="000000"/>
                <w:sz w:val="20"/>
                <w:szCs w:val="20"/>
              </w:rPr>
              <w:t>Social loneliness</w:t>
            </w:r>
          </w:p>
        </w:tc>
        <w:tc>
          <w:tcPr>
            <w:tcW w:w="91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F7AE094" w14:textId="77777777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 xml:space="preserve">(2) Emotional </w:t>
            </w:r>
            <w:r w:rsidRPr="001374E1">
              <w:rPr>
                <w:color w:val="000000"/>
                <w:sz w:val="20"/>
                <w:szCs w:val="20"/>
              </w:rPr>
              <w:t>loneliness</w:t>
            </w:r>
          </w:p>
        </w:tc>
        <w:tc>
          <w:tcPr>
            <w:tcW w:w="866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80667FB" w14:textId="77777777" w:rsidR="00174833" w:rsidRPr="0030235F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1374E1">
              <w:rPr>
                <w:color w:val="000000"/>
                <w:sz w:val="20"/>
                <w:szCs w:val="20"/>
              </w:rPr>
              <w:t>(3) Social loneliness</w:t>
            </w:r>
          </w:p>
        </w:tc>
        <w:tc>
          <w:tcPr>
            <w:tcW w:w="817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8CFD655" w14:textId="77777777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 xml:space="preserve">(4) Emotional </w:t>
            </w:r>
            <w:r w:rsidRPr="001374E1">
              <w:rPr>
                <w:color w:val="000000"/>
                <w:sz w:val="20"/>
                <w:szCs w:val="20"/>
              </w:rPr>
              <w:t>loneliness</w:t>
            </w:r>
          </w:p>
        </w:tc>
      </w:tr>
      <w:tr w:rsidR="00174833" w:rsidRPr="001374E1" w14:paraId="3535F1B6" w14:textId="77777777" w:rsidTr="00174833">
        <w:trPr>
          <w:tblHeader/>
        </w:trPr>
        <w:tc>
          <w:tcPr>
            <w:tcW w:w="149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87CEAA5" w14:textId="77777777" w:rsidR="00174833" w:rsidRPr="002A05AD" w:rsidRDefault="00174833" w:rsidP="00174833">
            <w:pPr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91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B427616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B (S.E.)</w:t>
            </w:r>
          </w:p>
        </w:tc>
        <w:tc>
          <w:tcPr>
            <w:tcW w:w="91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FB90208" w14:textId="77777777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1374E1">
              <w:rPr>
                <w:color w:val="000000"/>
                <w:sz w:val="20"/>
                <w:szCs w:val="20"/>
              </w:rPr>
              <w:t>B (S.E.)</w:t>
            </w:r>
          </w:p>
        </w:tc>
        <w:tc>
          <w:tcPr>
            <w:tcW w:w="866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78FD727" w14:textId="77777777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1374E1">
              <w:rPr>
                <w:color w:val="000000"/>
                <w:sz w:val="20"/>
                <w:szCs w:val="20"/>
              </w:rPr>
              <w:t>B (S.E.)</w:t>
            </w:r>
          </w:p>
        </w:tc>
        <w:tc>
          <w:tcPr>
            <w:tcW w:w="817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43DE2E2" w14:textId="77777777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1374E1">
              <w:rPr>
                <w:color w:val="000000"/>
                <w:sz w:val="20"/>
                <w:szCs w:val="20"/>
              </w:rPr>
              <w:t>B (S.E.)</w:t>
            </w:r>
          </w:p>
        </w:tc>
      </w:tr>
      <w:tr w:rsidR="00174833" w:rsidRPr="001374E1" w14:paraId="1487EA7B" w14:textId="77777777" w:rsidTr="00174833">
        <w:tc>
          <w:tcPr>
            <w:tcW w:w="149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86A563" w14:textId="77777777" w:rsidR="00174833" w:rsidRPr="002A05AD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 xml:space="preserve">Subjective debt burden </w:t>
            </w:r>
          </w:p>
        </w:tc>
        <w:tc>
          <w:tcPr>
            <w:tcW w:w="91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5583B1BD" w14:textId="5D190EA8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1374E1">
              <w:rPr>
                <w:color w:val="000000"/>
                <w:sz w:val="20"/>
                <w:szCs w:val="20"/>
              </w:rPr>
              <w:t>0.45** (0.</w:t>
            </w:r>
            <w:r w:rsidR="00607089">
              <w:rPr>
                <w:color w:val="000000"/>
                <w:sz w:val="20"/>
                <w:szCs w:val="20"/>
              </w:rPr>
              <w:t>17, 0.73</w:t>
            </w:r>
            <w:r w:rsidRPr="001374E1">
              <w:rPr>
                <w:color w:val="000000"/>
                <w:sz w:val="20"/>
                <w:szCs w:val="20"/>
              </w:rPr>
              <w:t>) p=0.002</w:t>
            </w:r>
          </w:p>
        </w:tc>
        <w:tc>
          <w:tcPr>
            <w:tcW w:w="913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3846735B" w14:textId="457B990E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0.25 (</w:t>
            </w:r>
            <w:r w:rsidR="000F6643">
              <w:rPr>
                <w:color w:val="000000"/>
                <w:sz w:val="20"/>
                <w:szCs w:val="20"/>
              </w:rPr>
              <w:t>-0.06, 0.55</w:t>
            </w:r>
            <w:r w:rsidRPr="0030235F">
              <w:rPr>
                <w:color w:val="000000"/>
                <w:sz w:val="20"/>
                <w:szCs w:val="20"/>
              </w:rPr>
              <w:t>) p=0.11</w:t>
            </w:r>
          </w:p>
        </w:tc>
        <w:tc>
          <w:tcPr>
            <w:tcW w:w="866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1C43FC8" w14:textId="69BBE98A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0.3</w:t>
            </w:r>
            <w:r w:rsidRPr="001374E1">
              <w:rPr>
                <w:color w:val="000000"/>
                <w:sz w:val="20"/>
                <w:szCs w:val="20"/>
              </w:rPr>
              <w:t>9** (0.1</w:t>
            </w:r>
            <w:r w:rsidR="008F6C60">
              <w:rPr>
                <w:color w:val="000000"/>
                <w:sz w:val="20"/>
                <w:szCs w:val="20"/>
              </w:rPr>
              <w:t>3, 0.66</w:t>
            </w:r>
            <w:r w:rsidRPr="001374E1">
              <w:rPr>
                <w:color w:val="000000"/>
                <w:sz w:val="20"/>
                <w:szCs w:val="20"/>
              </w:rPr>
              <w:t>) p=0.004</w:t>
            </w:r>
          </w:p>
        </w:tc>
        <w:tc>
          <w:tcPr>
            <w:tcW w:w="817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60CF8756" w14:textId="15A9A831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0.15 (</w:t>
            </w:r>
            <w:r w:rsidR="000F6643"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0.1</w:t>
            </w:r>
            <w:r w:rsidR="000F6643">
              <w:rPr>
                <w:color w:val="000000"/>
                <w:sz w:val="20"/>
                <w:szCs w:val="20"/>
              </w:rPr>
              <w:t>4, 0.45</w:t>
            </w:r>
            <w:r w:rsidRPr="0030235F">
              <w:rPr>
                <w:color w:val="000000"/>
                <w:sz w:val="20"/>
                <w:szCs w:val="20"/>
              </w:rPr>
              <w:t>) p=0.3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</w:tr>
      <w:tr w:rsidR="00174833" w:rsidRPr="001374E1" w14:paraId="2F666579" w14:textId="77777777" w:rsidTr="00174833">
        <w:tc>
          <w:tcPr>
            <w:tcW w:w="1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D3B1AF2" w14:textId="77777777" w:rsidR="00174833" w:rsidRPr="002A05AD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Subjective debt burden missing</w:t>
            </w:r>
          </w:p>
        </w:tc>
        <w:tc>
          <w:tcPr>
            <w:tcW w:w="9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F857A7A" w14:textId="4107154E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1374E1">
              <w:rPr>
                <w:color w:val="000000"/>
                <w:sz w:val="20"/>
                <w:szCs w:val="20"/>
              </w:rPr>
              <w:t>0.19 (</w:t>
            </w:r>
            <w:r w:rsidR="00607089">
              <w:rPr>
                <w:color w:val="000000"/>
                <w:sz w:val="20"/>
                <w:szCs w:val="20"/>
              </w:rPr>
              <w:t>-</w:t>
            </w:r>
            <w:r w:rsidRPr="001374E1">
              <w:rPr>
                <w:color w:val="000000"/>
                <w:sz w:val="20"/>
                <w:szCs w:val="20"/>
              </w:rPr>
              <w:t>0.</w:t>
            </w:r>
            <w:r w:rsidR="00607089">
              <w:rPr>
                <w:color w:val="000000"/>
                <w:sz w:val="20"/>
                <w:szCs w:val="20"/>
              </w:rPr>
              <w:t>37, 0.75</w:t>
            </w:r>
            <w:r w:rsidRPr="001374E1">
              <w:rPr>
                <w:color w:val="000000"/>
                <w:sz w:val="20"/>
                <w:szCs w:val="20"/>
              </w:rPr>
              <w:t>) p=0.</w:t>
            </w:r>
            <w:r>
              <w:rPr>
                <w:color w:val="000000"/>
                <w:sz w:val="20"/>
                <w:szCs w:val="20"/>
              </w:rPr>
              <w:t>50</w:t>
            </w:r>
          </w:p>
        </w:tc>
        <w:tc>
          <w:tcPr>
            <w:tcW w:w="913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EB85583" w14:textId="0CDCF106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14 (</w:t>
            </w:r>
            <w:r w:rsidR="000F6643">
              <w:rPr>
                <w:color w:val="000000"/>
                <w:sz w:val="20"/>
                <w:szCs w:val="20"/>
              </w:rPr>
              <w:t>-0.76, 0.48</w:t>
            </w:r>
            <w:r w:rsidRPr="0030235F">
              <w:rPr>
                <w:color w:val="000000"/>
                <w:sz w:val="20"/>
                <w:szCs w:val="20"/>
              </w:rPr>
              <w:t>) p=0.65</w:t>
            </w: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</w:tcPr>
          <w:p w14:paraId="60B56F75" w14:textId="0CF5A774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-0.</w:t>
            </w:r>
            <w:r>
              <w:rPr>
                <w:color w:val="000000"/>
                <w:sz w:val="20"/>
                <w:szCs w:val="20"/>
              </w:rPr>
              <w:t>10</w:t>
            </w:r>
            <w:r w:rsidRPr="001374E1">
              <w:rPr>
                <w:color w:val="000000"/>
                <w:sz w:val="20"/>
                <w:szCs w:val="20"/>
              </w:rPr>
              <w:t xml:space="preserve"> (</w:t>
            </w:r>
            <w:r w:rsidR="008F6C60">
              <w:rPr>
                <w:color w:val="000000"/>
                <w:sz w:val="20"/>
                <w:szCs w:val="20"/>
              </w:rPr>
              <w:t>-0.65, 0.46</w:t>
            </w:r>
            <w:r>
              <w:rPr>
                <w:color w:val="000000"/>
                <w:sz w:val="20"/>
                <w:szCs w:val="20"/>
              </w:rPr>
              <w:t>)</w:t>
            </w:r>
            <w:r w:rsidRPr="002A05AD">
              <w:rPr>
                <w:color w:val="000000"/>
                <w:sz w:val="20"/>
                <w:szCs w:val="20"/>
              </w:rPr>
              <w:t xml:space="preserve"> p=0.</w:t>
            </w:r>
            <w:r w:rsidRPr="001374E1">
              <w:rPr>
                <w:color w:val="000000"/>
                <w:sz w:val="20"/>
                <w:szCs w:val="20"/>
              </w:rPr>
              <w:t>7</w:t>
            </w:r>
            <w:r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817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B81D8C9" w14:textId="6DFB3DA1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46 (</w:t>
            </w:r>
            <w:r w:rsidR="000F6643">
              <w:rPr>
                <w:color w:val="000000"/>
                <w:sz w:val="20"/>
                <w:szCs w:val="20"/>
              </w:rPr>
              <w:t>-1.08, 0.16</w:t>
            </w:r>
            <w:r w:rsidRPr="0030235F">
              <w:rPr>
                <w:color w:val="000000"/>
                <w:sz w:val="20"/>
                <w:szCs w:val="20"/>
              </w:rPr>
              <w:t>) p=0.14</w:t>
            </w:r>
          </w:p>
        </w:tc>
      </w:tr>
      <w:tr w:rsidR="00174833" w:rsidRPr="001374E1" w14:paraId="6680B640" w14:textId="77777777" w:rsidTr="00174833">
        <w:tc>
          <w:tcPr>
            <w:tcW w:w="1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4F8D41" w14:textId="77777777" w:rsidR="00174833" w:rsidRPr="002A05AD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Objective debt burden (DTI)</w:t>
            </w:r>
          </w:p>
        </w:tc>
        <w:tc>
          <w:tcPr>
            <w:tcW w:w="9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4EAB63A" w14:textId="461ACDFF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1374E1">
              <w:rPr>
                <w:color w:val="000000"/>
                <w:sz w:val="20"/>
                <w:szCs w:val="20"/>
              </w:rPr>
              <w:t>0.4</w:t>
            </w:r>
            <w:r w:rsidR="00607089">
              <w:rPr>
                <w:color w:val="000000"/>
                <w:sz w:val="20"/>
                <w:szCs w:val="20"/>
              </w:rPr>
              <w:t>6</w:t>
            </w:r>
            <w:r w:rsidRPr="001374E1">
              <w:rPr>
                <w:color w:val="000000"/>
                <w:sz w:val="20"/>
                <w:szCs w:val="20"/>
              </w:rPr>
              <w:t xml:space="preserve"> (</w:t>
            </w:r>
            <w:r w:rsidR="00607089">
              <w:rPr>
                <w:color w:val="000000"/>
                <w:sz w:val="20"/>
                <w:szCs w:val="20"/>
              </w:rPr>
              <w:t>-</w:t>
            </w:r>
            <w:r w:rsidRPr="001374E1">
              <w:rPr>
                <w:color w:val="000000"/>
                <w:sz w:val="20"/>
                <w:szCs w:val="20"/>
              </w:rPr>
              <w:t>0.</w:t>
            </w:r>
            <w:r w:rsidR="00607089">
              <w:rPr>
                <w:color w:val="000000"/>
                <w:sz w:val="20"/>
                <w:szCs w:val="20"/>
              </w:rPr>
              <w:t>66, 1.58</w:t>
            </w:r>
            <w:r w:rsidRPr="002A05AD">
              <w:rPr>
                <w:color w:val="000000"/>
                <w:sz w:val="20"/>
                <w:szCs w:val="20"/>
              </w:rPr>
              <w:t>) p=0.4</w:t>
            </w:r>
            <w:r>
              <w:rPr>
                <w:color w:val="000000"/>
                <w:sz w:val="20"/>
                <w:szCs w:val="20"/>
              </w:rPr>
              <w:t>2</w:t>
            </w:r>
          </w:p>
        </w:tc>
        <w:tc>
          <w:tcPr>
            <w:tcW w:w="913" w:type="pct"/>
            <w:tcBorders>
              <w:top w:val="nil"/>
              <w:left w:val="nil"/>
              <w:bottom w:val="nil"/>
              <w:right w:val="nil"/>
            </w:tcBorders>
          </w:tcPr>
          <w:p w14:paraId="2B5DB114" w14:textId="4A96EEC9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0.72 (</w:t>
            </w:r>
            <w:r w:rsidR="000F6643"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0.</w:t>
            </w:r>
            <w:r w:rsidR="000F6643">
              <w:rPr>
                <w:color w:val="000000"/>
                <w:sz w:val="20"/>
                <w:szCs w:val="20"/>
              </w:rPr>
              <w:t>52, 1.96</w:t>
            </w:r>
            <w:r w:rsidRPr="0030235F">
              <w:rPr>
                <w:color w:val="000000"/>
                <w:sz w:val="20"/>
                <w:szCs w:val="20"/>
              </w:rPr>
              <w:t>) p=0.25</w:t>
            </w: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</w:tcPr>
          <w:p w14:paraId="445F1638" w14:textId="341DA00B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0.0</w:t>
            </w:r>
            <w:r w:rsidR="008F6C60">
              <w:rPr>
                <w:color w:val="000000"/>
                <w:sz w:val="20"/>
                <w:szCs w:val="20"/>
              </w:rPr>
              <w:t>4</w:t>
            </w:r>
            <w:r w:rsidRPr="001374E1">
              <w:rPr>
                <w:color w:val="000000"/>
                <w:sz w:val="20"/>
                <w:szCs w:val="20"/>
              </w:rPr>
              <w:t xml:space="preserve"> (</w:t>
            </w:r>
            <w:r w:rsidR="008F6C60">
              <w:rPr>
                <w:color w:val="000000"/>
                <w:sz w:val="20"/>
                <w:szCs w:val="20"/>
              </w:rPr>
              <w:t>-1.02, 1.11</w:t>
            </w:r>
            <w:r w:rsidRPr="001374E1">
              <w:rPr>
                <w:color w:val="000000"/>
                <w:sz w:val="20"/>
                <w:szCs w:val="20"/>
              </w:rPr>
              <w:t>) p=0.93</w:t>
            </w:r>
          </w:p>
        </w:tc>
        <w:tc>
          <w:tcPr>
            <w:tcW w:w="817" w:type="pct"/>
            <w:tcBorders>
              <w:top w:val="nil"/>
              <w:left w:val="nil"/>
              <w:bottom w:val="nil"/>
              <w:right w:val="nil"/>
            </w:tcBorders>
          </w:tcPr>
          <w:p w14:paraId="0EE446E7" w14:textId="2E47CCC1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0.37 (</w:t>
            </w:r>
            <w:r w:rsidR="000F6643"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0.</w:t>
            </w:r>
            <w:r w:rsidR="000F6643">
              <w:rPr>
                <w:color w:val="000000"/>
                <w:sz w:val="20"/>
                <w:szCs w:val="20"/>
              </w:rPr>
              <w:t>81, 1.55</w:t>
            </w:r>
            <w:r w:rsidRPr="0030235F">
              <w:rPr>
                <w:color w:val="000000"/>
                <w:sz w:val="20"/>
                <w:szCs w:val="20"/>
              </w:rPr>
              <w:t>) p=0.53</w:t>
            </w:r>
          </w:p>
        </w:tc>
      </w:tr>
      <w:tr w:rsidR="00174833" w:rsidRPr="001374E1" w14:paraId="10C98679" w14:textId="77777777" w:rsidTr="00174833">
        <w:tc>
          <w:tcPr>
            <w:tcW w:w="1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2DCA723" w14:textId="77777777" w:rsidR="00174833" w:rsidRPr="001374E1" w:rsidRDefault="00174833" w:rsidP="00174833">
            <w:pPr>
              <w:rPr>
                <w:color w:val="000000"/>
                <w:sz w:val="20"/>
                <w:szCs w:val="20"/>
                <w:u w:val="single"/>
              </w:rPr>
            </w:pPr>
            <w:r w:rsidRPr="001374E1">
              <w:rPr>
                <w:color w:val="000000"/>
                <w:sz w:val="20"/>
                <w:szCs w:val="20"/>
                <w:u w:val="single"/>
              </w:rPr>
              <w:t>Mediator variables:</w:t>
            </w:r>
          </w:p>
        </w:tc>
        <w:tc>
          <w:tcPr>
            <w:tcW w:w="9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604ED84" w14:textId="77777777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13" w:type="pct"/>
            <w:tcBorders>
              <w:top w:val="nil"/>
              <w:left w:val="nil"/>
              <w:bottom w:val="nil"/>
              <w:right w:val="nil"/>
            </w:tcBorders>
          </w:tcPr>
          <w:p w14:paraId="5618A7E9" w14:textId="77777777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</w:tcPr>
          <w:p w14:paraId="0AEE7003" w14:textId="77777777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817" w:type="pct"/>
            <w:tcBorders>
              <w:top w:val="nil"/>
              <w:left w:val="nil"/>
              <w:bottom w:val="nil"/>
              <w:right w:val="nil"/>
            </w:tcBorders>
          </w:tcPr>
          <w:p w14:paraId="784BD8CF" w14:textId="77777777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</w:tr>
      <w:tr w:rsidR="00174833" w:rsidRPr="001374E1" w14:paraId="185F4BD5" w14:textId="77777777" w:rsidTr="00174833">
        <w:tc>
          <w:tcPr>
            <w:tcW w:w="1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E387A72" w14:textId="77777777" w:rsidR="00174833" w:rsidRPr="002A05AD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Social participation</w:t>
            </w:r>
          </w:p>
        </w:tc>
        <w:tc>
          <w:tcPr>
            <w:tcW w:w="9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7BE1A83" w14:textId="77777777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13" w:type="pct"/>
            <w:tcBorders>
              <w:top w:val="nil"/>
              <w:left w:val="nil"/>
              <w:bottom w:val="nil"/>
              <w:right w:val="nil"/>
            </w:tcBorders>
          </w:tcPr>
          <w:p w14:paraId="530C0F25" w14:textId="77777777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</w:tcPr>
          <w:p w14:paraId="6286FD58" w14:textId="77777777" w:rsidR="008F6C60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1374E1">
              <w:rPr>
                <w:color w:val="000000"/>
                <w:sz w:val="20"/>
                <w:szCs w:val="20"/>
              </w:rPr>
              <w:t>-0.05** (</w:t>
            </w:r>
            <w:r w:rsidR="008F6C60">
              <w:rPr>
                <w:color w:val="000000"/>
                <w:sz w:val="20"/>
                <w:szCs w:val="20"/>
              </w:rPr>
              <w:t>-</w:t>
            </w:r>
            <w:r w:rsidRPr="001374E1">
              <w:rPr>
                <w:color w:val="000000"/>
                <w:sz w:val="20"/>
                <w:szCs w:val="20"/>
              </w:rPr>
              <w:t>0.0</w:t>
            </w:r>
            <w:r w:rsidR="008F6C60">
              <w:rPr>
                <w:color w:val="000000"/>
                <w:sz w:val="20"/>
                <w:szCs w:val="20"/>
              </w:rPr>
              <w:t xml:space="preserve">8, </w:t>
            </w:r>
          </w:p>
          <w:p w14:paraId="10ADEC84" w14:textId="3C7B555F" w:rsidR="00174833" w:rsidRPr="001374E1" w:rsidRDefault="008F6C60" w:rsidP="00174833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0.02</w:t>
            </w:r>
            <w:r w:rsidR="00174833" w:rsidRPr="002A05AD">
              <w:rPr>
                <w:color w:val="000000"/>
                <w:sz w:val="20"/>
                <w:szCs w:val="20"/>
              </w:rPr>
              <w:t xml:space="preserve">) </w:t>
            </w:r>
            <w:r w:rsidR="00174833" w:rsidRPr="001374E1">
              <w:rPr>
                <w:color w:val="000000"/>
                <w:sz w:val="20"/>
                <w:szCs w:val="20"/>
              </w:rPr>
              <w:t>p=0.001</w:t>
            </w:r>
          </w:p>
        </w:tc>
        <w:tc>
          <w:tcPr>
            <w:tcW w:w="817" w:type="pct"/>
            <w:tcBorders>
              <w:top w:val="nil"/>
              <w:left w:val="nil"/>
              <w:bottom w:val="nil"/>
              <w:right w:val="nil"/>
            </w:tcBorders>
          </w:tcPr>
          <w:p w14:paraId="7B5730E8" w14:textId="18237709" w:rsidR="00174833" w:rsidRPr="0030235F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0</w:t>
            </w:r>
            <w:r w:rsidR="005C0BE3">
              <w:rPr>
                <w:color w:val="000000"/>
                <w:sz w:val="20"/>
                <w:szCs w:val="20"/>
              </w:rPr>
              <w:t>1</w:t>
            </w:r>
            <w:r w:rsidRPr="0030235F">
              <w:rPr>
                <w:color w:val="000000"/>
                <w:sz w:val="20"/>
                <w:szCs w:val="20"/>
              </w:rPr>
              <w:t xml:space="preserve"> (</w:t>
            </w:r>
            <w:r w:rsidR="00034F7D"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0.0</w:t>
            </w:r>
            <w:r w:rsidR="00034F7D">
              <w:rPr>
                <w:color w:val="000000"/>
                <w:sz w:val="20"/>
                <w:szCs w:val="20"/>
              </w:rPr>
              <w:t>5, 0.02</w:t>
            </w:r>
            <w:r w:rsidRPr="0030235F">
              <w:rPr>
                <w:color w:val="000000"/>
                <w:sz w:val="20"/>
                <w:szCs w:val="20"/>
              </w:rPr>
              <w:t>) p=0.38</w:t>
            </w:r>
          </w:p>
          <w:p w14:paraId="5AFC33E2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</w:tr>
      <w:tr w:rsidR="00174833" w:rsidRPr="001374E1" w14:paraId="616A1858" w14:textId="77777777" w:rsidTr="00174833">
        <w:tc>
          <w:tcPr>
            <w:tcW w:w="1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AECDEFB" w14:textId="77777777" w:rsidR="00174833" w:rsidRPr="002A05AD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Social participation missing</w:t>
            </w:r>
          </w:p>
        </w:tc>
        <w:tc>
          <w:tcPr>
            <w:tcW w:w="9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C330A4B" w14:textId="77777777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13" w:type="pct"/>
            <w:tcBorders>
              <w:top w:val="nil"/>
              <w:left w:val="nil"/>
              <w:bottom w:val="nil"/>
              <w:right w:val="nil"/>
            </w:tcBorders>
          </w:tcPr>
          <w:p w14:paraId="1D1EA12F" w14:textId="77777777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</w:tcPr>
          <w:p w14:paraId="3B1A5BEB" w14:textId="77777777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1374E1">
              <w:rPr>
                <w:color w:val="000000"/>
                <w:sz w:val="20"/>
                <w:szCs w:val="20"/>
              </w:rPr>
              <w:t>dropped</w:t>
            </w:r>
          </w:p>
        </w:tc>
        <w:tc>
          <w:tcPr>
            <w:tcW w:w="817" w:type="pct"/>
            <w:tcBorders>
              <w:top w:val="nil"/>
              <w:left w:val="nil"/>
              <w:bottom w:val="nil"/>
              <w:right w:val="nil"/>
            </w:tcBorders>
          </w:tcPr>
          <w:p w14:paraId="7D452A06" w14:textId="77777777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1374E1">
              <w:rPr>
                <w:color w:val="000000"/>
                <w:sz w:val="20"/>
                <w:szCs w:val="20"/>
              </w:rPr>
              <w:t>dropped</w:t>
            </w:r>
          </w:p>
        </w:tc>
      </w:tr>
      <w:tr w:rsidR="00174833" w:rsidRPr="001374E1" w14:paraId="67F83BAB" w14:textId="77777777" w:rsidTr="00174833">
        <w:tc>
          <w:tcPr>
            <w:tcW w:w="1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E34E506" w14:textId="77777777" w:rsidR="00174833" w:rsidRPr="002A05AD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Network size</w:t>
            </w:r>
          </w:p>
        </w:tc>
        <w:tc>
          <w:tcPr>
            <w:tcW w:w="9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E42F717" w14:textId="77777777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13" w:type="pct"/>
            <w:tcBorders>
              <w:top w:val="nil"/>
              <w:left w:val="nil"/>
              <w:bottom w:val="nil"/>
              <w:right w:val="nil"/>
            </w:tcBorders>
          </w:tcPr>
          <w:p w14:paraId="3A0DF403" w14:textId="77777777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</w:tcPr>
          <w:p w14:paraId="47FD6B9D" w14:textId="77777777" w:rsidR="008F6C60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1374E1">
              <w:rPr>
                <w:color w:val="000000"/>
                <w:sz w:val="20"/>
                <w:szCs w:val="20"/>
              </w:rPr>
              <w:t>-0.02** (</w:t>
            </w:r>
            <w:r w:rsidR="008F6C60">
              <w:rPr>
                <w:color w:val="000000"/>
                <w:sz w:val="20"/>
                <w:szCs w:val="20"/>
              </w:rPr>
              <w:t>-</w:t>
            </w:r>
            <w:r w:rsidRPr="001374E1">
              <w:rPr>
                <w:color w:val="000000"/>
                <w:sz w:val="20"/>
                <w:szCs w:val="20"/>
              </w:rPr>
              <w:t>0.0</w:t>
            </w:r>
            <w:r w:rsidR="008F6C60">
              <w:rPr>
                <w:color w:val="000000"/>
                <w:sz w:val="20"/>
                <w:szCs w:val="20"/>
              </w:rPr>
              <w:t xml:space="preserve">3, </w:t>
            </w:r>
          </w:p>
          <w:p w14:paraId="4456FBF2" w14:textId="10773373" w:rsidR="00174833" w:rsidRPr="001374E1" w:rsidRDefault="008F6C60" w:rsidP="00174833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0.01</w:t>
            </w:r>
            <w:r w:rsidR="00174833" w:rsidRPr="001374E1">
              <w:rPr>
                <w:color w:val="000000"/>
                <w:sz w:val="20"/>
                <w:szCs w:val="20"/>
              </w:rPr>
              <w:t>) p=0.005</w:t>
            </w:r>
          </w:p>
        </w:tc>
        <w:tc>
          <w:tcPr>
            <w:tcW w:w="817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80C391F" w14:textId="2E421776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0</w:t>
            </w:r>
            <w:r w:rsidR="00034F7D">
              <w:rPr>
                <w:color w:val="000000"/>
                <w:sz w:val="20"/>
                <w:szCs w:val="20"/>
              </w:rPr>
              <w:t>2</w:t>
            </w:r>
            <w:r>
              <w:rPr>
                <w:color w:val="000000"/>
                <w:sz w:val="20"/>
                <w:szCs w:val="20"/>
              </w:rPr>
              <w:t>**</w:t>
            </w:r>
            <w:r w:rsidRPr="0030235F">
              <w:rPr>
                <w:color w:val="000000"/>
                <w:sz w:val="20"/>
                <w:szCs w:val="20"/>
              </w:rPr>
              <w:t xml:space="preserve"> (</w:t>
            </w:r>
            <w:r w:rsidR="00034F7D"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0.0</w:t>
            </w:r>
            <w:r w:rsidR="00034F7D">
              <w:rPr>
                <w:color w:val="000000"/>
                <w:sz w:val="20"/>
                <w:szCs w:val="20"/>
              </w:rPr>
              <w:t>4, -0.01</w:t>
            </w:r>
            <w:r w:rsidRPr="0030235F">
              <w:rPr>
                <w:color w:val="000000"/>
                <w:sz w:val="20"/>
                <w:szCs w:val="20"/>
              </w:rPr>
              <w:t>) p=0.002</w:t>
            </w:r>
          </w:p>
        </w:tc>
      </w:tr>
      <w:tr w:rsidR="00174833" w:rsidRPr="001374E1" w14:paraId="56170E75" w14:textId="77777777" w:rsidTr="00174833">
        <w:tc>
          <w:tcPr>
            <w:tcW w:w="1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915EE0E" w14:textId="77777777" w:rsidR="00174833" w:rsidRPr="002A05AD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Network size missing</w:t>
            </w:r>
          </w:p>
        </w:tc>
        <w:tc>
          <w:tcPr>
            <w:tcW w:w="9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95A6E3F" w14:textId="77777777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13" w:type="pct"/>
            <w:tcBorders>
              <w:top w:val="nil"/>
              <w:left w:val="nil"/>
              <w:bottom w:val="nil"/>
              <w:right w:val="nil"/>
            </w:tcBorders>
          </w:tcPr>
          <w:p w14:paraId="3D443496" w14:textId="77777777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</w:tcPr>
          <w:p w14:paraId="7CA24631" w14:textId="03A8A7B3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1374E1">
              <w:rPr>
                <w:color w:val="000000"/>
                <w:sz w:val="20"/>
                <w:szCs w:val="20"/>
              </w:rPr>
              <w:t>-0.28 (</w:t>
            </w:r>
            <w:r w:rsidR="008F6C60">
              <w:rPr>
                <w:color w:val="000000"/>
                <w:sz w:val="20"/>
                <w:szCs w:val="20"/>
              </w:rPr>
              <w:t>-2.53, 1.97</w:t>
            </w:r>
            <w:r w:rsidRPr="001374E1">
              <w:rPr>
                <w:color w:val="000000"/>
                <w:sz w:val="20"/>
                <w:szCs w:val="20"/>
              </w:rPr>
              <w:t>) p=0.8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817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86BAE9F" w14:textId="1C4B94E5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78 (</w:t>
            </w:r>
            <w:r w:rsidR="00034F7D">
              <w:rPr>
                <w:color w:val="000000"/>
                <w:sz w:val="20"/>
                <w:szCs w:val="20"/>
              </w:rPr>
              <w:t>-3.27, 1.72</w:t>
            </w:r>
            <w:r w:rsidRPr="0030235F">
              <w:rPr>
                <w:color w:val="000000"/>
                <w:sz w:val="20"/>
                <w:szCs w:val="20"/>
              </w:rPr>
              <w:t>) p=0.54</w:t>
            </w:r>
          </w:p>
        </w:tc>
      </w:tr>
      <w:tr w:rsidR="00174833" w:rsidRPr="001374E1" w14:paraId="6EC2148A" w14:textId="77777777" w:rsidTr="00174833">
        <w:tc>
          <w:tcPr>
            <w:tcW w:w="1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D9292B8" w14:textId="77777777" w:rsidR="00174833" w:rsidRPr="002A05AD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Anxiety</w:t>
            </w:r>
          </w:p>
        </w:tc>
        <w:tc>
          <w:tcPr>
            <w:tcW w:w="9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B136C1F" w14:textId="77777777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13" w:type="pct"/>
            <w:tcBorders>
              <w:top w:val="nil"/>
              <w:left w:val="nil"/>
              <w:bottom w:val="nil"/>
              <w:right w:val="nil"/>
            </w:tcBorders>
          </w:tcPr>
          <w:p w14:paraId="03279B7C" w14:textId="77777777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</w:tcPr>
          <w:p w14:paraId="21849CB2" w14:textId="0E79B4E0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1374E1">
              <w:rPr>
                <w:color w:val="000000"/>
                <w:sz w:val="20"/>
                <w:szCs w:val="20"/>
              </w:rPr>
              <w:t>0.0</w:t>
            </w:r>
            <w:r w:rsidR="008F6C60">
              <w:rPr>
                <w:color w:val="000000"/>
                <w:sz w:val="20"/>
                <w:szCs w:val="20"/>
              </w:rPr>
              <w:t>1</w:t>
            </w:r>
            <w:r w:rsidRPr="001374E1">
              <w:rPr>
                <w:color w:val="000000"/>
                <w:sz w:val="20"/>
                <w:szCs w:val="20"/>
              </w:rPr>
              <w:t xml:space="preserve"> (</w:t>
            </w:r>
            <w:r w:rsidR="008F6C60">
              <w:rPr>
                <w:color w:val="000000"/>
                <w:sz w:val="20"/>
                <w:szCs w:val="20"/>
              </w:rPr>
              <w:t>-</w:t>
            </w:r>
            <w:r w:rsidRPr="001374E1">
              <w:rPr>
                <w:color w:val="000000"/>
                <w:sz w:val="20"/>
                <w:szCs w:val="20"/>
              </w:rPr>
              <w:t>0.0</w:t>
            </w:r>
            <w:r w:rsidR="008F6C60">
              <w:rPr>
                <w:color w:val="000000"/>
                <w:sz w:val="20"/>
                <w:szCs w:val="20"/>
              </w:rPr>
              <w:t>7, 0.10</w:t>
            </w:r>
            <w:r w:rsidRPr="001374E1">
              <w:rPr>
                <w:color w:val="000000"/>
                <w:sz w:val="20"/>
                <w:szCs w:val="20"/>
              </w:rPr>
              <w:t>) p=0.7</w:t>
            </w:r>
            <w:r>
              <w:rPr>
                <w:color w:val="000000"/>
                <w:sz w:val="20"/>
                <w:szCs w:val="20"/>
              </w:rPr>
              <w:t>3</w:t>
            </w:r>
          </w:p>
        </w:tc>
        <w:tc>
          <w:tcPr>
            <w:tcW w:w="817" w:type="pct"/>
            <w:tcBorders>
              <w:top w:val="nil"/>
              <w:left w:val="nil"/>
              <w:bottom w:val="nil"/>
              <w:right w:val="nil"/>
            </w:tcBorders>
          </w:tcPr>
          <w:p w14:paraId="777C186D" w14:textId="42C7A3CC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04 (</w:t>
            </w:r>
            <w:r w:rsidR="00034F7D"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0.</w:t>
            </w:r>
            <w:r w:rsidR="00034F7D">
              <w:rPr>
                <w:color w:val="000000"/>
                <w:sz w:val="20"/>
                <w:szCs w:val="20"/>
              </w:rPr>
              <w:t>13, 0.05</w:t>
            </w:r>
            <w:r w:rsidRPr="0030235F">
              <w:rPr>
                <w:color w:val="000000"/>
                <w:sz w:val="20"/>
                <w:szCs w:val="20"/>
              </w:rPr>
              <w:t>) p=0.4</w:t>
            </w:r>
            <w:r>
              <w:rPr>
                <w:color w:val="000000"/>
                <w:sz w:val="20"/>
                <w:szCs w:val="20"/>
              </w:rPr>
              <w:t>2</w:t>
            </w:r>
          </w:p>
        </w:tc>
      </w:tr>
      <w:tr w:rsidR="00174833" w:rsidRPr="001374E1" w14:paraId="43D09971" w14:textId="77777777" w:rsidTr="00174833">
        <w:tc>
          <w:tcPr>
            <w:tcW w:w="1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69AF795" w14:textId="77777777" w:rsidR="00174833" w:rsidRPr="002A05AD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Anxiety missing</w:t>
            </w:r>
          </w:p>
        </w:tc>
        <w:tc>
          <w:tcPr>
            <w:tcW w:w="9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218D5F0" w14:textId="77777777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13" w:type="pct"/>
            <w:tcBorders>
              <w:top w:val="nil"/>
              <w:left w:val="nil"/>
              <w:bottom w:val="nil"/>
              <w:right w:val="nil"/>
            </w:tcBorders>
          </w:tcPr>
          <w:p w14:paraId="2DD4249E" w14:textId="77777777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</w:tcPr>
          <w:p w14:paraId="3E8D7F5D" w14:textId="77777777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1374E1">
              <w:rPr>
                <w:color w:val="000000"/>
                <w:sz w:val="20"/>
                <w:szCs w:val="20"/>
              </w:rPr>
              <w:t>dropped</w:t>
            </w:r>
          </w:p>
        </w:tc>
        <w:tc>
          <w:tcPr>
            <w:tcW w:w="817" w:type="pct"/>
            <w:tcBorders>
              <w:top w:val="nil"/>
              <w:left w:val="nil"/>
              <w:bottom w:val="nil"/>
              <w:right w:val="nil"/>
            </w:tcBorders>
          </w:tcPr>
          <w:p w14:paraId="555BF4F1" w14:textId="77777777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1374E1">
              <w:rPr>
                <w:color w:val="000000"/>
                <w:sz w:val="20"/>
                <w:szCs w:val="20"/>
              </w:rPr>
              <w:t>dropped</w:t>
            </w:r>
          </w:p>
        </w:tc>
      </w:tr>
      <w:tr w:rsidR="00174833" w:rsidRPr="001374E1" w14:paraId="344BF0FF" w14:textId="77777777" w:rsidTr="00174833">
        <w:tc>
          <w:tcPr>
            <w:tcW w:w="1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49B605D" w14:textId="77777777" w:rsidR="00174833" w:rsidRPr="001374E1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Depression</w:t>
            </w:r>
          </w:p>
        </w:tc>
        <w:tc>
          <w:tcPr>
            <w:tcW w:w="9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7CCA13B" w14:textId="77777777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13" w:type="pct"/>
            <w:tcBorders>
              <w:top w:val="nil"/>
              <w:left w:val="nil"/>
              <w:bottom w:val="nil"/>
              <w:right w:val="nil"/>
            </w:tcBorders>
          </w:tcPr>
          <w:p w14:paraId="10523F49" w14:textId="77777777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</w:tcPr>
          <w:p w14:paraId="3E5287BF" w14:textId="7942C58B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1374E1">
              <w:rPr>
                <w:color w:val="000000"/>
                <w:sz w:val="20"/>
                <w:szCs w:val="20"/>
              </w:rPr>
              <w:t>0.04* (0.0</w:t>
            </w:r>
            <w:r w:rsidR="008F6C60">
              <w:rPr>
                <w:color w:val="000000"/>
                <w:sz w:val="20"/>
                <w:szCs w:val="20"/>
              </w:rPr>
              <w:t>0, 0.08</w:t>
            </w:r>
            <w:r w:rsidRPr="002A05AD">
              <w:rPr>
                <w:color w:val="000000"/>
                <w:sz w:val="20"/>
                <w:szCs w:val="20"/>
              </w:rPr>
              <w:t>) p=0.0</w:t>
            </w:r>
            <w:r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817" w:type="pct"/>
            <w:tcBorders>
              <w:top w:val="nil"/>
              <w:left w:val="nil"/>
              <w:bottom w:val="nil"/>
              <w:right w:val="nil"/>
            </w:tcBorders>
          </w:tcPr>
          <w:p w14:paraId="7F2E7503" w14:textId="6E27ABC4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0.08</w:t>
            </w:r>
            <w:r>
              <w:rPr>
                <w:color w:val="000000"/>
                <w:sz w:val="20"/>
                <w:szCs w:val="20"/>
              </w:rPr>
              <w:t>***</w:t>
            </w:r>
            <w:r w:rsidRPr="0030235F">
              <w:rPr>
                <w:color w:val="000000"/>
                <w:sz w:val="20"/>
                <w:szCs w:val="20"/>
              </w:rPr>
              <w:t xml:space="preserve"> (0.0</w:t>
            </w:r>
            <w:r w:rsidR="00034F7D">
              <w:rPr>
                <w:color w:val="000000"/>
                <w:sz w:val="20"/>
                <w:szCs w:val="20"/>
              </w:rPr>
              <w:t>3, 0.12</w:t>
            </w:r>
            <w:r w:rsidRPr="0030235F">
              <w:rPr>
                <w:color w:val="000000"/>
                <w:sz w:val="20"/>
                <w:szCs w:val="20"/>
              </w:rPr>
              <w:t xml:space="preserve">) </w:t>
            </w:r>
            <w:r w:rsidRPr="00AD37AC">
              <w:rPr>
                <w:color w:val="000000"/>
                <w:sz w:val="20"/>
                <w:szCs w:val="20"/>
              </w:rPr>
              <w:t>p</w:t>
            </w:r>
            <w:r>
              <w:rPr>
                <w:color w:val="000000"/>
                <w:sz w:val="20"/>
                <w:szCs w:val="20"/>
              </w:rPr>
              <w:t>&lt;</w:t>
            </w:r>
            <w:r w:rsidRPr="00AD37AC">
              <w:rPr>
                <w:color w:val="000000"/>
                <w:sz w:val="20"/>
                <w:szCs w:val="20"/>
              </w:rPr>
              <w:t>0.00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</w:tr>
      <w:tr w:rsidR="00174833" w:rsidRPr="001374E1" w14:paraId="4D870FC1" w14:textId="77777777" w:rsidTr="00174833">
        <w:tc>
          <w:tcPr>
            <w:tcW w:w="1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06938AE" w14:textId="77777777" w:rsidR="00174833" w:rsidRPr="002A05AD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Depression missing</w:t>
            </w:r>
          </w:p>
        </w:tc>
        <w:tc>
          <w:tcPr>
            <w:tcW w:w="9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FB06771" w14:textId="77777777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13" w:type="pct"/>
            <w:tcBorders>
              <w:top w:val="nil"/>
              <w:left w:val="nil"/>
              <w:bottom w:val="nil"/>
              <w:right w:val="nil"/>
            </w:tcBorders>
          </w:tcPr>
          <w:p w14:paraId="6D7D3A08" w14:textId="77777777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</w:tcPr>
          <w:p w14:paraId="782838E4" w14:textId="77777777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1374E1">
              <w:rPr>
                <w:color w:val="000000"/>
                <w:sz w:val="20"/>
                <w:szCs w:val="20"/>
              </w:rPr>
              <w:t>dropped</w:t>
            </w:r>
          </w:p>
        </w:tc>
        <w:tc>
          <w:tcPr>
            <w:tcW w:w="817" w:type="pct"/>
            <w:tcBorders>
              <w:top w:val="nil"/>
              <w:left w:val="nil"/>
              <w:bottom w:val="nil"/>
              <w:right w:val="nil"/>
            </w:tcBorders>
          </w:tcPr>
          <w:p w14:paraId="3A1B89ED" w14:textId="77777777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1374E1">
              <w:rPr>
                <w:color w:val="000000"/>
                <w:sz w:val="20"/>
                <w:szCs w:val="20"/>
              </w:rPr>
              <w:t>dropped</w:t>
            </w:r>
          </w:p>
        </w:tc>
      </w:tr>
      <w:tr w:rsidR="00174833" w:rsidRPr="001374E1" w14:paraId="5C584A4A" w14:textId="77777777" w:rsidTr="00174833">
        <w:tc>
          <w:tcPr>
            <w:tcW w:w="1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17443F7" w14:textId="77777777" w:rsidR="00174833" w:rsidRPr="001374E1" w:rsidRDefault="00174833" w:rsidP="00174833">
            <w:pPr>
              <w:rPr>
                <w:color w:val="000000"/>
                <w:sz w:val="20"/>
                <w:szCs w:val="20"/>
                <w:u w:val="single"/>
              </w:rPr>
            </w:pPr>
            <w:r w:rsidRPr="001374E1">
              <w:rPr>
                <w:color w:val="000000"/>
                <w:sz w:val="20"/>
                <w:szCs w:val="20"/>
                <w:u w:val="single"/>
              </w:rPr>
              <w:t>Control variables:</w:t>
            </w:r>
          </w:p>
        </w:tc>
        <w:tc>
          <w:tcPr>
            <w:tcW w:w="9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460474C" w14:textId="77777777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13" w:type="pct"/>
            <w:tcBorders>
              <w:top w:val="nil"/>
              <w:left w:val="nil"/>
              <w:bottom w:val="nil"/>
              <w:right w:val="nil"/>
            </w:tcBorders>
          </w:tcPr>
          <w:p w14:paraId="2C9C3662" w14:textId="77777777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</w:tcPr>
          <w:p w14:paraId="7FDF062B" w14:textId="77777777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817" w:type="pct"/>
            <w:tcBorders>
              <w:top w:val="nil"/>
              <w:left w:val="nil"/>
              <w:bottom w:val="nil"/>
              <w:right w:val="nil"/>
            </w:tcBorders>
          </w:tcPr>
          <w:p w14:paraId="29FCA525" w14:textId="77777777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</w:tr>
      <w:tr w:rsidR="00174833" w:rsidRPr="001374E1" w14:paraId="3CFDDC90" w14:textId="77777777" w:rsidTr="00174833">
        <w:tc>
          <w:tcPr>
            <w:tcW w:w="1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226EE85" w14:textId="77777777" w:rsidR="00174833" w:rsidRPr="002A05AD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Mastery</w:t>
            </w:r>
          </w:p>
        </w:tc>
        <w:tc>
          <w:tcPr>
            <w:tcW w:w="9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E717FAE" w14:textId="77777777" w:rsidR="00607089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1374E1">
              <w:rPr>
                <w:color w:val="000000"/>
                <w:sz w:val="20"/>
                <w:szCs w:val="20"/>
              </w:rPr>
              <w:t>-0.08** (</w:t>
            </w:r>
            <w:r w:rsidR="00607089">
              <w:rPr>
                <w:color w:val="000000"/>
                <w:sz w:val="20"/>
                <w:szCs w:val="20"/>
              </w:rPr>
              <w:t>-</w:t>
            </w:r>
            <w:r w:rsidRPr="001374E1">
              <w:rPr>
                <w:color w:val="000000"/>
                <w:sz w:val="20"/>
                <w:szCs w:val="20"/>
              </w:rPr>
              <w:t>0.</w:t>
            </w:r>
            <w:r w:rsidR="00607089">
              <w:rPr>
                <w:color w:val="000000"/>
                <w:sz w:val="20"/>
                <w:szCs w:val="20"/>
              </w:rPr>
              <w:t>1</w:t>
            </w:r>
            <w:r>
              <w:rPr>
                <w:color w:val="000000"/>
                <w:sz w:val="20"/>
                <w:szCs w:val="20"/>
              </w:rPr>
              <w:t>3</w:t>
            </w:r>
            <w:r w:rsidR="00607089">
              <w:rPr>
                <w:color w:val="000000"/>
                <w:sz w:val="20"/>
                <w:szCs w:val="20"/>
              </w:rPr>
              <w:t xml:space="preserve">, </w:t>
            </w:r>
          </w:p>
          <w:p w14:paraId="6A9944E6" w14:textId="2603E4E9" w:rsidR="00174833" w:rsidRPr="001374E1" w:rsidRDefault="00607089" w:rsidP="00174833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0.03</w:t>
            </w:r>
            <w:r w:rsidR="00174833" w:rsidRPr="002A05AD">
              <w:rPr>
                <w:color w:val="000000"/>
                <w:sz w:val="20"/>
                <w:szCs w:val="20"/>
              </w:rPr>
              <w:t>) p=0.00</w:t>
            </w:r>
            <w:r w:rsidR="00174833" w:rsidRPr="001374E1">
              <w:rPr>
                <w:color w:val="000000"/>
                <w:sz w:val="20"/>
                <w:szCs w:val="20"/>
              </w:rPr>
              <w:t>3</w:t>
            </w:r>
          </w:p>
        </w:tc>
        <w:tc>
          <w:tcPr>
            <w:tcW w:w="913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27B936A" w14:textId="77777777" w:rsidR="000F664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10</w:t>
            </w:r>
            <w:r>
              <w:rPr>
                <w:color w:val="000000"/>
                <w:sz w:val="20"/>
                <w:szCs w:val="20"/>
              </w:rPr>
              <w:t>***</w:t>
            </w:r>
            <w:r w:rsidRPr="0030235F">
              <w:rPr>
                <w:color w:val="000000"/>
                <w:sz w:val="20"/>
                <w:szCs w:val="20"/>
              </w:rPr>
              <w:t xml:space="preserve"> (</w:t>
            </w:r>
            <w:r w:rsidR="000F6643">
              <w:rPr>
                <w:color w:val="000000"/>
                <w:sz w:val="20"/>
                <w:szCs w:val="20"/>
              </w:rPr>
              <w:t xml:space="preserve">-0.16, </w:t>
            </w:r>
          </w:p>
          <w:p w14:paraId="14F50A91" w14:textId="61D9FAE8" w:rsidR="00174833" w:rsidRPr="002A05AD" w:rsidRDefault="000F6643" w:rsidP="00174833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0.05</w:t>
            </w:r>
            <w:r w:rsidR="00174833" w:rsidRPr="0030235F">
              <w:rPr>
                <w:color w:val="000000"/>
                <w:sz w:val="20"/>
                <w:szCs w:val="20"/>
              </w:rPr>
              <w:t xml:space="preserve">) </w:t>
            </w:r>
            <w:r w:rsidR="00174833" w:rsidRPr="00AD37AC">
              <w:rPr>
                <w:color w:val="000000"/>
                <w:sz w:val="20"/>
                <w:szCs w:val="20"/>
              </w:rPr>
              <w:t>p</w:t>
            </w:r>
            <w:r w:rsidR="00174833">
              <w:rPr>
                <w:color w:val="000000"/>
                <w:sz w:val="20"/>
                <w:szCs w:val="20"/>
              </w:rPr>
              <w:t>&lt;</w:t>
            </w:r>
            <w:r w:rsidR="00174833" w:rsidRPr="00AD37AC">
              <w:rPr>
                <w:color w:val="000000"/>
                <w:sz w:val="20"/>
                <w:szCs w:val="20"/>
              </w:rPr>
              <w:t>0.00</w:t>
            </w:r>
            <w:r w:rsidR="00174833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</w:tcPr>
          <w:p w14:paraId="17A31C71" w14:textId="09A0799C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-0.0</w:t>
            </w:r>
            <w:r>
              <w:rPr>
                <w:color w:val="000000"/>
                <w:sz w:val="20"/>
                <w:szCs w:val="20"/>
              </w:rPr>
              <w:t>4</w:t>
            </w:r>
            <w:r w:rsidRPr="002A05AD">
              <w:rPr>
                <w:color w:val="000000"/>
                <w:sz w:val="20"/>
                <w:szCs w:val="20"/>
              </w:rPr>
              <w:t xml:space="preserve"> (</w:t>
            </w:r>
            <w:r w:rsidR="008F6C60">
              <w:rPr>
                <w:color w:val="000000"/>
                <w:sz w:val="20"/>
                <w:szCs w:val="20"/>
              </w:rPr>
              <w:t>-</w:t>
            </w:r>
            <w:r w:rsidRPr="002A05AD">
              <w:rPr>
                <w:color w:val="000000"/>
                <w:sz w:val="20"/>
                <w:szCs w:val="20"/>
              </w:rPr>
              <w:t>0.0</w:t>
            </w:r>
            <w:r w:rsidR="008F6C60">
              <w:rPr>
                <w:color w:val="000000"/>
                <w:sz w:val="20"/>
                <w:szCs w:val="20"/>
              </w:rPr>
              <w:t>9, 0.01</w:t>
            </w:r>
            <w:r w:rsidRPr="002A05AD">
              <w:rPr>
                <w:color w:val="000000"/>
                <w:sz w:val="20"/>
                <w:szCs w:val="20"/>
              </w:rPr>
              <w:t>) p=0.</w:t>
            </w:r>
            <w:r w:rsidRPr="001374E1">
              <w:rPr>
                <w:color w:val="000000"/>
                <w:sz w:val="20"/>
                <w:szCs w:val="20"/>
              </w:rPr>
              <w:t>1</w:t>
            </w:r>
            <w:r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817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786E4A1" w14:textId="4BE69912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05 (</w:t>
            </w:r>
            <w:r w:rsidR="000F6643">
              <w:rPr>
                <w:color w:val="000000"/>
                <w:sz w:val="20"/>
                <w:szCs w:val="20"/>
              </w:rPr>
              <w:t>-0.11, 0.00</w:t>
            </w:r>
            <w:r w:rsidRPr="0030235F">
              <w:rPr>
                <w:color w:val="000000"/>
                <w:sz w:val="20"/>
                <w:szCs w:val="20"/>
              </w:rPr>
              <w:t>) p=0.07</w:t>
            </w:r>
          </w:p>
        </w:tc>
      </w:tr>
      <w:tr w:rsidR="00174833" w:rsidRPr="001374E1" w14:paraId="56975BFF" w14:textId="77777777" w:rsidTr="00174833">
        <w:tc>
          <w:tcPr>
            <w:tcW w:w="1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203659D" w14:textId="77777777" w:rsidR="00174833" w:rsidRPr="001374E1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Mastery missing</w:t>
            </w:r>
          </w:p>
        </w:tc>
        <w:tc>
          <w:tcPr>
            <w:tcW w:w="9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75E280F" w14:textId="5FDBA51B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1374E1">
              <w:rPr>
                <w:color w:val="000000"/>
                <w:sz w:val="20"/>
                <w:szCs w:val="20"/>
              </w:rPr>
              <w:t>-0.5</w:t>
            </w:r>
            <w:r>
              <w:rPr>
                <w:color w:val="000000"/>
                <w:sz w:val="20"/>
                <w:szCs w:val="20"/>
              </w:rPr>
              <w:t>8</w:t>
            </w:r>
            <w:r w:rsidRPr="002A05AD">
              <w:rPr>
                <w:color w:val="000000"/>
                <w:sz w:val="20"/>
                <w:szCs w:val="20"/>
              </w:rPr>
              <w:t xml:space="preserve"> (</w:t>
            </w:r>
            <w:r w:rsidR="00607089">
              <w:rPr>
                <w:color w:val="000000"/>
                <w:sz w:val="20"/>
                <w:szCs w:val="20"/>
              </w:rPr>
              <w:t>-2.87, 1.72</w:t>
            </w:r>
            <w:r w:rsidRPr="002A05AD">
              <w:rPr>
                <w:color w:val="000000"/>
                <w:sz w:val="20"/>
                <w:szCs w:val="20"/>
              </w:rPr>
              <w:t>) p=0.</w:t>
            </w:r>
            <w:r w:rsidRPr="001374E1">
              <w:rPr>
                <w:color w:val="000000"/>
                <w:sz w:val="20"/>
                <w:szCs w:val="20"/>
              </w:rPr>
              <w:t>62</w:t>
            </w:r>
          </w:p>
        </w:tc>
        <w:tc>
          <w:tcPr>
            <w:tcW w:w="913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23369D7" w14:textId="34F98F35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48 (</w:t>
            </w:r>
            <w:r w:rsidR="000F6643">
              <w:rPr>
                <w:color w:val="000000"/>
                <w:sz w:val="20"/>
                <w:szCs w:val="20"/>
              </w:rPr>
              <w:t>-3.02, 2.06</w:t>
            </w:r>
            <w:r w:rsidRPr="0030235F">
              <w:rPr>
                <w:color w:val="000000"/>
                <w:sz w:val="20"/>
                <w:szCs w:val="20"/>
              </w:rPr>
              <w:t>) p=0.71</w:t>
            </w: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</w:tcPr>
          <w:p w14:paraId="49704541" w14:textId="3A08BDFE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-0.0</w:t>
            </w:r>
            <w:r>
              <w:rPr>
                <w:color w:val="000000"/>
                <w:sz w:val="20"/>
                <w:szCs w:val="20"/>
              </w:rPr>
              <w:t>3</w:t>
            </w:r>
            <w:r w:rsidRPr="002A05AD">
              <w:rPr>
                <w:color w:val="000000"/>
                <w:sz w:val="20"/>
                <w:szCs w:val="20"/>
              </w:rPr>
              <w:t xml:space="preserve"> (</w:t>
            </w:r>
            <w:r w:rsidR="008F6C60">
              <w:rPr>
                <w:color w:val="000000"/>
                <w:sz w:val="20"/>
                <w:szCs w:val="20"/>
              </w:rPr>
              <w:t>-2.21, 2.16</w:t>
            </w:r>
            <w:r w:rsidRPr="002A05AD">
              <w:rPr>
                <w:color w:val="000000"/>
                <w:sz w:val="20"/>
                <w:szCs w:val="20"/>
              </w:rPr>
              <w:t>) p=0.</w:t>
            </w:r>
            <w:r w:rsidRPr="001374E1">
              <w:rPr>
                <w:color w:val="000000"/>
                <w:sz w:val="20"/>
                <w:szCs w:val="20"/>
              </w:rPr>
              <w:t>98</w:t>
            </w:r>
          </w:p>
        </w:tc>
        <w:tc>
          <w:tcPr>
            <w:tcW w:w="817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31DBAE2" w14:textId="183550E3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0.32 (</w:t>
            </w:r>
            <w:r w:rsidR="000F6643">
              <w:rPr>
                <w:color w:val="000000"/>
                <w:sz w:val="20"/>
                <w:szCs w:val="20"/>
              </w:rPr>
              <w:t>-2.10, 2.74</w:t>
            </w:r>
            <w:r w:rsidRPr="0030235F">
              <w:rPr>
                <w:color w:val="000000"/>
                <w:sz w:val="20"/>
                <w:szCs w:val="20"/>
              </w:rPr>
              <w:t>) p=0.79</w:t>
            </w:r>
          </w:p>
        </w:tc>
      </w:tr>
      <w:tr w:rsidR="00174833" w:rsidRPr="001374E1" w14:paraId="616AF601" w14:textId="77777777" w:rsidTr="00174833">
        <w:tc>
          <w:tcPr>
            <w:tcW w:w="1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B1350F" w14:textId="77777777" w:rsidR="00174833" w:rsidRPr="001374E1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Self-efficacy</w:t>
            </w:r>
          </w:p>
        </w:tc>
        <w:tc>
          <w:tcPr>
            <w:tcW w:w="9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44D37BF" w14:textId="0F935675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1374E1">
              <w:rPr>
                <w:color w:val="000000"/>
                <w:sz w:val="20"/>
                <w:szCs w:val="20"/>
              </w:rPr>
              <w:t>-0.02 (</w:t>
            </w:r>
            <w:r w:rsidR="00607089">
              <w:rPr>
                <w:color w:val="000000"/>
                <w:sz w:val="20"/>
                <w:szCs w:val="20"/>
              </w:rPr>
              <w:t>-</w:t>
            </w:r>
            <w:r w:rsidRPr="001374E1">
              <w:rPr>
                <w:color w:val="000000"/>
                <w:sz w:val="20"/>
                <w:szCs w:val="20"/>
              </w:rPr>
              <w:t>0.0</w:t>
            </w:r>
            <w:r w:rsidR="00607089">
              <w:rPr>
                <w:color w:val="000000"/>
                <w:sz w:val="20"/>
                <w:szCs w:val="20"/>
              </w:rPr>
              <w:t>5, 0.01</w:t>
            </w:r>
            <w:r w:rsidRPr="001374E1">
              <w:rPr>
                <w:color w:val="000000"/>
                <w:sz w:val="20"/>
                <w:szCs w:val="20"/>
              </w:rPr>
              <w:t>) p=0.2</w:t>
            </w:r>
            <w:r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913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160762D" w14:textId="0F6E4981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0</w:t>
            </w:r>
            <w:r w:rsidR="000F6643">
              <w:rPr>
                <w:color w:val="000000"/>
                <w:sz w:val="20"/>
                <w:szCs w:val="20"/>
              </w:rPr>
              <w:t>1</w:t>
            </w:r>
            <w:r w:rsidRPr="0030235F">
              <w:rPr>
                <w:color w:val="000000"/>
                <w:sz w:val="20"/>
                <w:szCs w:val="20"/>
              </w:rPr>
              <w:t xml:space="preserve"> (</w:t>
            </w:r>
            <w:r w:rsidR="000F6643"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0.0</w:t>
            </w:r>
            <w:r w:rsidR="000F6643">
              <w:rPr>
                <w:color w:val="000000"/>
                <w:sz w:val="20"/>
                <w:szCs w:val="20"/>
              </w:rPr>
              <w:t>5, 0.02</w:t>
            </w:r>
            <w:r w:rsidRPr="0030235F">
              <w:rPr>
                <w:color w:val="000000"/>
                <w:sz w:val="20"/>
                <w:szCs w:val="20"/>
              </w:rPr>
              <w:t>) p=0.4</w:t>
            </w:r>
            <w:r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</w:tcPr>
          <w:p w14:paraId="3CA26361" w14:textId="03123E5F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-0.</w:t>
            </w:r>
            <w:r w:rsidRPr="001374E1">
              <w:rPr>
                <w:color w:val="000000"/>
                <w:sz w:val="20"/>
                <w:szCs w:val="20"/>
              </w:rPr>
              <w:t>0</w:t>
            </w:r>
            <w:r w:rsidR="008F6C60">
              <w:rPr>
                <w:color w:val="000000"/>
                <w:sz w:val="20"/>
                <w:szCs w:val="20"/>
              </w:rPr>
              <w:t>1</w:t>
            </w:r>
            <w:r w:rsidRPr="002A05AD">
              <w:rPr>
                <w:color w:val="000000"/>
                <w:sz w:val="20"/>
                <w:szCs w:val="20"/>
              </w:rPr>
              <w:t xml:space="preserve"> </w:t>
            </w:r>
            <w:r w:rsidRPr="001374E1">
              <w:rPr>
                <w:color w:val="000000"/>
                <w:sz w:val="20"/>
                <w:szCs w:val="20"/>
              </w:rPr>
              <w:t>(</w:t>
            </w:r>
            <w:r w:rsidR="008F6C60">
              <w:rPr>
                <w:color w:val="000000"/>
                <w:sz w:val="20"/>
                <w:szCs w:val="20"/>
              </w:rPr>
              <w:t>-</w:t>
            </w:r>
            <w:r w:rsidRPr="001374E1">
              <w:rPr>
                <w:color w:val="000000"/>
                <w:sz w:val="20"/>
                <w:szCs w:val="20"/>
              </w:rPr>
              <w:t>0.0</w:t>
            </w:r>
            <w:r w:rsidR="008F6C60">
              <w:rPr>
                <w:color w:val="000000"/>
                <w:sz w:val="20"/>
                <w:szCs w:val="20"/>
              </w:rPr>
              <w:t>5, 0.02</w:t>
            </w:r>
            <w:r w:rsidRPr="002A05AD">
              <w:rPr>
                <w:color w:val="000000"/>
                <w:sz w:val="20"/>
                <w:szCs w:val="20"/>
              </w:rPr>
              <w:t>) p=0.</w:t>
            </w:r>
            <w:r w:rsidRPr="001374E1">
              <w:rPr>
                <w:color w:val="000000"/>
                <w:sz w:val="20"/>
                <w:szCs w:val="20"/>
              </w:rPr>
              <w:t>3</w:t>
            </w:r>
            <w:r>
              <w:rPr>
                <w:color w:val="000000"/>
                <w:sz w:val="20"/>
                <w:szCs w:val="20"/>
              </w:rPr>
              <w:t>7</w:t>
            </w:r>
          </w:p>
        </w:tc>
        <w:tc>
          <w:tcPr>
            <w:tcW w:w="817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CCB6192" w14:textId="39BA6471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01 (</w:t>
            </w:r>
            <w:r w:rsidR="000F6643"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0.0</w:t>
            </w:r>
            <w:r w:rsidR="000F6643">
              <w:rPr>
                <w:color w:val="000000"/>
                <w:sz w:val="20"/>
                <w:szCs w:val="20"/>
              </w:rPr>
              <w:t>4, 0.03</w:t>
            </w:r>
            <w:r w:rsidRPr="0030235F">
              <w:rPr>
                <w:color w:val="000000"/>
                <w:sz w:val="20"/>
                <w:szCs w:val="20"/>
              </w:rPr>
              <w:t>) p=0.7</w:t>
            </w:r>
            <w:r>
              <w:rPr>
                <w:color w:val="000000"/>
                <w:sz w:val="20"/>
                <w:szCs w:val="20"/>
              </w:rPr>
              <w:t>2</w:t>
            </w:r>
          </w:p>
        </w:tc>
      </w:tr>
      <w:tr w:rsidR="00174833" w:rsidRPr="001374E1" w14:paraId="278A495C" w14:textId="77777777" w:rsidTr="00174833">
        <w:tc>
          <w:tcPr>
            <w:tcW w:w="1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F6C67A4" w14:textId="77777777" w:rsidR="00174833" w:rsidRPr="001374E1" w:rsidRDefault="00174833" w:rsidP="00174833">
            <w:pPr>
              <w:rPr>
                <w:color w:val="000000"/>
                <w:sz w:val="20"/>
                <w:szCs w:val="20"/>
                <w:highlight w:val="green"/>
              </w:rPr>
            </w:pPr>
            <w:r w:rsidRPr="002A05AD">
              <w:rPr>
                <w:color w:val="000000"/>
                <w:sz w:val="20"/>
                <w:szCs w:val="20"/>
              </w:rPr>
              <w:t xml:space="preserve">Self-efficacy </w:t>
            </w:r>
            <w:r w:rsidRPr="001374E1">
              <w:rPr>
                <w:color w:val="000000"/>
                <w:sz w:val="20"/>
                <w:szCs w:val="20"/>
              </w:rPr>
              <w:t xml:space="preserve">missing </w:t>
            </w:r>
          </w:p>
        </w:tc>
        <w:tc>
          <w:tcPr>
            <w:tcW w:w="9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CD0F244" w14:textId="0A9169CA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1374E1">
              <w:rPr>
                <w:color w:val="000000"/>
                <w:sz w:val="20"/>
                <w:szCs w:val="20"/>
              </w:rPr>
              <w:t>0.4</w:t>
            </w:r>
            <w:r>
              <w:rPr>
                <w:color w:val="000000"/>
                <w:sz w:val="20"/>
                <w:szCs w:val="20"/>
              </w:rPr>
              <w:t>3</w:t>
            </w:r>
            <w:r w:rsidRPr="002A05AD">
              <w:rPr>
                <w:color w:val="000000"/>
                <w:sz w:val="20"/>
                <w:szCs w:val="20"/>
              </w:rPr>
              <w:t xml:space="preserve"> (</w:t>
            </w:r>
            <w:r w:rsidR="00607089">
              <w:rPr>
                <w:color w:val="000000"/>
                <w:sz w:val="20"/>
                <w:szCs w:val="20"/>
              </w:rPr>
              <w:t>-2.98, 3.83</w:t>
            </w:r>
            <w:r w:rsidRPr="002A05AD">
              <w:rPr>
                <w:color w:val="000000"/>
                <w:sz w:val="20"/>
                <w:szCs w:val="20"/>
              </w:rPr>
              <w:t>) p=0.</w:t>
            </w:r>
            <w:r w:rsidRPr="001374E1">
              <w:rPr>
                <w:color w:val="000000"/>
                <w:sz w:val="20"/>
                <w:szCs w:val="20"/>
              </w:rPr>
              <w:t>80</w:t>
            </w:r>
          </w:p>
        </w:tc>
        <w:tc>
          <w:tcPr>
            <w:tcW w:w="913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6EB05ED" w14:textId="339C4FA9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0.19 (</w:t>
            </w:r>
            <w:r w:rsidR="000F6643">
              <w:rPr>
                <w:color w:val="000000"/>
                <w:sz w:val="20"/>
                <w:szCs w:val="20"/>
              </w:rPr>
              <w:t>-3.57, 3.95</w:t>
            </w:r>
            <w:r w:rsidRPr="0030235F">
              <w:rPr>
                <w:color w:val="000000"/>
                <w:sz w:val="20"/>
                <w:szCs w:val="20"/>
              </w:rPr>
              <w:t>) p=0.92</w:t>
            </w: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</w:tcPr>
          <w:p w14:paraId="114F2C2B" w14:textId="5A51E246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-</w:t>
            </w:r>
            <w:r w:rsidRPr="001374E1">
              <w:rPr>
                <w:color w:val="000000"/>
                <w:sz w:val="20"/>
                <w:szCs w:val="20"/>
              </w:rPr>
              <w:t>0.5</w:t>
            </w:r>
            <w:r>
              <w:rPr>
                <w:color w:val="000000"/>
                <w:sz w:val="20"/>
                <w:szCs w:val="20"/>
              </w:rPr>
              <w:t>2</w:t>
            </w:r>
            <w:r w:rsidRPr="002A05AD">
              <w:rPr>
                <w:color w:val="000000"/>
                <w:sz w:val="20"/>
                <w:szCs w:val="20"/>
              </w:rPr>
              <w:t xml:space="preserve"> (</w:t>
            </w:r>
            <w:r w:rsidR="008F6C60">
              <w:rPr>
                <w:color w:val="000000"/>
                <w:sz w:val="20"/>
                <w:szCs w:val="20"/>
              </w:rPr>
              <w:t>-3.75, 2.71</w:t>
            </w:r>
            <w:r w:rsidRPr="002A05AD">
              <w:rPr>
                <w:color w:val="000000"/>
                <w:sz w:val="20"/>
                <w:szCs w:val="20"/>
              </w:rPr>
              <w:t>) p=0.</w:t>
            </w:r>
            <w:r w:rsidRPr="001374E1">
              <w:rPr>
                <w:color w:val="000000"/>
                <w:sz w:val="20"/>
                <w:szCs w:val="20"/>
              </w:rPr>
              <w:t>75</w:t>
            </w:r>
          </w:p>
        </w:tc>
        <w:tc>
          <w:tcPr>
            <w:tcW w:w="817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55E23A5" w14:textId="31A6F2CA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91 (</w:t>
            </w:r>
            <w:r w:rsidR="000F6643">
              <w:rPr>
                <w:color w:val="000000"/>
                <w:sz w:val="20"/>
                <w:szCs w:val="20"/>
              </w:rPr>
              <w:t>-4.48, 2.67</w:t>
            </w:r>
            <w:r w:rsidRPr="0030235F">
              <w:rPr>
                <w:color w:val="000000"/>
                <w:sz w:val="20"/>
                <w:szCs w:val="20"/>
              </w:rPr>
              <w:t>) p=0.6</w:t>
            </w:r>
            <w:r>
              <w:rPr>
                <w:color w:val="000000"/>
                <w:sz w:val="20"/>
                <w:szCs w:val="20"/>
              </w:rPr>
              <w:t>2</w:t>
            </w:r>
          </w:p>
        </w:tc>
      </w:tr>
      <w:tr w:rsidR="00174833" w:rsidRPr="001374E1" w14:paraId="71539D23" w14:textId="77777777" w:rsidTr="00174833">
        <w:tc>
          <w:tcPr>
            <w:tcW w:w="1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2D0EC8" w14:textId="77777777" w:rsidR="00174833" w:rsidRPr="002A05AD" w:rsidRDefault="00174833" w:rsidP="00607089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 xml:space="preserve">Gender </w:t>
            </w:r>
          </w:p>
        </w:tc>
        <w:tc>
          <w:tcPr>
            <w:tcW w:w="9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E9D0FFB" w14:textId="59B9F8E0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1374E1">
              <w:rPr>
                <w:color w:val="000000"/>
                <w:sz w:val="20"/>
                <w:szCs w:val="20"/>
              </w:rPr>
              <w:t>0.31* (0.</w:t>
            </w:r>
            <w:r w:rsidR="00607089">
              <w:rPr>
                <w:color w:val="000000"/>
                <w:sz w:val="20"/>
                <w:szCs w:val="20"/>
              </w:rPr>
              <w:t>01, 0.62</w:t>
            </w:r>
            <w:r w:rsidRPr="002A05AD">
              <w:rPr>
                <w:color w:val="000000"/>
                <w:sz w:val="20"/>
                <w:szCs w:val="20"/>
              </w:rPr>
              <w:t>) p=0.0</w:t>
            </w:r>
            <w:r w:rsidR="002B2ED3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913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A7AFDCD" w14:textId="37BE317F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0.15 (</w:t>
            </w:r>
            <w:r w:rsidR="000F6643"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0.1</w:t>
            </w:r>
            <w:r w:rsidR="000F6643">
              <w:rPr>
                <w:color w:val="000000"/>
                <w:sz w:val="20"/>
                <w:szCs w:val="20"/>
              </w:rPr>
              <w:t>9, 0.49</w:t>
            </w:r>
            <w:r w:rsidRPr="0030235F">
              <w:rPr>
                <w:color w:val="000000"/>
                <w:sz w:val="20"/>
                <w:szCs w:val="20"/>
              </w:rPr>
              <w:t>) p=0.3</w:t>
            </w:r>
            <w:r>
              <w:rPr>
                <w:color w:val="000000"/>
                <w:sz w:val="20"/>
                <w:szCs w:val="20"/>
              </w:rPr>
              <w:t>9</w:t>
            </w: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</w:tcPr>
          <w:p w14:paraId="0B6797CA" w14:textId="2ED21346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0.2</w:t>
            </w:r>
            <w:r w:rsidRPr="001374E1">
              <w:rPr>
                <w:color w:val="000000"/>
                <w:sz w:val="20"/>
                <w:szCs w:val="20"/>
              </w:rPr>
              <w:t>2 (</w:t>
            </w:r>
            <w:r w:rsidR="008F6C60">
              <w:rPr>
                <w:color w:val="000000"/>
                <w:sz w:val="20"/>
                <w:szCs w:val="20"/>
              </w:rPr>
              <w:t>-</w:t>
            </w:r>
            <w:r w:rsidRPr="001374E1">
              <w:rPr>
                <w:color w:val="000000"/>
                <w:sz w:val="20"/>
                <w:szCs w:val="20"/>
              </w:rPr>
              <w:t>0.</w:t>
            </w:r>
            <w:r w:rsidR="008F6C60">
              <w:rPr>
                <w:color w:val="000000"/>
                <w:sz w:val="20"/>
                <w:szCs w:val="20"/>
              </w:rPr>
              <w:t>08, 0.52</w:t>
            </w:r>
            <w:r w:rsidRPr="001374E1">
              <w:rPr>
                <w:color w:val="000000"/>
                <w:sz w:val="20"/>
                <w:szCs w:val="20"/>
              </w:rPr>
              <w:t>) p=0.1</w:t>
            </w:r>
            <w:r>
              <w:rPr>
                <w:color w:val="000000"/>
                <w:sz w:val="20"/>
                <w:szCs w:val="20"/>
              </w:rPr>
              <w:t>5</w:t>
            </w:r>
          </w:p>
        </w:tc>
        <w:tc>
          <w:tcPr>
            <w:tcW w:w="817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036CC98" w14:textId="55326B59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0.06 (</w:t>
            </w:r>
            <w:r w:rsidR="000F6643"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0.</w:t>
            </w:r>
            <w:r w:rsidR="000F6643">
              <w:rPr>
                <w:color w:val="000000"/>
                <w:sz w:val="20"/>
                <w:szCs w:val="20"/>
              </w:rPr>
              <w:t>2</w:t>
            </w:r>
            <w:r w:rsidRPr="0030235F">
              <w:rPr>
                <w:color w:val="000000"/>
                <w:sz w:val="20"/>
                <w:szCs w:val="20"/>
              </w:rPr>
              <w:t>7</w:t>
            </w:r>
            <w:r w:rsidR="000F6643">
              <w:rPr>
                <w:color w:val="000000"/>
                <w:sz w:val="20"/>
                <w:szCs w:val="20"/>
              </w:rPr>
              <w:t>, 0.39</w:t>
            </w:r>
            <w:r w:rsidRPr="0030235F">
              <w:rPr>
                <w:color w:val="000000"/>
                <w:sz w:val="20"/>
                <w:szCs w:val="20"/>
              </w:rPr>
              <w:t>) p=0.71</w:t>
            </w:r>
          </w:p>
        </w:tc>
      </w:tr>
      <w:tr w:rsidR="00174833" w:rsidRPr="001374E1" w14:paraId="7F6CD7B1" w14:textId="77777777" w:rsidTr="00174833">
        <w:tc>
          <w:tcPr>
            <w:tcW w:w="1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C03137" w14:textId="77777777" w:rsidR="00174833" w:rsidRPr="002A05AD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Age</w:t>
            </w:r>
          </w:p>
        </w:tc>
        <w:tc>
          <w:tcPr>
            <w:tcW w:w="9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B2CDB3A" w14:textId="00C57AED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1374E1">
              <w:rPr>
                <w:color w:val="000000"/>
                <w:sz w:val="20"/>
                <w:szCs w:val="20"/>
              </w:rPr>
              <w:t>-0.0</w:t>
            </w:r>
            <w:r>
              <w:rPr>
                <w:color w:val="000000"/>
                <w:sz w:val="20"/>
                <w:szCs w:val="20"/>
              </w:rPr>
              <w:t>1</w:t>
            </w:r>
            <w:r w:rsidRPr="001374E1">
              <w:rPr>
                <w:color w:val="000000"/>
                <w:sz w:val="20"/>
                <w:szCs w:val="20"/>
              </w:rPr>
              <w:t xml:space="preserve"> (</w:t>
            </w:r>
            <w:r w:rsidR="00607089">
              <w:rPr>
                <w:color w:val="000000"/>
                <w:sz w:val="20"/>
                <w:szCs w:val="20"/>
              </w:rPr>
              <w:t>-</w:t>
            </w:r>
            <w:r w:rsidRPr="001374E1">
              <w:rPr>
                <w:color w:val="000000"/>
                <w:sz w:val="20"/>
                <w:szCs w:val="20"/>
              </w:rPr>
              <w:t>0.0</w:t>
            </w:r>
            <w:r w:rsidR="00607089">
              <w:rPr>
                <w:color w:val="000000"/>
                <w:sz w:val="20"/>
                <w:szCs w:val="20"/>
              </w:rPr>
              <w:t>3, 0.02</w:t>
            </w:r>
            <w:r w:rsidRPr="001374E1">
              <w:rPr>
                <w:color w:val="000000"/>
                <w:sz w:val="20"/>
                <w:szCs w:val="20"/>
              </w:rPr>
              <w:t>) p=0.59</w:t>
            </w:r>
          </w:p>
        </w:tc>
        <w:tc>
          <w:tcPr>
            <w:tcW w:w="913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2E32E85" w14:textId="74E7B00B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0.00 (</w:t>
            </w:r>
            <w:r w:rsidR="000F6643"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0.0</w:t>
            </w:r>
            <w:r w:rsidR="000F6643">
              <w:rPr>
                <w:color w:val="000000"/>
                <w:sz w:val="20"/>
                <w:szCs w:val="20"/>
              </w:rPr>
              <w:t>3, 0.03</w:t>
            </w:r>
            <w:r w:rsidRPr="0030235F">
              <w:rPr>
                <w:color w:val="000000"/>
                <w:sz w:val="20"/>
                <w:szCs w:val="20"/>
              </w:rPr>
              <w:t>) p=0.8</w:t>
            </w:r>
            <w:r>
              <w:rPr>
                <w:color w:val="000000"/>
                <w:sz w:val="20"/>
                <w:szCs w:val="20"/>
              </w:rPr>
              <w:t>5</w:t>
            </w: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</w:tcPr>
          <w:p w14:paraId="607C4DE6" w14:textId="167EE082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0.0</w:t>
            </w:r>
            <w:r w:rsidR="008F6C60">
              <w:rPr>
                <w:color w:val="000000"/>
                <w:sz w:val="20"/>
                <w:szCs w:val="20"/>
              </w:rPr>
              <w:t>0</w:t>
            </w:r>
            <w:r w:rsidRPr="001374E1">
              <w:rPr>
                <w:color w:val="000000"/>
                <w:sz w:val="20"/>
                <w:szCs w:val="20"/>
              </w:rPr>
              <w:t xml:space="preserve"> (</w:t>
            </w:r>
            <w:r w:rsidR="008F6C60">
              <w:rPr>
                <w:color w:val="000000"/>
                <w:sz w:val="20"/>
                <w:szCs w:val="20"/>
              </w:rPr>
              <w:t>-</w:t>
            </w:r>
            <w:r w:rsidRPr="001374E1">
              <w:rPr>
                <w:color w:val="000000"/>
                <w:sz w:val="20"/>
                <w:szCs w:val="20"/>
              </w:rPr>
              <w:t>0.0</w:t>
            </w:r>
            <w:r w:rsidR="008F6C60">
              <w:rPr>
                <w:color w:val="000000"/>
                <w:sz w:val="20"/>
                <w:szCs w:val="20"/>
              </w:rPr>
              <w:t>3, 0.02</w:t>
            </w:r>
            <w:r w:rsidRPr="001374E1">
              <w:rPr>
                <w:color w:val="000000"/>
                <w:sz w:val="20"/>
                <w:szCs w:val="20"/>
              </w:rPr>
              <w:t>) p=0.82</w:t>
            </w:r>
          </w:p>
        </w:tc>
        <w:tc>
          <w:tcPr>
            <w:tcW w:w="817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BC5697E" w14:textId="4C091655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0.00 (</w:t>
            </w:r>
            <w:r w:rsidR="000F6643"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0.0</w:t>
            </w:r>
            <w:r w:rsidR="000F6643">
              <w:rPr>
                <w:color w:val="000000"/>
                <w:sz w:val="20"/>
                <w:szCs w:val="20"/>
              </w:rPr>
              <w:t>3, 0.03</w:t>
            </w:r>
            <w:r w:rsidRPr="0030235F">
              <w:rPr>
                <w:color w:val="000000"/>
                <w:sz w:val="20"/>
                <w:szCs w:val="20"/>
              </w:rPr>
              <w:t>) p=0.8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</w:tr>
      <w:tr w:rsidR="00174833" w:rsidRPr="001374E1" w14:paraId="31810C91" w14:textId="77777777" w:rsidTr="00174833">
        <w:tc>
          <w:tcPr>
            <w:tcW w:w="1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9BA81A" w14:textId="77777777" w:rsidR="00174833" w:rsidRPr="001374E1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Married or partnered</w:t>
            </w:r>
          </w:p>
        </w:tc>
        <w:tc>
          <w:tcPr>
            <w:tcW w:w="9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78C983B" w14:textId="6F47D908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1374E1">
              <w:rPr>
                <w:color w:val="000000"/>
                <w:sz w:val="20"/>
                <w:szCs w:val="20"/>
              </w:rPr>
              <w:t>-0.33 (</w:t>
            </w:r>
            <w:r w:rsidR="00607089">
              <w:rPr>
                <w:color w:val="000000"/>
                <w:sz w:val="20"/>
                <w:szCs w:val="20"/>
              </w:rPr>
              <w:t>-0.87, 0.20</w:t>
            </w:r>
            <w:r w:rsidRPr="001374E1">
              <w:rPr>
                <w:color w:val="000000"/>
                <w:sz w:val="20"/>
                <w:szCs w:val="20"/>
              </w:rPr>
              <w:t>) p=0.2</w:t>
            </w:r>
            <w:r>
              <w:rPr>
                <w:color w:val="000000"/>
                <w:sz w:val="20"/>
                <w:szCs w:val="20"/>
              </w:rPr>
              <w:t>2</w:t>
            </w:r>
          </w:p>
        </w:tc>
        <w:tc>
          <w:tcPr>
            <w:tcW w:w="913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AEB951B" w14:textId="77777777" w:rsidR="000F6643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1.05</w:t>
            </w:r>
            <w:r>
              <w:rPr>
                <w:color w:val="000000"/>
                <w:sz w:val="20"/>
                <w:szCs w:val="20"/>
              </w:rPr>
              <w:t>**</w:t>
            </w:r>
            <w:r w:rsidRPr="0030235F">
              <w:rPr>
                <w:color w:val="000000"/>
                <w:sz w:val="20"/>
                <w:szCs w:val="20"/>
              </w:rPr>
              <w:t xml:space="preserve"> (</w:t>
            </w:r>
            <w:r w:rsidR="000F6643">
              <w:rPr>
                <w:color w:val="000000"/>
                <w:sz w:val="20"/>
                <w:szCs w:val="20"/>
              </w:rPr>
              <w:t>-1.64,</w:t>
            </w:r>
          </w:p>
          <w:p w14:paraId="57B8DE68" w14:textId="4997AD99" w:rsidR="00174833" w:rsidRPr="002A05AD" w:rsidRDefault="000F6643" w:rsidP="00174833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-0.46</w:t>
            </w:r>
            <w:r w:rsidR="00174833" w:rsidRPr="0030235F">
              <w:rPr>
                <w:color w:val="000000"/>
                <w:sz w:val="20"/>
                <w:szCs w:val="20"/>
              </w:rPr>
              <w:t>) p=0.001</w:t>
            </w: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</w:tcPr>
          <w:p w14:paraId="6A3926DA" w14:textId="615E1320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-0.15</w:t>
            </w:r>
            <w:r w:rsidRPr="001374E1">
              <w:rPr>
                <w:color w:val="000000"/>
                <w:sz w:val="20"/>
                <w:szCs w:val="20"/>
              </w:rPr>
              <w:t xml:space="preserve"> (</w:t>
            </w:r>
            <w:r w:rsidR="008F6C60">
              <w:rPr>
                <w:color w:val="000000"/>
                <w:sz w:val="20"/>
                <w:szCs w:val="20"/>
              </w:rPr>
              <w:t>-0.66, 0.36</w:t>
            </w:r>
            <w:r w:rsidRPr="002A05AD">
              <w:rPr>
                <w:color w:val="000000"/>
                <w:sz w:val="20"/>
                <w:szCs w:val="20"/>
              </w:rPr>
              <w:t>) p=0.</w:t>
            </w:r>
            <w:r w:rsidRPr="001374E1">
              <w:rPr>
                <w:color w:val="000000"/>
                <w:sz w:val="20"/>
                <w:szCs w:val="20"/>
              </w:rPr>
              <w:t>5</w:t>
            </w:r>
            <w:r>
              <w:rPr>
                <w:color w:val="000000"/>
                <w:sz w:val="20"/>
                <w:szCs w:val="20"/>
              </w:rPr>
              <w:t>6</w:t>
            </w:r>
          </w:p>
        </w:tc>
        <w:tc>
          <w:tcPr>
            <w:tcW w:w="817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D9468B1" w14:textId="49F3886B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81</w:t>
            </w:r>
            <w:r>
              <w:rPr>
                <w:color w:val="000000"/>
                <w:sz w:val="20"/>
                <w:szCs w:val="20"/>
              </w:rPr>
              <w:t>**</w:t>
            </w:r>
            <w:r w:rsidRPr="0030235F">
              <w:rPr>
                <w:color w:val="000000"/>
                <w:sz w:val="20"/>
                <w:szCs w:val="20"/>
              </w:rPr>
              <w:t xml:space="preserve"> (</w:t>
            </w:r>
            <w:r w:rsidR="000F6643">
              <w:rPr>
                <w:color w:val="000000"/>
                <w:sz w:val="20"/>
                <w:szCs w:val="20"/>
              </w:rPr>
              <w:t>-1.38, -0.25</w:t>
            </w:r>
            <w:r w:rsidRPr="0030235F">
              <w:rPr>
                <w:color w:val="000000"/>
                <w:sz w:val="20"/>
                <w:szCs w:val="20"/>
              </w:rPr>
              <w:t>) p=0.005</w:t>
            </w:r>
          </w:p>
        </w:tc>
      </w:tr>
      <w:tr w:rsidR="00174833" w:rsidRPr="001374E1" w14:paraId="0EECFB13" w14:textId="77777777" w:rsidTr="00174833">
        <w:tc>
          <w:tcPr>
            <w:tcW w:w="1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CBEE58" w14:textId="77777777" w:rsidR="00174833" w:rsidRPr="002A05AD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Education</w:t>
            </w:r>
          </w:p>
        </w:tc>
        <w:tc>
          <w:tcPr>
            <w:tcW w:w="9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0836D60" w14:textId="2BC72D58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1374E1">
              <w:rPr>
                <w:color w:val="000000"/>
                <w:sz w:val="20"/>
                <w:szCs w:val="20"/>
              </w:rPr>
              <w:t>0.0</w:t>
            </w:r>
            <w:r>
              <w:rPr>
                <w:color w:val="000000"/>
                <w:sz w:val="20"/>
                <w:szCs w:val="20"/>
              </w:rPr>
              <w:t>6</w:t>
            </w:r>
            <w:r w:rsidRPr="002A05AD">
              <w:rPr>
                <w:color w:val="000000"/>
                <w:sz w:val="20"/>
                <w:szCs w:val="20"/>
              </w:rPr>
              <w:t xml:space="preserve"> (</w:t>
            </w:r>
            <w:r w:rsidR="00607089">
              <w:rPr>
                <w:color w:val="000000"/>
                <w:sz w:val="20"/>
                <w:szCs w:val="20"/>
              </w:rPr>
              <w:t>-0.02, 0.14</w:t>
            </w:r>
            <w:r w:rsidRPr="001374E1">
              <w:rPr>
                <w:color w:val="000000"/>
                <w:sz w:val="20"/>
                <w:szCs w:val="20"/>
              </w:rPr>
              <w:t>) p=0.1</w:t>
            </w:r>
            <w:r>
              <w:rPr>
                <w:color w:val="000000"/>
                <w:sz w:val="20"/>
                <w:szCs w:val="20"/>
              </w:rPr>
              <w:t>6</w:t>
            </w:r>
          </w:p>
        </w:tc>
        <w:tc>
          <w:tcPr>
            <w:tcW w:w="913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D07D9B0" w14:textId="7DE13CF9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01 (</w:t>
            </w:r>
            <w:r w:rsidR="000F6643"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0.</w:t>
            </w:r>
            <w:r w:rsidR="000F6643">
              <w:rPr>
                <w:color w:val="000000"/>
                <w:sz w:val="20"/>
                <w:szCs w:val="20"/>
              </w:rPr>
              <w:t>10, 0.08</w:t>
            </w:r>
            <w:r w:rsidRPr="0030235F">
              <w:rPr>
                <w:color w:val="000000"/>
                <w:sz w:val="20"/>
                <w:szCs w:val="20"/>
              </w:rPr>
              <w:t>) p=0.84</w:t>
            </w: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</w:tcPr>
          <w:p w14:paraId="7136F84C" w14:textId="09F376F4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0.10</w:t>
            </w:r>
            <w:r w:rsidRPr="001374E1">
              <w:rPr>
                <w:color w:val="000000"/>
                <w:sz w:val="20"/>
                <w:szCs w:val="20"/>
              </w:rPr>
              <w:t>* (0.0</w:t>
            </w:r>
            <w:r w:rsidR="008F6C60">
              <w:rPr>
                <w:color w:val="000000"/>
                <w:sz w:val="20"/>
                <w:szCs w:val="20"/>
              </w:rPr>
              <w:t>2, 0.18</w:t>
            </w:r>
            <w:r w:rsidRPr="001374E1">
              <w:rPr>
                <w:color w:val="000000"/>
                <w:sz w:val="20"/>
                <w:szCs w:val="20"/>
              </w:rPr>
              <w:t>) p=0.01</w:t>
            </w:r>
          </w:p>
        </w:tc>
        <w:tc>
          <w:tcPr>
            <w:tcW w:w="817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4E060C3" w14:textId="04D65105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0.03 (</w:t>
            </w:r>
            <w:r w:rsidR="000F6643"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0.0</w:t>
            </w:r>
            <w:r w:rsidR="000F6643">
              <w:rPr>
                <w:color w:val="000000"/>
                <w:sz w:val="20"/>
                <w:szCs w:val="20"/>
              </w:rPr>
              <w:t>6, 0.11</w:t>
            </w:r>
            <w:r w:rsidRPr="0030235F">
              <w:rPr>
                <w:color w:val="000000"/>
                <w:sz w:val="20"/>
                <w:szCs w:val="20"/>
              </w:rPr>
              <w:t>) p=0.57</w:t>
            </w:r>
          </w:p>
        </w:tc>
      </w:tr>
      <w:tr w:rsidR="00174833" w:rsidRPr="001374E1" w14:paraId="3B9E2C8A" w14:textId="77777777" w:rsidTr="00174833">
        <w:tc>
          <w:tcPr>
            <w:tcW w:w="1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68C066" w14:textId="77777777" w:rsidR="00174833" w:rsidRPr="002A05AD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 xml:space="preserve">Household size </w:t>
            </w:r>
          </w:p>
        </w:tc>
        <w:tc>
          <w:tcPr>
            <w:tcW w:w="9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1A9E13F" w14:textId="7EBA8631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1374E1">
              <w:rPr>
                <w:color w:val="000000"/>
                <w:sz w:val="20"/>
                <w:szCs w:val="20"/>
              </w:rPr>
              <w:t>-0.</w:t>
            </w:r>
            <w:r>
              <w:rPr>
                <w:color w:val="000000"/>
                <w:sz w:val="20"/>
                <w:szCs w:val="20"/>
              </w:rPr>
              <w:t>10</w:t>
            </w:r>
            <w:r w:rsidRPr="001374E1">
              <w:rPr>
                <w:color w:val="000000"/>
                <w:sz w:val="20"/>
                <w:szCs w:val="20"/>
              </w:rPr>
              <w:t xml:space="preserve"> (</w:t>
            </w:r>
            <w:r w:rsidR="00607089">
              <w:rPr>
                <w:color w:val="000000"/>
                <w:sz w:val="20"/>
                <w:szCs w:val="20"/>
              </w:rPr>
              <w:t>-0.41, 0.22</w:t>
            </w:r>
            <w:r w:rsidRPr="001374E1">
              <w:rPr>
                <w:color w:val="000000"/>
                <w:sz w:val="20"/>
                <w:szCs w:val="20"/>
              </w:rPr>
              <w:t>) p=0.5</w:t>
            </w:r>
            <w:r w:rsidR="00607089">
              <w:rPr>
                <w:color w:val="000000"/>
                <w:sz w:val="20"/>
                <w:szCs w:val="20"/>
              </w:rPr>
              <w:t>5</w:t>
            </w:r>
          </w:p>
        </w:tc>
        <w:tc>
          <w:tcPr>
            <w:tcW w:w="913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D32FFB5" w14:textId="7CD3D8F3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11 (</w:t>
            </w:r>
            <w:r w:rsidR="000F6643"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0.</w:t>
            </w:r>
            <w:r w:rsidR="000F6643">
              <w:rPr>
                <w:color w:val="000000"/>
                <w:sz w:val="20"/>
                <w:szCs w:val="20"/>
              </w:rPr>
              <w:t>46, 0.24</w:t>
            </w:r>
            <w:r w:rsidRPr="0030235F">
              <w:rPr>
                <w:color w:val="000000"/>
                <w:sz w:val="20"/>
                <w:szCs w:val="20"/>
              </w:rPr>
              <w:t>) p=0.55</w:t>
            </w: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</w:tcPr>
          <w:p w14:paraId="0888AA15" w14:textId="176B156D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-0.1</w:t>
            </w:r>
            <w:r>
              <w:rPr>
                <w:color w:val="000000"/>
                <w:sz w:val="20"/>
                <w:szCs w:val="20"/>
              </w:rPr>
              <w:t>6</w:t>
            </w:r>
            <w:r w:rsidRPr="002A05AD">
              <w:rPr>
                <w:color w:val="000000"/>
                <w:sz w:val="20"/>
                <w:szCs w:val="20"/>
              </w:rPr>
              <w:t xml:space="preserve"> (</w:t>
            </w:r>
            <w:r w:rsidR="008F6C60">
              <w:rPr>
                <w:color w:val="000000"/>
                <w:sz w:val="20"/>
                <w:szCs w:val="20"/>
              </w:rPr>
              <w:t>-</w:t>
            </w:r>
            <w:r w:rsidRPr="002A05AD">
              <w:rPr>
                <w:color w:val="000000"/>
                <w:sz w:val="20"/>
                <w:szCs w:val="20"/>
              </w:rPr>
              <w:t>0.</w:t>
            </w:r>
            <w:r w:rsidR="008F6C60">
              <w:rPr>
                <w:color w:val="000000"/>
                <w:sz w:val="20"/>
                <w:szCs w:val="20"/>
              </w:rPr>
              <w:t>45, 0.14</w:t>
            </w:r>
            <w:r w:rsidRPr="001374E1">
              <w:rPr>
                <w:color w:val="000000"/>
                <w:sz w:val="20"/>
                <w:szCs w:val="20"/>
              </w:rPr>
              <w:t>) p=0.3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817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DF1AD9C" w14:textId="47861BBB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17 (</w:t>
            </w:r>
            <w:r w:rsidR="000F6643"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0.</w:t>
            </w:r>
            <w:r w:rsidR="000F6643">
              <w:rPr>
                <w:color w:val="000000"/>
                <w:sz w:val="20"/>
                <w:szCs w:val="20"/>
              </w:rPr>
              <w:t>50, 0.16</w:t>
            </w:r>
            <w:r w:rsidRPr="0030235F">
              <w:rPr>
                <w:color w:val="000000"/>
                <w:sz w:val="20"/>
                <w:szCs w:val="20"/>
              </w:rPr>
              <w:t>) p=0.3</w:t>
            </w:r>
            <w:r>
              <w:rPr>
                <w:color w:val="000000"/>
                <w:sz w:val="20"/>
                <w:szCs w:val="20"/>
              </w:rPr>
              <w:t>2</w:t>
            </w:r>
          </w:p>
        </w:tc>
      </w:tr>
      <w:tr w:rsidR="00174833" w:rsidRPr="001374E1" w14:paraId="52AB1646" w14:textId="77777777" w:rsidTr="00174833">
        <w:tc>
          <w:tcPr>
            <w:tcW w:w="1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E1F6F24" w14:textId="77777777" w:rsidR="00174833" w:rsidRPr="002A05AD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Household size missing</w:t>
            </w:r>
          </w:p>
        </w:tc>
        <w:tc>
          <w:tcPr>
            <w:tcW w:w="9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6F79D15" w14:textId="2065C767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1374E1">
              <w:rPr>
                <w:color w:val="000000"/>
                <w:sz w:val="20"/>
                <w:szCs w:val="20"/>
              </w:rPr>
              <w:t>5.57** (</w:t>
            </w:r>
            <w:r w:rsidR="00607089">
              <w:rPr>
                <w:color w:val="000000"/>
                <w:sz w:val="20"/>
                <w:szCs w:val="20"/>
              </w:rPr>
              <w:t>2.23, 8.92</w:t>
            </w:r>
            <w:r w:rsidRPr="002A05AD">
              <w:rPr>
                <w:color w:val="000000"/>
                <w:sz w:val="20"/>
                <w:szCs w:val="20"/>
              </w:rPr>
              <w:t>) p=0.</w:t>
            </w:r>
            <w:r w:rsidRPr="001374E1">
              <w:rPr>
                <w:color w:val="000000"/>
                <w:sz w:val="20"/>
                <w:szCs w:val="20"/>
              </w:rPr>
              <w:t>001</w:t>
            </w:r>
          </w:p>
        </w:tc>
        <w:tc>
          <w:tcPr>
            <w:tcW w:w="913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45202C5" w14:textId="67750F4D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04 (</w:t>
            </w:r>
            <w:r w:rsidR="000F6643">
              <w:rPr>
                <w:color w:val="000000"/>
                <w:sz w:val="20"/>
                <w:szCs w:val="20"/>
              </w:rPr>
              <w:t>-3.73, 3.65</w:t>
            </w:r>
            <w:r w:rsidRPr="0030235F">
              <w:rPr>
                <w:color w:val="000000"/>
                <w:sz w:val="20"/>
                <w:szCs w:val="20"/>
              </w:rPr>
              <w:t>) p=0.98</w:t>
            </w: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</w:tcPr>
          <w:p w14:paraId="09413F19" w14:textId="53763612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3.63</w:t>
            </w:r>
            <w:r w:rsidRPr="001374E1">
              <w:rPr>
                <w:color w:val="000000"/>
                <w:sz w:val="20"/>
                <w:szCs w:val="20"/>
              </w:rPr>
              <w:t>* (</w:t>
            </w:r>
            <w:r w:rsidR="008F6C60">
              <w:rPr>
                <w:color w:val="000000"/>
                <w:sz w:val="20"/>
                <w:szCs w:val="20"/>
              </w:rPr>
              <w:t>0.35, 6.91</w:t>
            </w:r>
            <w:r w:rsidRPr="001374E1">
              <w:rPr>
                <w:color w:val="000000"/>
                <w:sz w:val="20"/>
                <w:szCs w:val="20"/>
              </w:rPr>
              <w:t>) p=0.03</w:t>
            </w:r>
          </w:p>
        </w:tc>
        <w:tc>
          <w:tcPr>
            <w:tcW w:w="817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71E5B8E" w14:textId="67FF2F5A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2.26 (</w:t>
            </w:r>
            <w:r w:rsidR="000F6643">
              <w:rPr>
                <w:color w:val="000000"/>
                <w:sz w:val="20"/>
                <w:szCs w:val="20"/>
              </w:rPr>
              <w:t>-5.89, 1.37</w:t>
            </w:r>
            <w:r w:rsidRPr="0030235F">
              <w:rPr>
                <w:color w:val="000000"/>
                <w:sz w:val="20"/>
                <w:szCs w:val="20"/>
              </w:rPr>
              <w:t>) p=0.22</w:t>
            </w:r>
          </w:p>
        </w:tc>
      </w:tr>
      <w:tr w:rsidR="00174833" w:rsidRPr="001374E1" w14:paraId="0F3A5D10" w14:textId="77777777" w:rsidTr="00174833">
        <w:tc>
          <w:tcPr>
            <w:tcW w:w="1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826468" w14:textId="77777777" w:rsidR="00174833" w:rsidRPr="001374E1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Paid job at present</w:t>
            </w:r>
          </w:p>
        </w:tc>
        <w:tc>
          <w:tcPr>
            <w:tcW w:w="9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D52AF9E" w14:textId="367FA036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1374E1">
              <w:rPr>
                <w:color w:val="000000"/>
                <w:sz w:val="20"/>
                <w:szCs w:val="20"/>
              </w:rPr>
              <w:t>-0.2</w:t>
            </w:r>
            <w:r>
              <w:rPr>
                <w:color w:val="000000"/>
                <w:sz w:val="20"/>
                <w:szCs w:val="20"/>
              </w:rPr>
              <w:t>4</w:t>
            </w:r>
            <w:r w:rsidRPr="002A05AD">
              <w:rPr>
                <w:color w:val="000000"/>
                <w:sz w:val="20"/>
                <w:szCs w:val="20"/>
              </w:rPr>
              <w:t xml:space="preserve"> (</w:t>
            </w:r>
            <w:r w:rsidR="00607089">
              <w:rPr>
                <w:color w:val="000000"/>
                <w:sz w:val="20"/>
                <w:szCs w:val="20"/>
              </w:rPr>
              <w:t>-0.62, 0.14</w:t>
            </w:r>
            <w:r w:rsidRPr="001374E1">
              <w:rPr>
                <w:color w:val="000000"/>
                <w:sz w:val="20"/>
                <w:szCs w:val="20"/>
              </w:rPr>
              <w:t>) p=0.22</w:t>
            </w:r>
          </w:p>
        </w:tc>
        <w:tc>
          <w:tcPr>
            <w:tcW w:w="913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827FEF7" w14:textId="7DEDE2D0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27 (</w:t>
            </w:r>
            <w:r w:rsidR="000F6643"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0.</w:t>
            </w:r>
            <w:r w:rsidR="000F6643">
              <w:rPr>
                <w:color w:val="000000"/>
                <w:sz w:val="20"/>
                <w:szCs w:val="20"/>
              </w:rPr>
              <w:t>69, 0.15</w:t>
            </w:r>
            <w:r w:rsidRPr="0030235F">
              <w:rPr>
                <w:color w:val="000000"/>
                <w:sz w:val="20"/>
                <w:szCs w:val="20"/>
              </w:rPr>
              <w:t>) p=0.20</w:t>
            </w: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</w:tcPr>
          <w:p w14:paraId="716D16E7" w14:textId="7BCDB56F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-0.</w:t>
            </w:r>
            <w:r w:rsidRPr="001374E1">
              <w:rPr>
                <w:color w:val="000000"/>
                <w:sz w:val="20"/>
                <w:szCs w:val="20"/>
              </w:rPr>
              <w:t>1</w:t>
            </w:r>
            <w:r>
              <w:rPr>
                <w:color w:val="000000"/>
                <w:sz w:val="20"/>
                <w:szCs w:val="20"/>
              </w:rPr>
              <w:t>6</w:t>
            </w:r>
            <w:r w:rsidRPr="002A05AD">
              <w:rPr>
                <w:color w:val="000000"/>
                <w:sz w:val="20"/>
                <w:szCs w:val="20"/>
              </w:rPr>
              <w:t xml:space="preserve"> (</w:t>
            </w:r>
            <w:r w:rsidR="008F6C60">
              <w:rPr>
                <w:color w:val="000000"/>
                <w:sz w:val="20"/>
                <w:szCs w:val="20"/>
              </w:rPr>
              <w:t>-0.52, 0.20</w:t>
            </w:r>
            <w:r w:rsidRPr="001374E1">
              <w:rPr>
                <w:color w:val="000000"/>
                <w:sz w:val="20"/>
                <w:szCs w:val="20"/>
              </w:rPr>
              <w:t>) p=0.39</w:t>
            </w:r>
          </w:p>
        </w:tc>
        <w:tc>
          <w:tcPr>
            <w:tcW w:w="817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1149F92" w14:textId="55CCF535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21 (</w:t>
            </w:r>
            <w:r w:rsidR="000F6643">
              <w:rPr>
                <w:color w:val="000000"/>
                <w:sz w:val="20"/>
                <w:szCs w:val="20"/>
              </w:rPr>
              <w:t>-0.61, 0.20</w:t>
            </w:r>
            <w:r w:rsidRPr="0030235F">
              <w:rPr>
                <w:color w:val="000000"/>
                <w:sz w:val="20"/>
                <w:szCs w:val="20"/>
              </w:rPr>
              <w:t>) p=0.31</w:t>
            </w:r>
          </w:p>
        </w:tc>
      </w:tr>
      <w:tr w:rsidR="00174833" w:rsidRPr="001374E1" w14:paraId="064E8AAF" w14:textId="77777777" w:rsidTr="00174833">
        <w:tc>
          <w:tcPr>
            <w:tcW w:w="149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D10EB0E" w14:textId="77777777" w:rsidR="00174833" w:rsidRPr="001374E1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Paid job at present missing</w:t>
            </w:r>
          </w:p>
        </w:tc>
        <w:tc>
          <w:tcPr>
            <w:tcW w:w="91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D165EED" w14:textId="56FE8CB8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1374E1">
              <w:rPr>
                <w:color w:val="000000"/>
                <w:sz w:val="20"/>
                <w:szCs w:val="20"/>
              </w:rPr>
              <w:t>-0.59 (</w:t>
            </w:r>
            <w:r w:rsidR="00607089">
              <w:rPr>
                <w:color w:val="000000"/>
                <w:sz w:val="20"/>
                <w:szCs w:val="20"/>
              </w:rPr>
              <w:t>-3.02, 1.83</w:t>
            </w:r>
            <w:r w:rsidRPr="001374E1">
              <w:rPr>
                <w:color w:val="000000"/>
                <w:sz w:val="20"/>
                <w:szCs w:val="20"/>
              </w:rPr>
              <w:t>) p=0.63</w:t>
            </w:r>
          </w:p>
        </w:tc>
        <w:tc>
          <w:tcPr>
            <w:tcW w:w="913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7E447C5E" w14:textId="4EBF1464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12 (</w:t>
            </w:r>
            <w:r w:rsidR="000F6643">
              <w:rPr>
                <w:color w:val="000000"/>
                <w:sz w:val="20"/>
                <w:szCs w:val="20"/>
              </w:rPr>
              <w:t>-2.79, 2.56</w:t>
            </w:r>
            <w:r w:rsidRPr="0030235F">
              <w:rPr>
                <w:color w:val="000000"/>
                <w:sz w:val="20"/>
                <w:szCs w:val="20"/>
              </w:rPr>
              <w:t>) p=0.93</w:t>
            </w:r>
          </w:p>
        </w:tc>
        <w:tc>
          <w:tcPr>
            <w:tcW w:w="866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4640CEC" w14:textId="00DE7C3E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0.</w:t>
            </w:r>
            <w:r w:rsidRPr="001374E1">
              <w:rPr>
                <w:color w:val="000000"/>
                <w:sz w:val="20"/>
                <w:szCs w:val="20"/>
              </w:rPr>
              <w:t>0</w:t>
            </w:r>
            <w:r>
              <w:rPr>
                <w:color w:val="000000"/>
                <w:sz w:val="20"/>
                <w:szCs w:val="20"/>
              </w:rPr>
              <w:t>8</w:t>
            </w:r>
            <w:r w:rsidRPr="002A05AD">
              <w:rPr>
                <w:color w:val="000000"/>
                <w:sz w:val="20"/>
                <w:szCs w:val="20"/>
              </w:rPr>
              <w:t xml:space="preserve"> (</w:t>
            </w:r>
            <w:r w:rsidR="008F6C60">
              <w:rPr>
                <w:color w:val="000000"/>
                <w:sz w:val="20"/>
                <w:szCs w:val="20"/>
              </w:rPr>
              <w:t>-3.03, 3.19</w:t>
            </w:r>
            <w:r w:rsidRPr="001374E1">
              <w:rPr>
                <w:color w:val="000000"/>
                <w:sz w:val="20"/>
                <w:szCs w:val="20"/>
              </w:rPr>
              <w:t>) p=0.96</w:t>
            </w:r>
          </w:p>
        </w:tc>
        <w:tc>
          <w:tcPr>
            <w:tcW w:w="817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2D508D6E" w14:textId="385C7A2F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1.00 (</w:t>
            </w:r>
            <w:r w:rsidR="000F6643">
              <w:rPr>
                <w:color w:val="000000"/>
                <w:sz w:val="20"/>
                <w:szCs w:val="20"/>
              </w:rPr>
              <w:t>-2.44, 4.45</w:t>
            </w:r>
            <w:r w:rsidRPr="0030235F">
              <w:rPr>
                <w:color w:val="000000"/>
                <w:sz w:val="20"/>
                <w:szCs w:val="20"/>
              </w:rPr>
              <w:t>) p=0.57</w:t>
            </w:r>
          </w:p>
        </w:tc>
      </w:tr>
      <w:tr w:rsidR="00174833" w:rsidRPr="001374E1" w14:paraId="389141D8" w14:textId="77777777" w:rsidTr="00174833">
        <w:tc>
          <w:tcPr>
            <w:tcW w:w="149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0E2B0743" w14:textId="77777777" w:rsidR="00174833" w:rsidRPr="001374E1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lastRenderedPageBreak/>
              <w:t xml:space="preserve">Income categories </w:t>
            </w:r>
          </w:p>
        </w:tc>
        <w:tc>
          <w:tcPr>
            <w:tcW w:w="91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23C244D9" w14:textId="4A572ECE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1374E1">
              <w:rPr>
                <w:color w:val="000000"/>
                <w:sz w:val="20"/>
                <w:szCs w:val="20"/>
              </w:rPr>
              <w:t>0.0</w:t>
            </w:r>
            <w:r w:rsidR="00607089">
              <w:rPr>
                <w:color w:val="000000"/>
                <w:sz w:val="20"/>
                <w:szCs w:val="20"/>
              </w:rPr>
              <w:t>2</w:t>
            </w:r>
            <w:r w:rsidRPr="002A05AD">
              <w:rPr>
                <w:color w:val="000000"/>
                <w:sz w:val="20"/>
                <w:szCs w:val="20"/>
              </w:rPr>
              <w:t xml:space="preserve"> (</w:t>
            </w:r>
            <w:r w:rsidR="00607089">
              <w:rPr>
                <w:color w:val="000000"/>
                <w:sz w:val="20"/>
                <w:szCs w:val="20"/>
              </w:rPr>
              <w:t>-</w:t>
            </w:r>
            <w:r w:rsidRPr="002A05AD">
              <w:rPr>
                <w:color w:val="000000"/>
                <w:sz w:val="20"/>
                <w:szCs w:val="20"/>
              </w:rPr>
              <w:t>0.0</w:t>
            </w:r>
            <w:r w:rsidRPr="001374E1">
              <w:rPr>
                <w:color w:val="000000"/>
                <w:sz w:val="20"/>
                <w:szCs w:val="20"/>
              </w:rPr>
              <w:t>2</w:t>
            </w:r>
            <w:r w:rsidR="00607089">
              <w:rPr>
                <w:color w:val="000000"/>
                <w:sz w:val="20"/>
                <w:szCs w:val="20"/>
              </w:rPr>
              <w:t>, 0.07</w:t>
            </w:r>
            <w:r w:rsidRPr="001374E1">
              <w:rPr>
                <w:color w:val="000000"/>
                <w:sz w:val="20"/>
                <w:szCs w:val="20"/>
              </w:rPr>
              <w:t>) p=0.2</w:t>
            </w:r>
            <w:r w:rsidR="00607089">
              <w:rPr>
                <w:color w:val="000000"/>
                <w:sz w:val="20"/>
                <w:szCs w:val="20"/>
              </w:rPr>
              <w:t>7</w:t>
            </w:r>
          </w:p>
        </w:tc>
        <w:tc>
          <w:tcPr>
            <w:tcW w:w="913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6ED7F273" w14:textId="76868E15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0.02 (</w:t>
            </w:r>
            <w:r w:rsidR="000F6643"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0.03</w:t>
            </w:r>
            <w:r w:rsidR="000F6643">
              <w:rPr>
                <w:color w:val="000000"/>
                <w:sz w:val="20"/>
                <w:szCs w:val="20"/>
              </w:rPr>
              <w:t>, 0.07</w:t>
            </w:r>
            <w:r w:rsidRPr="0030235F">
              <w:rPr>
                <w:color w:val="000000"/>
                <w:sz w:val="20"/>
                <w:szCs w:val="20"/>
              </w:rPr>
              <w:t>) p=0.41</w:t>
            </w:r>
          </w:p>
        </w:tc>
        <w:tc>
          <w:tcPr>
            <w:tcW w:w="866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D7D19C4" w14:textId="3E5A75E3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0.0</w:t>
            </w:r>
            <w:r>
              <w:rPr>
                <w:color w:val="000000"/>
                <w:sz w:val="20"/>
                <w:szCs w:val="20"/>
              </w:rPr>
              <w:t>3</w:t>
            </w:r>
            <w:r w:rsidRPr="002A05AD">
              <w:rPr>
                <w:color w:val="000000"/>
                <w:sz w:val="20"/>
                <w:szCs w:val="20"/>
              </w:rPr>
              <w:t xml:space="preserve"> (</w:t>
            </w:r>
            <w:r w:rsidR="008F6C60">
              <w:rPr>
                <w:color w:val="000000"/>
                <w:sz w:val="20"/>
                <w:szCs w:val="20"/>
              </w:rPr>
              <w:t>-</w:t>
            </w:r>
            <w:r w:rsidRPr="002A05AD">
              <w:rPr>
                <w:color w:val="000000"/>
                <w:sz w:val="20"/>
                <w:szCs w:val="20"/>
              </w:rPr>
              <w:t>0.0</w:t>
            </w:r>
            <w:r w:rsidRPr="001374E1">
              <w:rPr>
                <w:color w:val="000000"/>
                <w:sz w:val="20"/>
                <w:szCs w:val="20"/>
              </w:rPr>
              <w:t>2</w:t>
            </w:r>
            <w:r w:rsidR="008F6C60">
              <w:rPr>
                <w:color w:val="000000"/>
                <w:sz w:val="20"/>
                <w:szCs w:val="20"/>
              </w:rPr>
              <w:t>, 0.07</w:t>
            </w:r>
            <w:r w:rsidRPr="001374E1">
              <w:rPr>
                <w:color w:val="000000"/>
                <w:sz w:val="20"/>
                <w:szCs w:val="20"/>
              </w:rPr>
              <w:t>) p=0.2</w:t>
            </w:r>
            <w:r>
              <w:rPr>
                <w:color w:val="000000"/>
                <w:sz w:val="20"/>
                <w:szCs w:val="20"/>
              </w:rPr>
              <w:t>2</w:t>
            </w:r>
          </w:p>
        </w:tc>
        <w:tc>
          <w:tcPr>
            <w:tcW w:w="817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735254EF" w14:textId="67B5014B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0.02 (</w:t>
            </w:r>
            <w:r w:rsidR="000F6643"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0.0</w:t>
            </w:r>
            <w:r w:rsidR="000F6643">
              <w:rPr>
                <w:color w:val="000000"/>
                <w:sz w:val="20"/>
                <w:szCs w:val="20"/>
              </w:rPr>
              <w:t>3, 0.07</w:t>
            </w:r>
            <w:r w:rsidRPr="0030235F">
              <w:rPr>
                <w:color w:val="000000"/>
                <w:sz w:val="20"/>
                <w:szCs w:val="20"/>
              </w:rPr>
              <w:t>) p=0.42</w:t>
            </w:r>
          </w:p>
        </w:tc>
      </w:tr>
      <w:tr w:rsidR="00174833" w:rsidRPr="001374E1" w14:paraId="3B63215F" w14:textId="77777777" w:rsidTr="00174833">
        <w:tc>
          <w:tcPr>
            <w:tcW w:w="1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797E066" w14:textId="77777777" w:rsidR="00174833" w:rsidRPr="002A05AD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Income category missing</w:t>
            </w:r>
          </w:p>
        </w:tc>
        <w:tc>
          <w:tcPr>
            <w:tcW w:w="9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888763B" w14:textId="2886880D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1374E1">
              <w:rPr>
                <w:color w:val="000000"/>
                <w:sz w:val="20"/>
                <w:szCs w:val="20"/>
              </w:rPr>
              <w:t>0.4</w:t>
            </w:r>
            <w:r>
              <w:rPr>
                <w:color w:val="000000"/>
                <w:sz w:val="20"/>
                <w:szCs w:val="20"/>
              </w:rPr>
              <w:t>1</w:t>
            </w:r>
            <w:r w:rsidRPr="002A05AD">
              <w:rPr>
                <w:color w:val="000000"/>
                <w:sz w:val="20"/>
                <w:szCs w:val="20"/>
              </w:rPr>
              <w:t xml:space="preserve"> (</w:t>
            </w:r>
            <w:r w:rsidR="00607089">
              <w:rPr>
                <w:color w:val="000000"/>
                <w:sz w:val="20"/>
                <w:szCs w:val="20"/>
              </w:rPr>
              <w:t>-</w:t>
            </w:r>
            <w:r w:rsidRPr="002A05AD">
              <w:rPr>
                <w:color w:val="000000"/>
                <w:sz w:val="20"/>
                <w:szCs w:val="20"/>
              </w:rPr>
              <w:t>0.</w:t>
            </w:r>
            <w:r w:rsidR="00607089">
              <w:rPr>
                <w:color w:val="000000"/>
                <w:sz w:val="20"/>
                <w:szCs w:val="20"/>
              </w:rPr>
              <w:t>2</w:t>
            </w:r>
            <w:r>
              <w:rPr>
                <w:color w:val="000000"/>
                <w:sz w:val="20"/>
                <w:szCs w:val="20"/>
              </w:rPr>
              <w:t>2</w:t>
            </w:r>
            <w:r w:rsidR="00607089">
              <w:rPr>
                <w:color w:val="000000"/>
                <w:sz w:val="20"/>
                <w:szCs w:val="20"/>
              </w:rPr>
              <w:t>, 1.04</w:t>
            </w:r>
            <w:r w:rsidRPr="002A05AD">
              <w:rPr>
                <w:color w:val="000000"/>
                <w:sz w:val="20"/>
                <w:szCs w:val="20"/>
              </w:rPr>
              <w:t>) p=0.</w:t>
            </w:r>
            <w:r w:rsidRPr="001374E1">
              <w:rPr>
                <w:color w:val="000000"/>
                <w:sz w:val="20"/>
                <w:szCs w:val="20"/>
              </w:rPr>
              <w:t>20</w:t>
            </w:r>
          </w:p>
        </w:tc>
        <w:tc>
          <w:tcPr>
            <w:tcW w:w="913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62C92B9" w14:textId="69D5D8B4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0.16 (</w:t>
            </w:r>
            <w:r w:rsidR="000F6643"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0.</w:t>
            </w:r>
            <w:r w:rsidR="000F6643">
              <w:rPr>
                <w:color w:val="000000"/>
                <w:sz w:val="20"/>
                <w:szCs w:val="20"/>
              </w:rPr>
              <w:t>53, 0.86</w:t>
            </w:r>
            <w:r w:rsidRPr="0030235F">
              <w:rPr>
                <w:color w:val="000000"/>
                <w:sz w:val="20"/>
                <w:szCs w:val="20"/>
              </w:rPr>
              <w:t>) p=0.6</w:t>
            </w:r>
            <w:r>
              <w:rPr>
                <w:color w:val="000000"/>
                <w:sz w:val="20"/>
                <w:szCs w:val="20"/>
              </w:rPr>
              <w:t>5</w:t>
            </w: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</w:tcPr>
          <w:p w14:paraId="77057C26" w14:textId="02368E9B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0.</w:t>
            </w:r>
            <w:r w:rsidRPr="001374E1">
              <w:rPr>
                <w:color w:val="000000"/>
                <w:sz w:val="20"/>
                <w:szCs w:val="20"/>
              </w:rPr>
              <w:t>16 (</w:t>
            </w:r>
            <w:r w:rsidR="008F6C60">
              <w:rPr>
                <w:color w:val="000000"/>
                <w:sz w:val="20"/>
                <w:szCs w:val="20"/>
              </w:rPr>
              <w:t>-</w:t>
            </w:r>
            <w:r w:rsidRPr="001374E1">
              <w:rPr>
                <w:color w:val="000000"/>
                <w:sz w:val="20"/>
                <w:szCs w:val="20"/>
              </w:rPr>
              <w:t>0.</w:t>
            </w:r>
            <w:r w:rsidR="008F6C60">
              <w:rPr>
                <w:color w:val="000000"/>
                <w:sz w:val="20"/>
                <w:szCs w:val="20"/>
              </w:rPr>
              <w:t>44, 0.76</w:t>
            </w:r>
            <w:r w:rsidRPr="001374E1">
              <w:rPr>
                <w:color w:val="000000"/>
                <w:sz w:val="20"/>
                <w:szCs w:val="20"/>
              </w:rPr>
              <w:t>) p=0.</w:t>
            </w:r>
            <w:r>
              <w:rPr>
                <w:color w:val="000000"/>
                <w:sz w:val="20"/>
                <w:szCs w:val="20"/>
              </w:rPr>
              <w:t>60</w:t>
            </w:r>
          </w:p>
        </w:tc>
        <w:tc>
          <w:tcPr>
            <w:tcW w:w="817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878BFCF" w14:textId="3658C4B5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14 (</w:t>
            </w:r>
            <w:r w:rsidR="000F6643"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0.</w:t>
            </w:r>
            <w:r w:rsidR="000F6643">
              <w:rPr>
                <w:color w:val="000000"/>
                <w:sz w:val="20"/>
                <w:szCs w:val="20"/>
              </w:rPr>
              <w:t>80, 0.52</w:t>
            </w:r>
            <w:r w:rsidRPr="0030235F">
              <w:rPr>
                <w:color w:val="000000"/>
                <w:sz w:val="20"/>
                <w:szCs w:val="20"/>
              </w:rPr>
              <w:t>) p=0.67</w:t>
            </w:r>
          </w:p>
        </w:tc>
      </w:tr>
      <w:tr w:rsidR="00174833" w:rsidRPr="001374E1" w14:paraId="46075807" w14:textId="77777777" w:rsidTr="00174833">
        <w:tc>
          <w:tcPr>
            <w:tcW w:w="1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50403B0" w14:textId="77777777" w:rsidR="00174833" w:rsidRPr="001374E1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Number non-mortgage debts</w:t>
            </w:r>
            <w:r w:rsidRPr="001374E1">
              <w:rPr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FE95239" w14:textId="77777777" w:rsidR="00607089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1374E1">
              <w:rPr>
                <w:color w:val="000000"/>
                <w:sz w:val="20"/>
                <w:szCs w:val="20"/>
              </w:rPr>
              <w:t>-0.28* (</w:t>
            </w:r>
            <w:r w:rsidR="00607089">
              <w:rPr>
                <w:color w:val="000000"/>
                <w:sz w:val="20"/>
                <w:szCs w:val="20"/>
              </w:rPr>
              <w:t>-</w:t>
            </w:r>
            <w:r w:rsidRPr="001374E1">
              <w:rPr>
                <w:color w:val="000000"/>
                <w:sz w:val="20"/>
                <w:szCs w:val="20"/>
              </w:rPr>
              <w:t>0.</w:t>
            </w:r>
            <w:r w:rsidR="00607089">
              <w:rPr>
                <w:color w:val="000000"/>
                <w:sz w:val="20"/>
                <w:szCs w:val="20"/>
              </w:rPr>
              <w:t xml:space="preserve">53, </w:t>
            </w:r>
          </w:p>
          <w:p w14:paraId="660E7065" w14:textId="2B29DBFD" w:rsidR="00174833" w:rsidRPr="001374E1" w:rsidRDefault="00607089" w:rsidP="00174833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0.03</w:t>
            </w:r>
            <w:r w:rsidR="00174833" w:rsidRPr="002A05AD">
              <w:rPr>
                <w:color w:val="000000"/>
                <w:sz w:val="20"/>
                <w:szCs w:val="20"/>
              </w:rPr>
              <w:t xml:space="preserve">) </w:t>
            </w:r>
            <w:r w:rsidR="00174833" w:rsidRPr="001374E1">
              <w:rPr>
                <w:color w:val="000000"/>
                <w:sz w:val="20"/>
                <w:szCs w:val="20"/>
              </w:rPr>
              <w:t>p=0.0</w:t>
            </w:r>
            <w:r w:rsidR="00174833">
              <w:rPr>
                <w:color w:val="000000"/>
                <w:sz w:val="20"/>
                <w:szCs w:val="20"/>
              </w:rPr>
              <w:t>3</w:t>
            </w:r>
          </w:p>
        </w:tc>
        <w:tc>
          <w:tcPr>
            <w:tcW w:w="913" w:type="pct"/>
            <w:tcBorders>
              <w:top w:val="nil"/>
              <w:left w:val="nil"/>
              <w:bottom w:val="nil"/>
              <w:right w:val="nil"/>
            </w:tcBorders>
          </w:tcPr>
          <w:p w14:paraId="52FABD63" w14:textId="45979CA9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20 (</w:t>
            </w:r>
            <w:r w:rsidR="000F6643"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0.</w:t>
            </w:r>
            <w:r w:rsidR="000F6643">
              <w:rPr>
                <w:color w:val="000000"/>
                <w:sz w:val="20"/>
                <w:szCs w:val="20"/>
              </w:rPr>
              <w:t>48, 0.07</w:t>
            </w:r>
            <w:r w:rsidRPr="0030235F">
              <w:rPr>
                <w:color w:val="000000"/>
                <w:sz w:val="20"/>
                <w:szCs w:val="20"/>
              </w:rPr>
              <w:t>) p=0.14</w:t>
            </w: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</w:tcPr>
          <w:p w14:paraId="5E1B286F" w14:textId="77777777" w:rsidR="008F6C60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-0.</w:t>
            </w:r>
            <w:r w:rsidRPr="001374E1">
              <w:rPr>
                <w:color w:val="000000"/>
                <w:sz w:val="20"/>
                <w:szCs w:val="20"/>
              </w:rPr>
              <w:t>2</w:t>
            </w:r>
            <w:r>
              <w:rPr>
                <w:color w:val="000000"/>
                <w:sz w:val="20"/>
                <w:szCs w:val="20"/>
              </w:rPr>
              <w:t>5</w:t>
            </w:r>
            <w:r w:rsidRPr="002A05AD">
              <w:rPr>
                <w:color w:val="000000"/>
                <w:sz w:val="20"/>
                <w:szCs w:val="20"/>
              </w:rPr>
              <w:t>*</w:t>
            </w:r>
            <w:r w:rsidRPr="001374E1">
              <w:rPr>
                <w:color w:val="000000"/>
                <w:sz w:val="20"/>
                <w:szCs w:val="20"/>
              </w:rPr>
              <w:t xml:space="preserve"> (</w:t>
            </w:r>
            <w:r w:rsidR="008F6C60">
              <w:rPr>
                <w:color w:val="000000"/>
                <w:sz w:val="20"/>
                <w:szCs w:val="20"/>
              </w:rPr>
              <w:t>-</w:t>
            </w:r>
            <w:r w:rsidRPr="001374E1">
              <w:rPr>
                <w:color w:val="000000"/>
                <w:sz w:val="20"/>
                <w:szCs w:val="20"/>
              </w:rPr>
              <w:t>0.</w:t>
            </w:r>
            <w:r w:rsidR="008F6C60">
              <w:rPr>
                <w:color w:val="000000"/>
                <w:sz w:val="20"/>
                <w:szCs w:val="20"/>
              </w:rPr>
              <w:t xml:space="preserve">48, </w:t>
            </w:r>
          </w:p>
          <w:p w14:paraId="784071FA" w14:textId="6E9B7D19" w:rsidR="00174833" w:rsidRPr="001374E1" w:rsidRDefault="008F6C60" w:rsidP="00174833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0.02</w:t>
            </w:r>
            <w:r w:rsidR="00174833" w:rsidRPr="002A05AD">
              <w:rPr>
                <w:color w:val="000000"/>
                <w:sz w:val="20"/>
                <w:szCs w:val="20"/>
              </w:rPr>
              <w:t>) p=0.0</w:t>
            </w:r>
            <w:r w:rsidR="00174833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817" w:type="pct"/>
            <w:tcBorders>
              <w:top w:val="nil"/>
              <w:left w:val="nil"/>
              <w:bottom w:val="nil"/>
              <w:right w:val="nil"/>
            </w:tcBorders>
          </w:tcPr>
          <w:p w14:paraId="5B617D0E" w14:textId="07A7EB28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16 (</w:t>
            </w:r>
            <w:r w:rsidR="000F6643"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0.</w:t>
            </w:r>
            <w:r w:rsidR="000F6643">
              <w:rPr>
                <w:color w:val="000000"/>
                <w:sz w:val="20"/>
                <w:szCs w:val="20"/>
              </w:rPr>
              <w:t>42, 0.10</w:t>
            </w:r>
            <w:r w:rsidRPr="0030235F">
              <w:rPr>
                <w:color w:val="000000"/>
                <w:sz w:val="20"/>
                <w:szCs w:val="20"/>
              </w:rPr>
              <w:t>) p=0.2</w:t>
            </w:r>
            <w:r w:rsidR="000F6643">
              <w:rPr>
                <w:color w:val="000000"/>
                <w:sz w:val="20"/>
                <w:szCs w:val="20"/>
              </w:rPr>
              <w:t>1</w:t>
            </w:r>
          </w:p>
        </w:tc>
      </w:tr>
      <w:tr w:rsidR="00174833" w:rsidRPr="001374E1" w14:paraId="1B258A5C" w14:textId="77777777" w:rsidTr="00174833">
        <w:tc>
          <w:tcPr>
            <w:tcW w:w="1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C8EB7F" w14:textId="77777777" w:rsidR="00174833" w:rsidRPr="002A05AD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Homeowner</w:t>
            </w:r>
          </w:p>
        </w:tc>
        <w:tc>
          <w:tcPr>
            <w:tcW w:w="9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0FF30A5" w14:textId="776711D0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1374E1">
              <w:rPr>
                <w:color w:val="000000"/>
                <w:sz w:val="20"/>
                <w:szCs w:val="20"/>
              </w:rPr>
              <w:t>-0.1</w:t>
            </w:r>
            <w:r>
              <w:rPr>
                <w:color w:val="000000"/>
                <w:sz w:val="20"/>
                <w:szCs w:val="20"/>
              </w:rPr>
              <w:t>5</w:t>
            </w:r>
            <w:r w:rsidRPr="002A05AD">
              <w:rPr>
                <w:color w:val="000000"/>
                <w:sz w:val="20"/>
                <w:szCs w:val="20"/>
              </w:rPr>
              <w:t xml:space="preserve"> </w:t>
            </w:r>
            <w:r w:rsidRPr="001374E1">
              <w:rPr>
                <w:color w:val="000000"/>
                <w:sz w:val="20"/>
                <w:szCs w:val="20"/>
              </w:rPr>
              <w:t>(</w:t>
            </w:r>
            <w:r w:rsidR="00607089">
              <w:rPr>
                <w:color w:val="000000"/>
                <w:sz w:val="20"/>
                <w:szCs w:val="20"/>
              </w:rPr>
              <w:t>-0.63, 0.34</w:t>
            </w:r>
            <w:r w:rsidRPr="002A05AD">
              <w:rPr>
                <w:color w:val="000000"/>
                <w:sz w:val="20"/>
                <w:szCs w:val="20"/>
              </w:rPr>
              <w:t>) p=0.</w:t>
            </w:r>
            <w:r w:rsidRPr="001374E1">
              <w:rPr>
                <w:color w:val="000000"/>
                <w:sz w:val="20"/>
                <w:szCs w:val="20"/>
              </w:rPr>
              <w:t>55</w:t>
            </w:r>
          </w:p>
        </w:tc>
        <w:tc>
          <w:tcPr>
            <w:tcW w:w="913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8F9E4B0" w14:textId="6D48CE1A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0.33 (</w:t>
            </w:r>
            <w:r w:rsidR="000F6643">
              <w:rPr>
                <w:color w:val="000000"/>
                <w:sz w:val="20"/>
                <w:szCs w:val="20"/>
              </w:rPr>
              <w:t>-</w:t>
            </w:r>
            <w:r w:rsidRPr="0030235F">
              <w:rPr>
                <w:color w:val="000000"/>
                <w:sz w:val="20"/>
                <w:szCs w:val="20"/>
              </w:rPr>
              <w:t>0.2</w:t>
            </w:r>
            <w:r w:rsidR="000F6643">
              <w:rPr>
                <w:color w:val="000000"/>
                <w:sz w:val="20"/>
                <w:szCs w:val="20"/>
              </w:rPr>
              <w:t>1, 0.87</w:t>
            </w:r>
            <w:r w:rsidRPr="0030235F">
              <w:rPr>
                <w:color w:val="000000"/>
                <w:sz w:val="20"/>
                <w:szCs w:val="20"/>
              </w:rPr>
              <w:t>) p=0.23</w:t>
            </w: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</w:tcPr>
          <w:p w14:paraId="15C6F700" w14:textId="6803EDFD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0.</w:t>
            </w:r>
            <w:r w:rsidRPr="001374E1">
              <w:rPr>
                <w:color w:val="000000"/>
                <w:sz w:val="20"/>
                <w:szCs w:val="20"/>
              </w:rPr>
              <w:t>0</w:t>
            </w:r>
            <w:r w:rsidR="008F6C60">
              <w:rPr>
                <w:color w:val="000000"/>
                <w:sz w:val="20"/>
                <w:szCs w:val="20"/>
              </w:rPr>
              <w:t>0</w:t>
            </w:r>
            <w:r w:rsidRPr="002A05AD">
              <w:rPr>
                <w:color w:val="000000"/>
                <w:sz w:val="20"/>
                <w:szCs w:val="20"/>
              </w:rPr>
              <w:t xml:space="preserve"> (</w:t>
            </w:r>
            <w:r w:rsidR="008F6C60">
              <w:rPr>
                <w:color w:val="000000"/>
                <w:sz w:val="20"/>
                <w:szCs w:val="20"/>
              </w:rPr>
              <w:t>-</w:t>
            </w:r>
            <w:r w:rsidRPr="002A05AD">
              <w:rPr>
                <w:color w:val="000000"/>
                <w:sz w:val="20"/>
                <w:szCs w:val="20"/>
              </w:rPr>
              <w:t>0.</w:t>
            </w:r>
            <w:r w:rsidR="008F6C60">
              <w:rPr>
                <w:color w:val="000000"/>
                <w:sz w:val="20"/>
                <w:szCs w:val="20"/>
              </w:rPr>
              <w:t>47, 0.46</w:t>
            </w:r>
            <w:r w:rsidRPr="001374E1">
              <w:rPr>
                <w:color w:val="000000"/>
                <w:sz w:val="20"/>
                <w:szCs w:val="20"/>
              </w:rPr>
              <w:t>) p=0.98</w:t>
            </w:r>
          </w:p>
        </w:tc>
        <w:tc>
          <w:tcPr>
            <w:tcW w:w="817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CFE8449" w14:textId="1411865B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0.49 (</w:t>
            </w:r>
            <w:r w:rsidR="000F6643">
              <w:rPr>
                <w:color w:val="000000"/>
                <w:sz w:val="20"/>
                <w:szCs w:val="20"/>
              </w:rPr>
              <w:t>-0.02, 1.00</w:t>
            </w:r>
            <w:r w:rsidRPr="0030235F">
              <w:rPr>
                <w:color w:val="000000"/>
                <w:sz w:val="20"/>
                <w:szCs w:val="20"/>
              </w:rPr>
              <w:t>) p=0.06</w:t>
            </w:r>
          </w:p>
        </w:tc>
      </w:tr>
      <w:tr w:rsidR="00174833" w:rsidRPr="001374E1" w14:paraId="08B8740A" w14:textId="77777777" w:rsidTr="00174833">
        <w:tc>
          <w:tcPr>
            <w:tcW w:w="1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A39BAD9" w14:textId="77777777" w:rsidR="00174833" w:rsidRPr="001374E1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Homeowner missing</w:t>
            </w:r>
          </w:p>
        </w:tc>
        <w:tc>
          <w:tcPr>
            <w:tcW w:w="9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3C1DEFC" w14:textId="1CF3F59D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1374E1">
              <w:rPr>
                <w:color w:val="000000"/>
                <w:sz w:val="20"/>
                <w:szCs w:val="20"/>
              </w:rPr>
              <w:t>-1.5</w:t>
            </w:r>
            <w:r>
              <w:rPr>
                <w:color w:val="000000"/>
                <w:sz w:val="20"/>
                <w:szCs w:val="20"/>
              </w:rPr>
              <w:t>8</w:t>
            </w:r>
            <w:r w:rsidRPr="002A05AD">
              <w:rPr>
                <w:color w:val="000000"/>
                <w:sz w:val="20"/>
                <w:szCs w:val="20"/>
              </w:rPr>
              <w:t xml:space="preserve"> (</w:t>
            </w:r>
            <w:r w:rsidR="00607089">
              <w:rPr>
                <w:color w:val="000000"/>
                <w:sz w:val="20"/>
                <w:szCs w:val="20"/>
              </w:rPr>
              <w:t>-3.97, 0.82</w:t>
            </w:r>
            <w:r w:rsidRPr="002A05AD">
              <w:rPr>
                <w:color w:val="000000"/>
                <w:sz w:val="20"/>
                <w:szCs w:val="20"/>
              </w:rPr>
              <w:t>) p=0.</w:t>
            </w:r>
            <w:r>
              <w:rPr>
                <w:color w:val="000000"/>
                <w:sz w:val="20"/>
                <w:szCs w:val="20"/>
              </w:rPr>
              <w:t>20</w:t>
            </w:r>
          </w:p>
        </w:tc>
        <w:tc>
          <w:tcPr>
            <w:tcW w:w="913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F9466AE" w14:textId="341C4285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1.07 (</w:t>
            </w:r>
            <w:r w:rsidR="000F6643">
              <w:rPr>
                <w:color w:val="000000"/>
                <w:sz w:val="20"/>
                <w:szCs w:val="20"/>
              </w:rPr>
              <w:t>-3.71, 1.58</w:t>
            </w:r>
            <w:r w:rsidRPr="0030235F">
              <w:rPr>
                <w:color w:val="000000"/>
                <w:sz w:val="20"/>
                <w:szCs w:val="20"/>
              </w:rPr>
              <w:t>) p=0.4</w:t>
            </w:r>
            <w:r>
              <w:rPr>
                <w:color w:val="000000"/>
                <w:sz w:val="20"/>
                <w:szCs w:val="20"/>
              </w:rPr>
              <w:t>3</w:t>
            </w: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</w:tcPr>
          <w:p w14:paraId="1B33E1BA" w14:textId="6A709D1E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-1.28</w:t>
            </w:r>
            <w:r w:rsidRPr="001374E1">
              <w:rPr>
                <w:color w:val="000000"/>
                <w:sz w:val="20"/>
                <w:szCs w:val="20"/>
              </w:rPr>
              <w:t xml:space="preserve"> (</w:t>
            </w:r>
            <w:r w:rsidR="008F6C60">
              <w:rPr>
                <w:color w:val="000000"/>
                <w:sz w:val="20"/>
                <w:szCs w:val="20"/>
              </w:rPr>
              <w:t>-3.55, 0.99</w:t>
            </w:r>
            <w:r w:rsidRPr="001374E1">
              <w:rPr>
                <w:color w:val="000000"/>
                <w:sz w:val="20"/>
                <w:szCs w:val="20"/>
              </w:rPr>
              <w:t>) p=0.2</w:t>
            </w:r>
            <w:r>
              <w:rPr>
                <w:color w:val="000000"/>
                <w:sz w:val="20"/>
                <w:szCs w:val="20"/>
              </w:rPr>
              <w:t>7</w:t>
            </w:r>
          </w:p>
        </w:tc>
        <w:tc>
          <w:tcPr>
            <w:tcW w:w="817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0675F1C" w14:textId="4BE732BC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-0.51 (</w:t>
            </w:r>
            <w:r w:rsidR="00034F7D">
              <w:rPr>
                <w:color w:val="000000"/>
                <w:sz w:val="20"/>
                <w:szCs w:val="20"/>
              </w:rPr>
              <w:t>-3.03, 2.00</w:t>
            </w:r>
            <w:r w:rsidRPr="0030235F">
              <w:rPr>
                <w:color w:val="000000"/>
                <w:sz w:val="20"/>
                <w:szCs w:val="20"/>
              </w:rPr>
              <w:t>) p=0.6</w:t>
            </w:r>
            <w:r>
              <w:rPr>
                <w:color w:val="000000"/>
                <w:sz w:val="20"/>
                <w:szCs w:val="20"/>
              </w:rPr>
              <w:t>9</w:t>
            </w:r>
          </w:p>
        </w:tc>
      </w:tr>
      <w:tr w:rsidR="00174833" w:rsidRPr="001374E1" w14:paraId="156C37F0" w14:textId="77777777" w:rsidTr="00174833">
        <w:tc>
          <w:tcPr>
            <w:tcW w:w="1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7486652" w14:textId="77777777" w:rsidR="00174833" w:rsidRPr="002A05AD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Constant</w:t>
            </w:r>
          </w:p>
        </w:tc>
        <w:tc>
          <w:tcPr>
            <w:tcW w:w="9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F8A2498" w14:textId="1D7CF8AC" w:rsidR="00174833" w:rsidRPr="0074666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746661">
              <w:rPr>
                <w:color w:val="000000"/>
                <w:sz w:val="20"/>
                <w:szCs w:val="20"/>
              </w:rPr>
              <w:t>4.43*** (</w:t>
            </w:r>
            <w:r w:rsidR="00607089" w:rsidRPr="00746661">
              <w:rPr>
                <w:color w:val="000000"/>
                <w:sz w:val="20"/>
                <w:szCs w:val="20"/>
              </w:rPr>
              <w:t>2.07, 6.80</w:t>
            </w:r>
            <w:r w:rsidRPr="00746661">
              <w:rPr>
                <w:color w:val="000000"/>
                <w:sz w:val="20"/>
                <w:szCs w:val="20"/>
              </w:rPr>
              <w:t>) p&lt;0.001</w:t>
            </w:r>
          </w:p>
        </w:tc>
        <w:tc>
          <w:tcPr>
            <w:tcW w:w="913" w:type="pct"/>
            <w:tcBorders>
              <w:top w:val="nil"/>
              <w:left w:val="nil"/>
              <w:bottom w:val="nil"/>
              <w:right w:val="nil"/>
            </w:tcBorders>
          </w:tcPr>
          <w:p w14:paraId="11AA95AA" w14:textId="174DAC60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4.90</w:t>
            </w:r>
            <w:r>
              <w:rPr>
                <w:color w:val="000000"/>
                <w:sz w:val="20"/>
                <w:szCs w:val="20"/>
              </w:rPr>
              <w:t>***</w:t>
            </w:r>
            <w:r w:rsidRPr="0030235F">
              <w:rPr>
                <w:color w:val="000000"/>
                <w:sz w:val="20"/>
                <w:szCs w:val="20"/>
              </w:rPr>
              <w:t xml:space="preserve"> (</w:t>
            </w:r>
            <w:r w:rsidR="000F6643">
              <w:rPr>
                <w:color w:val="000000"/>
                <w:sz w:val="20"/>
                <w:szCs w:val="20"/>
              </w:rPr>
              <w:t>2.29, 7.52</w:t>
            </w:r>
            <w:r w:rsidRPr="0030235F">
              <w:rPr>
                <w:color w:val="000000"/>
                <w:sz w:val="20"/>
                <w:szCs w:val="20"/>
              </w:rPr>
              <w:t xml:space="preserve">) </w:t>
            </w:r>
            <w:r w:rsidRPr="00AD37AC">
              <w:rPr>
                <w:color w:val="000000"/>
                <w:sz w:val="20"/>
                <w:szCs w:val="20"/>
              </w:rPr>
              <w:t>p</w:t>
            </w:r>
            <w:r>
              <w:rPr>
                <w:color w:val="000000"/>
                <w:sz w:val="20"/>
                <w:szCs w:val="20"/>
              </w:rPr>
              <w:t>&lt;</w:t>
            </w:r>
            <w:r w:rsidRPr="00AD37AC">
              <w:rPr>
                <w:color w:val="000000"/>
                <w:sz w:val="20"/>
                <w:szCs w:val="20"/>
              </w:rPr>
              <w:t>0.00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</w:tcPr>
          <w:p w14:paraId="583C684F" w14:textId="72E62C5B" w:rsidR="00174833" w:rsidRPr="0074666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746661">
              <w:rPr>
                <w:color w:val="000000"/>
                <w:sz w:val="20"/>
                <w:szCs w:val="20"/>
              </w:rPr>
              <w:t>3.57** (1.</w:t>
            </w:r>
            <w:r w:rsidR="008F6C60" w:rsidRPr="00746661">
              <w:rPr>
                <w:color w:val="000000"/>
                <w:sz w:val="20"/>
                <w:szCs w:val="20"/>
              </w:rPr>
              <w:t>13, 6.00</w:t>
            </w:r>
            <w:r w:rsidRPr="00746661">
              <w:rPr>
                <w:color w:val="000000"/>
                <w:sz w:val="20"/>
                <w:szCs w:val="20"/>
              </w:rPr>
              <w:t>) p=0.004</w:t>
            </w:r>
          </w:p>
        </w:tc>
        <w:tc>
          <w:tcPr>
            <w:tcW w:w="817" w:type="pct"/>
            <w:tcBorders>
              <w:top w:val="nil"/>
              <w:left w:val="nil"/>
              <w:bottom w:val="nil"/>
              <w:right w:val="nil"/>
            </w:tcBorders>
          </w:tcPr>
          <w:p w14:paraId="207A7877" w14:textId="5A223F04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30235F">
              <w:rPr>
                <w:color w:val="000000"/>
                <w:sz w:val="20"/>
                <w:szCs w:val="20"/>
              </w:rPr>
              <w:t>3.36</w:t>
            </w:r>
            <w:r>
              <w:rPr>
                <w:color w:val="000000"/>
                <w:sz w:val="20"/>
                <w:szCs w:val="20"/>
              </w:rPr>
              <w:t>**</w:t>
            </w:r>
            <w:r w:rsidRPr="0030235F">
              <w:rPr>
                <w:color w:val="000000"/>
                <w:sz w:val="20"/>
                <w:szCs w:val="20"/>
              </w:rPr>
              <w:t xml:space="preserve"> (</w:t>
            </w:r>
            <w:r w:rsidR="005B55D4">
              <w:rPr>
                <w:color w:val="000000"/>
                <w:sz w:val="20"/>
                <w:szCs w:val="20"/>
              </w:rPr>
              <w:t>0.66, 6.05</w:t>
            </w:r>
            <w:r w:rsidRPr="0030235F">
              <w:rPr>
                <w:color w:val="000000"/>
                <w:sz w:val="20"/>
                <w:szCs w:val="20"/>
              </w:rPr>
              <w:t>) p=0.0</w:t>
            </w:r>
            <w:r w:rsidR="005B55D4">
              <w:rPr>
                <w:color w:val="000000"/>
                <w:sz w:val="20"/>
                <w:szCs w:val="20"/>
              </w:rPr>
              <w:t>1</w:t>
            </w:r>
          </w:p>
        </w:tc>
      </w:tr>
      <w:tr w:rsidR="00174833" w:rsidRPr="001374E1" w14:paraId="54B1B3E5" w14:textId="77777777" w:rsidTr="00174833">
        <w:tc>
          <w:tcPr>
            <w:tcW w:w="1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3AAA955" w14:textId="77777777" w:rsidR="00174833" w:rsidRPr="002A05AD" w:rsidRDefault="00174833" w:rsidP="00174833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9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52F1617" w14:textId="77777777" w:rsidR="00174833" w:rsidRPr="0074666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913" w:type="pct"/>
            <w:tcBorders>
              <w:top w:val="nil"/>
              <w:left w:val="nil"/>
              <w:bottom w:val="nil"/>
              <w:right w:val="nil"/>
            </w:tcBorders>
          </w:tcPr>
          <w:p w14:paraId="2A6F6612" w14:textId="77777777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</w:tcPr>
          <w:p w14:paraId="0EAB81CE" w14:textId="77777777" w:rsidR="00174833" w:rsidRPr="0074666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817" w:type="pct"/>
            <w:tcBorders>
              <w:top w:val="nil"/>
              <w:left w:val="nil"/>
              <w:bottom w:val="nil"/>
              <w:right w:val="nil"/>
            </w:tcBorders>
          </w:tcPr>
          <w:p w14:paraId="649F7754" w14:textId="77777777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</w:tr>
      <w:tr w:rsidR="00174833" w:rsidRPr="001374E1" w14:paraId="25EB45BE" w14:textId="77777777" w:rsidTr="00174833">
        <w:tc>
          <w:tcPr>
            <w:tcW w:w="1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04F44FD" w14:textId="77777777" w:rsidR="00174833" w:rsidRPr="001374E1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F, df</w:t>
            </w:r>
          </w:p>
        </w:tc>
        <w:tc>
          <w:tcPr>
            <w:tcW w:w="9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C166DDC" w14:textId="77777777" w:rsidR="00174833" w:rsidRPr="0074666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746661">
              <w:rPr>
                <w:color w:val="000000"/>
                <w:sz w:val="20"/>
                <w:szCs w:val="20"/>
              </w:rPr>
              <w:t>3.24*** (20) p&lt;0.001</w:t>
            </w:r>
          </w:p>
        </w:tc>
        <w:tc>
          <w:tcPr>
            <w:tcW w:w="913" w:type="pct"/>
            <w:tcBorders>
              <w:top w:val="nil"/>
              <w:left w:val="nil"/>
              <w:bottom w:val="nil"/>
              <w:right w:val="nil"/>
            </w:tcBorders>
          </w:tcPr>
          <w:p w14:paraId="4381637E" w14:textId="77777777" w:rsidR="00174833" w:rsidRPr="0019555F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19555F">
              <w:rPr>
                <w:color w:val="000000"/>
                <w:sz w:val="20"/>
                <w:szCs w:val="20"/>
              </w:rPr>
              <w:t>3.56*** (20) p&lt;0.001</w:t>
            </w: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</w:tcPr>
          <w:p w14:paraId="55D2B90E" w14:textId="1F6CC39C" w:rsidR="00174833" w:rsidRPr="0019555F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19555F">
              <w:rPr>
                <w:color w:val="000000"/>
                <w:sz w:val="20"/>
                <w:szCs w:val="20"/>
              </w:rPr>
              <w:t>4.44*** (25) p&lt;0.001</w:t>
            </w:r>
          </w:p>
        </w:tc>
        <w:tc>
          <w:tcPr>
            <w:tcW w:w="817" w:type="pct"/>
            <w:tcBorders>
              <w:top w:val="nil"/>
              <w:left w:val="nil"/>
              <w:bottom w:val="nil"/>
              <w:right w:val="nil"/>
            </w:tcBorders>
          </w:tcPr>
          <w:p w14:paraId="10123797" w14:textId="77777777" w:rsidR="00174833" w:rsidRPr="0019555F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19555F">
              <w:rPr>
                <w:color w:val="000000"/>
                <w:sz w:val="20"/>
                <w:szCs w:val="20"/>
              </w:rPr>
              <w:t>4.65 (25) p&lt;0.001</w:t>
            </w:r>
          </w:p>
        </w:tc>
      </w:tr>
      <w:tr w:rsidR="00174833" w:rsidRPr="001374E1" w14:paraId="790BC3EC" w14:textId="77777777" w:rsidTr="00174833">
        <w:tc>
          <w:tcPr>
            <w:tcW w:w="1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DDF521B" w14:textId="77777777" w:rsidR="00174833" w:rsidRPr="002A05AD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R2 adjusted</w:t>
            </w:r>
          </w:p>
        </w:tc>
        <w:tc>
          <w:tcPr>
            <w:tcW w:w="9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B5DA59C" w14:textId="77777777" w:rsidR="00174833" w:rsidRPr="0074666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746661">
              <w:rPr>
                <w:color w:val="000000"/>
                <w:sz w:val="20"/>
                <w:szCs w:val="20"/>
              </w:rPr>
              <w:t>0.15</w:t>
            </w:r>
          </w:p>
        </w:tc>
        <w:tc>
          <w:tcPr>
            <w:tcW w:w="913" w:type="pct"/>
            <w:tcBorders>
              <w:top w:val="nil"/>
              <w:left w:val="nil"/>
              <w:bottom w:val="nil"/>
              <w:right w:val="nil"/>
            </w:tcBorders>
          </w:tcPr>
          <w:p w14:paraId="22A7164F" w14:textId="77777777" w:rsidR="00174833" w:rsidRPr="0019555F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19555F">
              <w:rPr>
                <w:color w:val="000000"/>
                <w:sz w:val="20"/>
                <w:szCs w:val="20"/>
              </w:rPr>
              <w:t>0.17</w:t>
            </w: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</w:tcPr>
          <w:p w14:paraId="7F0F96DB" w14:textId="77777777" w:rsidR="00174833" w:rsidRPr="0019555F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19555F">
              <w:rPr>
                <w:color w:val="000000"/>
                <w:sz w:val="20"/>
                <w:szCs w:val="20"/>
              </w:rPr>
              <w:t>0.25</w:t>
            </w:r>
          </w:p>
        </w:tc>
        <w:tc>
          <w:tcPr>
            <w:tcW w:w="817" w:type="pct"/>
            <w:tcBorders>
              <w:top w:val="nil"/>
              <w:left w:val="nil"/>
              <w:bottom w:val="nil"/>
              <w:right w:val="nil"/>
            </w:tcBorders>
          </w:tcPr>
          <w:p w14:paraId="141B5EAD" w14:textId="77777777" w:rsidR="00174833" w:rsidRPr="0019555F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19555F">
              <w:rPr>
                <w:color w:val="000000"/>
                <w:sz w:val="20"/>
                <w:szCs w:val="20"/>
              </w:rPr>
              <w:t>0.26</w:t>
            </w:r>
          </w:p>
        </w:tc>
      </w:tr>
      <w:tr w:rsidR="00174833" w:rsidRPr="001374E1" w14:paraId="66E58025" w14:textId="77777777" w:rsidTr="00174833">
        <w:tc>
          <w:tcPr>
            <w:tcW w:w="14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36833F6" w14:textId="77777777" w:rsidR="00174833" w:rsidRPr="002A05AD" w:rsidRDefault="00174833" w:rsidP="00174833">
            <w:pPr>
              <w:rPr>
                <w:color w:val="000000"/>
                <w:sz w:val="20"/>
                <w:szCs w:val="20"/>
              </w:rPr>
            </w:pPr>
            <w:r w:rsidRPr="002A05AD">
              <w:rPr>
                <w:color w:val="000000"/>
                <w:sz w:val="20"/>
                <w:szCs w:val="20"/>
              </w:rPr>
              <w:t>F change</w:t>
            </w:r>
          </w:p>
        </w:tc>
        <w:tc>
          <w:tcPr>
            <w:tcW w:w="9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F9E4EB0" w14:textId="77777777" w:rsidR="00174833" w:rsidRPr="008F6C60" w:rsidRDefault="00174833" w:rsidP="00174833">
            <w:pPr>
              <w:jc w:val="center"/>
              <w:rPr>
                <w:color w:val="000000"/>
                <w:sz w:val="20"/>
                <w:szCs w:val="20"/>
                <w:highlight w:val="green"/>
              </w:rPr>
            </w:pPr>
          </w:p>
        </w:tc>
        <w:tc>
          <w:tcPr>
            <w:tcW w:w="913" w:type="pct"/>
            <w:tcBorders>
              <w:top w:val="nil"/>
              <w:left w:val="nil"/>
              <w:bottom w:val="nil"/>
              <w:right w:val="nil"/>
            </w:tcBorders>
          </w:tcPr>
          <w:p w14:paraId="573DAC79" w14:textId="77777777" w:rsidR="00174833" w:rsidRPr="0019555F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866" w:type="pct"/>
            <w:tcBorders>
              <w:top w:val="nil"/>
              <w:left w:val="nil"/>
              <w:bottom w:val="nil"/>
              <w:right w:val="nil"/>
            </w:tcBorders>
          </w:tcPr>
          <w:p w14:paraId="505582EB" w14:textId="77777777" w:rsidR="002F1E8B" w:rsidRPr="0019555F" w:rsidRDefault="002F1E8B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19555F">
              <w:rPr>
                <w:color w:val="000000"/>
                <w:sz w:val="20"/>
                <w:szCs w:val="20"/>
              </w:rPr>
              <w:t>7.46</w:t>
            </w:r>
            <w:r w:rsidR="00174833" w:rsidRPr="0019555F">
              <w:rPr>
                <w:color w:val="000000"/>
                <w:sz w:val="20"/>
                <w:szCs w:val="20"/>
              </w:rPr>
              <w:t xml:space="preserve">*** </w:t>
            </w:r>
          </w:p>
          <w:p w14:paraId="740E856E" w14:textId="181DF53A" w:rsidR="00174833" w:rsidRPr="0019555F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19555F">
              <w:rPr>
                <w:color w:val="000000"/>
                <w:sz w:val="20"/>
                <w:szCs w:val="20"/>
              </w:rPr>
              <w:t>p&lt;0.001</w:t>
            </w:r>
          </w:p>
        </w:tc>
        <w:tc>
          <w:tcPr>
            <w:tcW w:w="817" w:type="pct"/>
            <w:tcBorders>
              <w:top w:val="nil"/>
              <w:left w:val="nil"/>
              <w:bottom w:val="nil"/>
              <w:right w:val="nil"/>
            </w:tcBorders>
          </w:tcPr>
          <w:p w14:paraId="6C21C73E" w14:textId="77777777" w:rsidR="00174833" w:rsidRPr="0019555F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  <w:r w:rsidRPr="0019555F">
              <w:rPr>
                <w:color w:val="000000"/>
                <w:sz w:val="20"/>
                <w:szCs w:val="20"/>
              </w:rPr>
              <w:t>7.17*** p&lt;0.001</w:t>
            </w:r>
          </w:p>
        </w:tc>
      </w:tr>
      <w:tr w:rsidR="00174833" w:rsidRPr="001374E1" w14:paraId="1495DDD6" w14:textId="77777777" w:rsidTr="00174833">
        <w:tc>
          <w:tcPr>
            <w:tcW w:w="149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D71F791" w14:textId="77777777" w:rsidR="00174833" w:rsidRPr="002A05AD" w:rsidRDefault="00174833" w:rsidP="00174833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91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8332D45" w14:textId="77777777" w:rsidR="00174833" w:rsidRPr="002A05AD" w:rsidRDefault="00174833" w:rsidP="00174833">
            <w:pPr>
              <w:jc w:val="center"/>
              <w:rPr>
                <w:color w:val="000000"/>
                <w:sz w:val="20"/>
                <w:szCs w:val="20"/>
                <w:highlight w:val="green"/>
              </w:rPr>
            </w:pPr>
          </w:p>
        </w:tc>
        <w:tc>
          <w:tcPr>
            <w:tcW w:w="91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E5CA7BB" w14:textId="77777777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866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39B677C" w14:textId="77777777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817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BDDBC83" w14:textId="77777777" w:rsidR="00174833" w:rsidRPr="001374E1" w:rsidRDefault="00174833" w:rsidP="00174833">
            <w:pPr>
              <w:jc w:val="center"/>
              <w:rPr>
                <w:color w:val="000000"/>
                <w:sz w:val="20"/>
                <w:szCs w:val="20"/>
              </w:rPr>
            </w:pPr>
          </w:p>
        </w:tc>
      </w:tr>
    </w:tbl>
    <w:p w14:paraId="546C11F7" w14:textId="77777777" w:rsidR="00174833" w:rsidRPr="0030235F" w:rsidRDefault="00174833" w:rsidP="00174833">
      <w:pPr>
        <w:rPr>
          <w:sz w:val="20"/>
          <w:szCs w:val="20"/>
        </w:rPr>
      </w:pPr>
      <w:r w:rsidRPr="0030235F">
        <w:rPr>
          <w:sz w:val="20"/>
          <w:szCs w:val="20"/>
        </w:rPr>
        <w:t>Note: *** p&lt;0.001, ** p&lt;0.01, * p&lt;0.05</w:t>
      </w:r>
    </w:p>
    <w:p w14:paraId="00EEC1CF" w14:textId="77777777" w:rsidR="00D97912" w:rsidRPr="007B70E6" w:rsidRDefault="00D97912" w:rsidP="0030235F">
      <w:pPr>
        <w:keepNext/>
        <w:keepLines/>
        <w:outlineLvl w:val="0"/>
      </w:pPr>
    </w:p>
    <w:sectPr w:rsidR="00D97912" w:rsidRPr="007B70E6" w:rsidSect="00A737F3">
      <w:footerReference w:type="even" r:id="rId8"/>
      <w:footerReference w:type="default" r:id="rId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12B1BFA" w14:textId="77777777" w:rsidR="00FC057E" w:rsidRDefault="00FC057E" w:rsidP="00E13D54">
      <w:r>
        <w:separator/>
      </w:r>
    </w:p>
  </w:endnote>
  <w:endnote w:type="continuationSeparator" w:id="0">
    <w:p w14:paraId="39FA06B3" w14:textId="77777777" w:rsidR="00FC057E" w:rsidRDefault="00FC057E" w:rsidP="00E13D5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Open Sans">
    <w:altName w:val="Tahoma"/>
    <w:charset w:val="00"/>
    <w:family w:val="auto"/>
    <w:pitch w:val="default"/>
  </w:font>
  <w:font w:name="Times">
    <w:altName w:val="Times"/>
    <w:panose1 w:val="02020603050405020304"/>
    <w:charset w:val="00"/>
    <w:family w:val="auto"/>
    <w:pitch w:val="variable"/>
    <w:sig w:usb0="E00002FF" w:usb1="5000205A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35365733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6F9645A9" w14:textId="77777777" w:rsidR="00D153FF" w:rsidRDefault="00D153FF" w:rsidP="005660A8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72FB6352" w14:textId="77777777" w:rsidR="00D153FF" w:rsidRDefault="00D153FF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1256787755"/>
      <w:docPartObj>
        <w:docPartGallery w:val="Page Numbers (Bottom of Page)"/>
        <w:docPartUnique/>
      </w:docPartObj>
    </w:sdtPr>
    <w:sdtEndPr>
      <w:rPr>
        <w:rStyle w:val="PageNumber"/>
        <w:rFonts w:ascii="Times New Roman" w:hAnsi="Times New Roman" w:cs="Times New Roman"/>
      </w:rPr>
    </w:sdtEndPr>
    <w:sdtContent>
      <w:p w14:paraId="6EFB35AD" w14:textId="27148015" w:rsidR="00D153FF" w:rsidRDefault="00D153FF" w:rsidP="005660A8">
        <w:pPr>
          <w:pStyle w:val="Footer"/>
          <w:framePr w:wrap="none" w:vAnchor="text" w:hAnchor="margin" w:xAlign="center" w:y="1"/>
          <w:rPr>
            <w:rStyle w:val="PageNumber"/>
          </w:rPr>
        </w:pPr>
        <w:r w:rsidRPr="00124784">
          <w:rPr>
            <w:rStyle w:val="PageNumber"/>
            <w:rFonts w:ascii="Times New Roman" w:hAnsi="Times New Roman" w:cs="Times New Roman"/>
          </w:rPr>
          <w:fldChar w:fldCharType="begin"/>
        </w:r>
        <w:r w:rsidRPr="00124784">
          <w:rPr>
            <w:rStyle w:val="PageNumber"/>
            <w:rFonts w:ascii="Times New Roman" w:hAnsi="Times New Roman" w:cs="Times New Roman"/>
          </w:rPr>
          <w:instrText xml:space="preserve"> PAGE </w:instrText>
        </w:r>
        <w:r w:rsidRPr="00124784">
          <w:rPr>
            <w:rStyle w:val="PageNumber"/>
            <w:rFonts w:ascii="Times New Roman" w:hAnsi="Times New Roman" w:cs="Times New Roman"/>
          </w:rPr>
          <w:fldChar w:fldCharType="separate"/>
        </w:r>
        <w:r>
          <w:rPr>
            <w:rStyle w:val="PageNumber"/>
            <w:rFonts w:ascii="Times New Roman" w:hAnsi="Times New Roman" w:cs="Times New Roman"/>
            <w:noProof/>
          </w:rPr>
          <w:t>35</w:t>
        </w:r>
        <w:r w:rsidRPr="00124784">
          <w:rPr>
            <w:rStyle w:val="PageNumber"/>
            <w:rFonts w:ascii="Times New Roman" w:hAnsi="Times New Roman" w:cs="Times New Roman"/>
          </w:rPr>
          <w:fldChar w:fldCharType="end"/>
        </w:r>
      </w:p>
    </w:sdtContent>
  </w:sdt>
  <w:p w14:paraId="36471ACB" w14:textId="77777777" w:rsidR="00D153FF" w:rsidRDefault="00D153F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1462056" w14:textId="77777777" w:rsidR="00FC057E" w:rsidRDefault="00FC057E" w:rsidP="00E13D54">
      <w:r>
        <w:separator/>
      </w:r>
    </w:p>
  </w:footnote>
  <w:footnote w:type="continuationSeparator" w:id="0">
    <w:p w14:paraId="3F14D309" w14:textId="77777777" w:rsidR="00FC057E" w:rsidRDefault="00FC057E" w:rsidP="00E13D5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66924EA"/>
    <w:multiLevelType w:val="hybridMultilevel"/>
    <w:tmpl w:val="AB1605EA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34525A32"/>
    <w:multiLevelType w:val="hybridMultilevel"/>
    <w:tmpl w:val="170C649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09003D7"/>
    <w:multiLevelType w:val="hybridMultilevel"/>
    <w:tmpl w:val="FF9CC76A"/>
    <w:lvl w:ilvl="0" w:tplc="41749066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75A127F"/>
    <w:multiLevelType w:val="hybridMultilevel"/>
    <w:tmpl w:val="94DE96F8"/>
    <w:lvl w:ilvl="0" w:tplc="41749066">
      <w:start w:val="1"/>
      <w:numFmt w:val="bullet"/>
      <w:lvlText w:val=""/>
      <w:lvlJc w:val="left"/>
      <w:pPr>
        <w:ind w:left="108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5779042B"/>
    <w:multiLevelType w:val="hybridMultilevel"/>
    <w:tmpl w:val="0A34D5BC"/>
    <w:lvl w:ilvl="0" w:tplc="41749066">
      <w:start w:val="1"/>
      <w:numFmt w:val="bullet"/>
      <w:lvlText w:val="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5" w15:restartNumberingAfterBreak="0">
    <w:nsid w:val="57883408"/>
    <w:multiLevelType w:val="hybridMultilevel"/>
    <w:tmpl w:val="FA4E3B6C"/>
    <w:lvl w:ilvl="0" w:tplc="08090001">
      <w:start w:val="2019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6586425"/>
    <w:multiLevelType w:val="hybridMultilevel"/>
    <w:tmpl w:val="0A7C7E5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4"/>
  </w:num>
  <w:num w:numId="3">
    <w:abstractNumId w:val="2"/>
  </w:num>
  <w:num w:numId="4">
    <w:abstractNumId w:val="5"/>
  </w:num>
  <w:num w:numId="5">
    <w:abstractNumId w:val="6"/>
  </w:num>
  <w:num w:numId="6">
    <w:abstractNumId w:val="0"/>
  </w:num>
  <w:num w:numId="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0"/>
  <w:doNotDisplayPageBoundaries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geing and Society 3+ is et al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2fzrxps9zsx03ets25xsswa5e2f9ppder09&quot;&gt;USA--6BoxSync.2019.10.22&lt;record-ids&gt;&lt;item&gt;879&lt;/item&gt;&lt;item&gt;1078&lt;/item&gt;&lt;item&gt;2249&lt;/item&gt;&lt;item&gt;2407&lt;/item&gt;&lt;item&gt;2593&lt;/item&gt;&lt;item&gt;2597&lt;/item&gt;&lt;item&gt;2722&lt;/item&gt;&lt;item&gt;2821&lt;/item&gt;&lt;item&gt;3001&lt;/item&gt;&lt;item&gt;3099&lt;/item&gt;&lt;item&gt;3167&lt;/item&gt;&lt;item&gt;3181&lt;/item&gt;&lt;item&gt;3183&lt;/item&gt;&lt;item&gt;3493&lt;/item&gt;&lt;item&gt;3518&lt;/item&gt;&lt;item&gt;3554&lt;/item&gt;&lt;item&gt;3555&lt;/item&gt;&lt;item&gt;3556&lt;/item&gt;&lt;item&gt;3557&lt;/item&gt;&lt;item&gt;3582&lt;/item&gt;&lt;item&gt;3608&lt;/item&gt;&lt;item&gt;3609&lt;/item&gt;&lt;item&gt;3611&lt;/item&gt;&lt;item&gt;3612&lt;/item&gt;&lt;item&gt;3613&lt;/item&gt;&lt;item&gt;3614&lt;/item&gt;&lt;item&gt;3615&lt;/item&gt;&lt;item&gt;3616&lt;/item&gt;&lt;item&gt;3619&lt;/item&gt;&lt;item&gt;3621&lt;/item&gt;&lt;item&gt;3625&lt;/item&gt;&lt;item&gt;3683&lt;/item&gt;&lt;item&gt;3684&lt;/item&gt;&lt;item&gt;3685&lt;/item&gt;&lt;item&gt;3689&lt;/item&gt;&lt;item&gt;3693&lt;/item&gt;&lt;item&gt;3695&lt;/item&gt;&lt;item&gt;3696&lt;/item&gt;&lt;item&gt;3697&lt;/item&gt;&lt;item&gt;3698&lt;/item&gt;&lt;item&gt;3699&lt;/item&gt;&lt;item&gt;3700&lt;/item&gt;&lt;item&gt;3703&lt;/item&gt;&lt;item&gt;3704&lt;/item&gt;&lt;item&gt;3705&lt;/item&gt;&lt;item&gt;3706&lt;/item&gt;&lt;item&gt;3707&lt;/item&gt;&lt;item&gt;3708&lt;/item&gt;&lt;item&gt;3710&lt;/item&gt;&lt;item&gt;3711&lt;/item&gt;&lt;item&gt;3712&lt;/item&gt;&lt;item&gt;3713&lt;/item&gt;&lt;item&gt;3714&lt;/item&gt;&lt;item&gt;3715&lt;/item&gt;&lt;item&gt;3718&lt;/item&gt;&lt;item&gt;3719&lt;/item&gt;&lt;item&gt;3720&lt;/item&gt;&lt;item&gt;3721&lt;/item&gt;&lt;item&gt;3722&lt;/item&gt;&lt;item&gt;3728&lt;/item&gt;&lt;item&gt;3744&lt;/item&gt;&lt;item&gt;3745&lt;/item&gt;&lt;item&gt;3757&lt;/item&gt;&lt;item&gt;3780&lt;/item&gt;&lt;item&gt;3783&lt;/item&gt;&lt;item&gt;3785&lt;/item&gt;&lt;item&gt;3787&lt;/item&gt;&lt;/record-ids&gt;&lt;/item&gt;&lt;/Libraries&gt;"/>
  </w:docVars>
  <w:rsids>
    <w:rsidRoot w:val="00D45B4F"/>
    <w:rsid w:val="00001D46"/>
    <w:rsid w:val="00002730"/>
    <w:rsid w:val="00002B7F"/>
    <w:rsid w:val="000043EF"/>
    <w:rsid w:val="0000475D"/>
    <w:rsid w:val="000054D7"/>
    <w:rsid w:val="000060BC"/>
    <w:rsid w:val="000061EE"/>
    <w:rsid w:val="00014191"/>
    <w:rsid w:val="00015754"/>
    <w:rsid w:val="000166E7"/>
    <w:rsid w:val="00016BC0"/>
    <w:rsid w:val="00020046"/>
    <w:rsid w:val="00022C3B"/>
    <w:rsid w:val="00023F93"/>
    <w:rsid w:val="000248B7"/>
    <w:rsid w:val="0002562A"/>
    <w:rsid w:val="00027637"/>
    <w:rsid w:val="00027663"/>
    <w:rsid w:val="00032781"/>
    <w:rsid w:val="00034F7D"/>
    <w:rsid w:val="00035EB4"/>
    <w:rsid w:val="000362C1"/>
    <w:rsid w:val="00037488"/>
    <w:rsid w:val="00041153"/>
    <w:rsid w:val="00043215"/>
    <w:rsid w:val="0004380B"/>
    <w:rsid w:val="00043FC9"/>
    <w:rsid w:val="00044D1D"/>
    <w:rsid w:val="000456B7"/>
    <w:rsid w:val="00045820"/>
    <w:rsid w:val="00047145"/>
    <w:rsid w:val="00052624"/>
    <w:rsid w:val="000541E1"/>
    <w:rsid w:val="000545E4"/>
    <w:rsid w:val="00054629"/>
    <w:rsid w:val="00054A48"/>
    <w:rsid w:val="00055AC9"/>
    <w:rsid w:val="000572BA"/>
    <w:rsid w:val="000600A0"/>
    <w:rsid w:val="00061B30"/>
    <w:rsid w:val="0006325B"/>
    <w:rsid w:val="00063F45"/>
    <w:rsid w:val="00067317"/>
    <w:rsid w:val="00067823"/>
    <w:rsid w:val="000679A5"/>
    <w:rsid w:val="00070857"/>
    <w:rsid w:val="00071421"/>
    <w:rsid w:val="0007285A"/>
    <w:rsid w:val="00073090"/>
    <w:rsid w:val="00073842"/>
    <w:rsid w:val="000740B2"/>
    <w:rsid w:val="000758B9"/>
    <w:rsid w:val="00075B82"/>
    <w:rsid w:val="000760A6"/>
    <w:rsid w:val="00076493"/>
    <w:rsid w:val="0007667F"/>
    <w:rsid w:val="00077E0F"/>
    <w:rsid w:val="000807A6"/>
    <w:rsid w:val="000807D8"/>
    <w:rsid w:val="000814DF"/>
    <w:rsid w:val="00081596"/>
    <w:rsid w:val="00081955"/>
    <w:rsid w:val="00082EE2"/>
    <w:rsid w:val="00084383"/>
    <w:rsid w:val="0008514B"/>
    <w:rsid w:val="000870C2"/>
    <w:rsid w:val="0009056F"/>
    <w:rsid w:val="00090DB9"/>
    <w:rsid w:val="00090EFD"/>
    <w:rsid w:val="0009446A"/>
    <w:rsid w:val="00094EA5"/>
    <w:rsid w:val="00095B63"/>
    <w:rsid w:val="00096012"/>
    <w:rsid w:val="00096C1D"/>
    <w:rsid w:val="000A135E"/>
    <w:rsid w:val="000A1E77"/>
    <w:rsid w:val="000A42E8"/>
    <w:rsid w:val="000A53DF"/>
    <w:rsid w:val="000A6C22"/>
    <w:rsid w:val="000B01E8"/>
    <w:rsid w:val="000B2241"/>
    <w:rsid w:val="000B30D7"/>
    <w:rsid w:val="000B44FA"/>
    <w:rsid w:val="000B50E2"/>
    <w:rsid w:val="000B6442"/>
    <w:rsid w:val="000B65E0"/>
    <w:rsid w:val="000B67C9"/>
    <w:rsid w:val="000B7049"/>
    <w:rsid w:val="000C2C5F"/>
    <w:rsid w:val="000C2DF3"/>
    <w:rsid w:val="000C4662"/>
    <w:rsid w:val="000C521A"/>
    <w:rsid w:val="000C6478"/>
    <w:rsid w:val="000C6C17"/>
    <w:rsid w:val="000C72D6"/>
    <w:rsid w:val="000D051E"/>
    <w:rsid w:val="000D1784"/>
    <w:rsid w:val="000D2218"/>
    <w:rsid w:val="000D35DD"/>
    <w:rsid w:val="000D654D"/>
    <w:rsid w:val="000D6BD3"/>
    <w:rsid w:val="000D7CF2"/>
    <w:rsid w:val="000E1AE2"/>
    <w:rsid w:val="000E453D"/>
    <w:rsid w:val="000E69CF"/>
    <w:rsid w:val="000E6AFD"/>
    <w:rsid w:val="000F06AF"/>
    <w:rsid w:val="000F0B4B"/>
    <w:rsid w:val="000F1020"/>
    <w:rsid w:val="000F34ED"/>
    <w:rsid w:val="000F6643"/>
    <w:rsid w:val="000F6E02"/>
    <w:rsid w:val="001000A4"/>
    <w:rsid w:val="00100CC9"/>
    <w:rsid w:val="00102117"/>
    <w:rsid w:val="00103A93"/>
    <w:rsid w:val="001045E4"/>
    <w:rsid w:val="00104E3B"/>
    <w:rsid w:val="00107374"/>
    <w:rsid w:val="00111993"/>
    <w:rsid w:val="00111D66"/>
    <w:rsid w:val="00111F19"/>
    <w:rsid w:val="00112AFC"/>
    <w:rsid w:val="00114F90"/>
    <w:rsid w:val="00115472"/>
    <w:rsid w:val="0011548B"/>
    <w:rsid w:val="00121807"/>
    <w:rsid w:val="00121DF1"/>
    <w:rsid w:val="00122070"/>
    <w:rsid w:val="001227F5"/>
    <w:rsid w:val="00124784"/>
    <w:rsid w:val="00126335"/>
    <w:rsid w:val="00126A1B"/>
    <w:rsid w:val="001270F3"/>
    <w:rsid w:val="00130209"/>
    <w:rsid w:val="001302D1"/>
    <w:rsid w:val="001304A7"/>
    <w:rsid w:val="00130E5B"/>
    <w:rsid w:val="00131374"/>
    <w:rsid w:val="00131FE3"/>
    <w:rsid w:val="00133008"/>
    <w:rsid w:val="0013359A"/>
    <w:rsid w:val="001346FB"/>
    <w:rsid w:val="00135F81"/>
    <w:rsid w:val="001361AD"/>
    <w:rsid w:val="00137371"/>
    <w:rsid w:val="001374E1"/>
    <w:rsid w:val="00140689"/>
    <w:rsid w:val="00141BF4"/>
    <w:rsid w:val="00141F66"/>
    <w:rsid w:val="00142215"/>
    <w:rsid w:val="00147AB4"/>
    <w:rsid w:val="00151B5F"/>
    <w:rsid w:val="00152197"/>
    <w:rsid w:val="001529BA"/>
    <w:rsid w:val="00154FC0"/>
    <w:rsid w:val="0015562A"/>
    <w:rsid w:val="00157E6D"/>
    <w:rsid w:val="00161BB2"/>
    <w:rsid w:val="001621CB"/>
    <w:rsid w:val="00162980"/>
    <w:rsid w:val="00163F99"/>
    <w:rsid w:val="00164142"/>
    <w:rsid w:val="001653F5"/>
    <w:rsid w:val="00165D65"/>
    <w:rsid w:val="00166F68"/>
    <w:rsid w:val="0017001D"/>
    <w:rsid w:val="00170DFB"/>
    <w:rsid w:val="00172F71"/>
    <w:rsid w:val="0017311A"/>
    <w:rsid w:val="001745D9"/>
    <w:rsid w:val="00174833"/>
    <w:rsid w:val="00175537"/>
    <w:rsid w:val="00176224"/>
    <w:rsid w:val="001777F1"/>
    <w:rsid w:val="001835CF"/>
    <w:rsid w:val="00183C30"/>
    <w:rsid w:val="00186295"/>
    <w:rsid w:val="001871C9"/>
    <w:rsid w:val="001877D3"/>
    <w:rsid w:val="00190A6B"/>
    <w:rsid w:val="001933FE"/>
    <w:rsid w:val="00193634"/>
    <w:rsid w:val="00194A64"/>
    <w:rsid w:val="0019555F"/>
    <w:rsid w:val="001A19DC"/>
    <w:rsid w:val="001A2A8C"/>
    <w:rsid w:val="001A3BC9"/>
    <w:rsid w:val="001A4EB9"/>
    <w:rsid w:val="001A70FE"/>
    <w:rsid w:val="001A78C7"/>
    <w:rsid w:val="001A7AF7"/>
    <w:rsid w:val="001B0F89"/>
    <w:rsid w:val="001B28FA"/>
    <w:rsid w:val="001B2B03"/>
    <w:rsid w:val="001B48B4"/>
    <w:rsid w:val="001B4CDF"/>
    <w:rsid w:val="001B4E1E"/>
    <w:rsid w:val="001B5871"/>
    <w:rsid w:val="001B5D6E"/>
    <w:rsid w:val="001B754E"/>
    <w:rsid w:val="001C226D"/>
    <w:rsid w:val="001C3DC5"/>
    <w:rsid w:val="001C498F"/>
    <w:rsid w:val="001C50F2"/>
    <w:rsid w:val="001C5671"/>
    <w:rsid w:val="001D1125"/>
    <w:rsid w:val="001D13B4"/>
    <w:rsid w:val="001D3CBD"/>
    <w:rsid w:val="001D3EAB"/>
    <w:rsid w:val="001D4663"/>
    <w:rsid w:val="001D7CCE"/>
    <w:rsid w:val="001E03A1"/>
    <w:rsid w:val="001E1AF9"/>
    <w:rsid w:val="001E337C"/>
    <w:rsid w:val="001F0D2A"/>
    <w:rsid w:val="001F1C52"/>
    <w:rsid w:val="001F39D6"/>
    <w:rsid w:val="001F7669"/>
    <w:rsid w:val="00200551"/>
    <w:rsid w:val="0020346C"/>
    <w:rsid w:val="00205393"/>
    <w:rsid w:val="00210006"/>
    <w:rsid w:val="002110C8"/>
    <w:rsid w:val="00213E6C"/>
    <w:rsid w:val="002140B5"/>
    <w:rsid w:val="00214175"/>
    <w:rsid w:val="002162E7"/>
    <w:rsid w:val="00216946"/>
    <w:rsid w:val="0021730B"/>
    <w:rsid w:val="0021746A"/>
    <w:rsid w:val="00220FAA"/>
    <w:rsid w:val="00220FD3"/>
    <w:rsid w:val="00223279"/>
    <w:rsid w:val="0022403D"/>
    <w:rsid w:val="0022516F"/>
    <w:rsid w:val="0022560D"/>
    <w:rsid w:val="00227912"/>
    <w:rsid w:val="00230655"/>
    <w:rsid w:val="00230956"/>
    <w:rsid w:val="002331BA"/>
    <w:rsid w:val="002333C4"/>
    <w:rsid w:val="00233680"/>
    <w:rsid w:val="00233725"/>
    <w:rsid w:val="00233B4E"/>
    <w:rsid w:val="00235B2C"/>
    <w:rsid w:val="00237A54"/>
    <w:rsid w:val="002416F3"/>
    <w:rsid w:val="002443AC"/>
    <w:rsid w:val="00244DB0"/>
    <w:rsid w:val="0024533D"/>
    <w:rsid w:val="00246265"/>
    <w:rsid w:val="00246B12"/>
    <w:rsid w:val="00251B22"/>
    <w:rsid w:val="0025389C"/>
    <w:rsid w:val="00254067"/>
    <w:rsid w:val="002564ED"/>
    <w:rsid w:val="00260779"/>
    <w:rsid w:val="00261965"/>
    <w:rsid w:val="00263A44"/>
    <w:rsid w:val="00263DF1"/>
    <w:rsid w:val="00264D1D"/>
    <w:rsid w:val="0026763C"/>
    <w:rsid w:val="002676C7"/>
    <w:rsid w:val="00267C0F"/>
    <w:rsid w:val="00267C8D"/>
    <w:rsid w:val="00270C86"/>
    <w:rsid w:val="00270EC0"/>
    <w:rsid w:val="0027164A"/>
    <w:rsid w:val="002717F4"/>
    <w:rsid w:val="00275979"/>
    <w:rsid w:val="0027729B"/>
    <w:rsid w:val="002807C7"/>
    <w:rsid w:val="002809BB"/>
    <w:rsid w:val="00280C7E"/>
    <w:rsid w:val="002812B5"/>
    <w:rsid w:val="002818CC"/>
    <w:rsid w:val="00282271"/>
    <w:rsid w:val="00284014"/>
    <w:rsid w:val="002865AC"/>
    <w:rsid w:val="00286890"/>
    <w:rsid w:val="00287B63"/>
    <w:rsid w:val="00291ED2"/>
    <w:rsid w:val="00292163"/>
    <w:rsid w:val="002929FE"/>
    <w:rsid w:val="00293273"/>
    <w:rsid w:val="0029343E"/>
    <w:rsid w:val="00293E7F"/>
    <w:rsid w:val="00294047"/>
    <w:rsid w:val="0029474B"/>
    <w:rsid w:val="00295227"/>
    <w:rsid w:val="002952D3"/>
    <w:rsid w:val="00297DA4"/>
    <w:rsid w:val="002A05AD"/>
    <w:rsid w:val="002A1625"/>
    <w:rsid w:val="002A28AA"/>
    <w:rsid w:val="002A3BFD"/>
    <w:rsid w:val="002A546A"/>
    <w:rsid w:val="002A65C7"/>
    <w:rsid w:val="002A67BE"/>
    <w:rsid w:val="002A6A7A"/>
    <w:rsid w:val="002B0B7A"/>
    <w:rsid w:val="002B1184"/>
    <w:rsid w:val="002B2551"/>
    <w:rsid w:val="002B2ED3"/>
    <w:rsid w:val="002B3029"/>
    <w:rsid w:val="002B4019"/>
    <w:rsid w:val="002B4221"/>
    <w:rsid w:val="002B5810"/>
    <w:rsid w:val="002B6119"/>
    <w:rsid w:val="002B6492"/>
    <w:rsid w:val="002B65BD"/>
    <w:rsid w:val="002B6DAE"/>
    <w:rsid w:val="002C2A47"/>
    <w:rsid w:val="002C2CD8"/>
    <w:rsid w:val="002C2EEF"/>
    <w:rsid w:val="002C35C9"/>
    <w:rsid w:val="002C38A0"/>
    <w:rsid w:val="002C43F3"/>
    <w:rsid w:val="002C480E"/>
    <w:rsid w:val="002C553A"/>
    <w:rsid w:val="002C7C8C"/>
    <w:rsid w:val="002C7F30"/>
    <w:rsid w:val="002D055C"/>
    <w:rsid w:val="002D0CEF"/>
    <w:rsid w:val="002D18A2"/>
    <w:rsid w:val="002D1ECB"/>
    <w:rsid w:val="002D2842"/>
    <w:rsid w:val="002D3147"/>
    <w:rsid w:val="002D62DB"/>
    <w:rsid w:val="002D70FE"/>
    <w:rsid w:val="002D7A4E"/>
    <w:rsid w:val="002D7FE5"/>
    <w:rsid w:val="002E1221"/>
    <w:rsid w:val="002E3CFE"/>
    <w:rsid w:val="002E4381"/>
    <w:rsid w:val="002E562E"/>
    <w:rsid w:val="002E6047"/>
    <w:rsid w:val="002E67DD"/>
    <w:rsid w:val="002E78C9"/>
    <w:rsid w:val="002F086B"/>
    <w:rsid w:val="002F09EF"/>
    <w:rsid w:val="002F0F16"/>
    <w:rsid w:val="002F17A1"/>
    <w:rsid w:val="002F1E8B"/>
    <w:rsid w:val="002F28E7"/>
    <w:rsid w:val="002F2CAF"/>
    <w:rsid w:val="002F4338"/>
    <w:rsid w:val="002F4640"/>
    <w:rsid w:val="002F5857"/>
    <w:rsid w:val="002F60E4"/>
    <w:rsid w:val="00300317"/>
    <w:rsid w:val="003020C6"/>
    <w:rsid w:val="0030235F"/>
    <w:rsid w:val="003053CF"/>
    <w:rsid w:val="00305738"/>
    <w:rsid w:val="00305E2C"/>
    <w:rsid w:val="00310017"/>
    <w:rsid w:val="00310A2E"/>
    <w:rsid w:val="00312A7C"/>
    <w:rsid w:val="00312DDF"/>
    <w:rsid w:val="00313289"/>
    <w:rsid w:val="003140E7"/>
    <w:rsid w:val="00314166"/>
    <w:rsid w:val="003146E7"/>
    <w:rsid w:val="00314927"/>
    <w:rsid w:val="003154E3"/>
    <w:rsid w:val="00315FB2"/>
    <w:rsid w:val="003176DE"/>
    <w:rsid w:val="00317F4A"/>
    <w:rsid w:val="00321B0F"/>
    <w:rsid w:val="00323384"/>
    <w:rsid w:val="00323F85"/>
    <w:rsid w:val="00325870"/>
    <w:rsid w:val="00326285"/>
    <w:rsid w:val="0032674E"/>
    <w:rsid w:val="003272B3"/>
    <w:rsid w:val="00327F7F"/>
    <w:rsid w:val="0033083B"/>
    <w:rsid w:val="00331B53"/>
    <w:rsid w:val="003337E1"/>
    <w:rsid w:val="00334180"/>
    <w:rsid w:val="003356B8"/>
    <w:rsid w:val="00335F54"/>
    <w:rsid w:val="00337362"/>
    <w:rsid w:val="00340118"/>
    <w:rsid w:val="0034230B"/>
    <w:rsid w:val="003423F6"/>
    <w:rsid w:val="00342FA2"/>
    <w:rsid w:val="003430E9"/>
    <w:rsid w:val="00343A9A"/>
    <w:rsid w:val="0034497A"/>
    <w:rsid w:val="00345840"/>
    <w:rsid w:val="00345A5E"/>
    <w:rsid w:val="00347534"/>
    <w:rsid w:val="003540DF"/>
    <w:rsid w:val="00354276"/>
    <w:rsid w:val="00354C90"/>
    <w:rsid w:val="00355D4F"/>
    <w:rsid w:val="0036145D"/>
    <w:rsid w:val="00363F8D"/>
    <w:rsid w:val="003652F4"/>
    <w:rsid w:val="003658D7"/>
    <w:rsid w:val="00367FD1"/>
    <w:rsid w:val="003709F7"/>
    <w:rsid w:val="00375ABC"/>
    <w:rsid w:val="00376A4E"/>
    <w:rsid w:val="00376FAC"/>
    <w:rsid w:val="0038012C"/>
    <w:rsid w:val="00380A6E"/>
    <w:rsid w:val="00381E06"/>
    <w:rsid w:val="003825E2"/>
    <w:rsid w:val="0038535F"/>
    <w:rsid w:val="00385AE0"/>
    <w:rsid w:val="00386B16"/>
    <w:rsid w:val="00386C3E"/>
    <w:rsid w:val="00390CB4"/>
    <w:rsid w:val="003940B2"/>
    <w:rsid w:val="00395429"/>
    <w:rsid w:val="003A1E71"/>
    <w:rsid w:val="003A21AB"/>
    <w:rsid w:val="003A3AEC"/>
    <w:rsid w:val="003A403B"/>
    <w:rsid w:val="003A44F3"/>
    <w:rsid w:val="003A5592"/>
    <w:rsid w:val="003A5D72"/>
    <w:rsid w:val="003B361B"/>
    <w:rsid w:val="003B5728"/>
    <w:rsid w:val="003B5A22"/>
    <w:rsid w:val="003B6218"/>
    <w:rsid w:val="003B6761"/>
    <w:rsid w:val="003B6E24"/>
    <w:rsid w:val="003C20BE"/>
    <w:rsid w:val="003C2693"/>
    <w:rsid w:val="003C2F1C"/>
    <w:rsid w:val="003C48CD"/>
    <w:rsid w:val="003C4CBE"/>
    <w:rsid w:val="003C5089"/>
    <w:rsid w:val="003C535D"/>
    <w:rsid w:val="003C6873"/>
    <w:rsid w:val="003C72A9"/>
    <w:rsid w:val="003C764E"/>
    <w:rsid w:val="003D0054"/>
    <w:rsid w:val="003D1715"/>
    <w:rsid w:val="003D17BD"/>
    <w:rsid w:val="003D1AED"/>
    <w:rsid w:val="003D2132"/>
    <w:rsid w:val="003D2965"/>
    <w:rsid w:val="003D4597"/>
    <w:rsid w:val="003D56DD"/>
    <w:rsid w:val="003D7A32"/>
    <w:rsid w:val="003E216F"/>
    <w:rsid w:val="003E382B"/>
    <w:rsid w:val="003E4350"/>
    <w:rsid w:val="003E574A"/>
    <w:rsid w:val="003E5A92"/>
    <w:rsid w:val="003E6100"/>
    <w:rsid w:val="003F0ACA"/>
    <w:rsid w:val="003F0C15"/>
    <w:rsid w:val="003F121F"/>
    <w:rsid w:val="003F196D"/>
    <w:rsid w:val="003F4975"/>
    <w:rsid w:val="003F6B08"/>
    <w:rsid w:val="003F6EB7"/>
    <w:rsid w:val="003F7AA7"/>
    <w:rsid w:val="004009D5"/>
    <w:rsid w:val="00402449"/>
    <w:rsid w:val="00402C4A"/>
    <w:rsid w:val="0040356B"/>
    <w:rsid w:val="004051C4"/>
    <w:rsid w:val="004055DE"/>
    <w:rsid w:val="00406BDC"/>
    <w:rsid w:val="00407B30"/>
    <w:rsid w:val="00407F89"/>
    <w:rsid w:val="00410C2F"/>
    <w:rsid w:val="00411DDB"/>
    <w:rsid w:val="00412AF5"/>
    <w:rsid w:val="004133BC"/>
    <w:rsid w:val="00413D99"/>
    <w:rsid w:val="004142C6"/>
    <w:rsid w:val="004162F7"/>
    <w:rsid w:val="004169AD"/>
    <w:rsid w:val="004200E3"/>
    <w:rsid w:val="0042274F"/>
    <w:rsid w:val="004228D6"/>
    <w:rsid w:val="00423483"/>
    <w:rsid w:val="004253EC"/>
    <w:rsid w:val="00425445"/>
    <w:rsid w:val="00425789"/>
    <w:rsid w:val="004259DC"/>
    <w:rsid w:val="00426B3C"/>
    <w:rsid w:val="00432F2F"/>
    <w:rsid w:val="004337BE"/>
    <w:rsid w:val="00433EDD"/>
    <w:rsid w:val="004352E4"/>
    <w:rsid w:val="00435B43"/>
    <w:rsid w:val="00436A8D"/>
    <w:rsid w:val="00437457"/>
    <w:rsid w:val="00437E2E"/>
    <w:rsid w:val="00442C1B"/>
    <w:rsid w:val="004473E9"/>
    <w:rsid w:val="00450DCF"/>
    <w:rsid w:val="00451410"/>
    <w:rsid w:val="004526F0"/>
    <w:rsid w:val="00452FDC"/>
    <w:rsid w:val="00453350"/>
    <w:rsid w:val="00453E4F"/>
    <w:rsid w:val="00454332"/>
    <w:rsid w:val="0045439A"/>
    <w:rsid w:val="004547E4"/>
    <w:rsid w:val="00456DC5"/>
    <w:rsid w:val="004576E9"/>
    <w:rsid w:val="0046428F"/>
    <w:rsid w:val="00465241"/>
    <w:rsid w:val="00470721"/>
    <w:rsid w:val="0047243E"/>
    <w:rsid w:val="00473D67"/>
    <w:rsid w:val="00473EB5"/>
    <w:rsid w:val="0047429C"/>
    <w:rsid w:val="00476638"/>
    <w:rsid w:val="00477696"/>
    <w:rsid w:val="00480CAA"/>
    <w:rsid w:val="004819E8"/>
    <w:rsid w:val="00482AA2"/>
    <w:rsid w:val="004839E0"/>
    <w:rsid w:val="00484A35"/>
    <w:rsid w:val="0048516B"/>
    <w:rsid w:val="00485FD1"/>
    <w:rsid w:val="00486805"/>
    <w:rsid w:val="00487124"/>
    <w:rsid w:val="004873F0"/>
    <w:rsid w:val="00490510"/>
    <w:rsid w:val="00491AFE"/>
    <w:rsid w:val="00492BFD"/>
    <w:rsid w:val="004930FC"/>
    <w:rsid w:val="00493863"/>
    <w:rsid w:val="004A2621"/>
    <w:rsid w:val="004A292F"/>
    <w:rsid w:val="004A3097"/>
    <w:rsid w:val="004A4176"/>
    <w:rsid w:val="004A5356"/>
    <w:rsid w:val="004A5765"/>
    <w:rsid w:val="004A755D"/>
    <w:rsid w:val="004A79D8"/>
    <w:rsid w:val="004B15FA"/>
    <w:rsid w:val="004B22F3"/>
    <w:rsid w:val="004B2ADC"/>
    <w:rsid w:val="004B2BA0"/>
    <w:rsid w:val="004B454C"/>
    <w:rsid w:val="004B4992"/>
    <w:rsid w:val="004B5EAF"/>
    <w:rsid w:val="004B5FC4"/>
    <w:rsid w:val="004B616C"/>
    <w:rsid w:val="004C157C"/>
    <w:rsid w:val="004C1D65"/>
    <w:rsid w:val="004C2764"/>
    <w:rsid w:val="004C2D20"/>
    <w:rsid w:val="004C30E1"/>
    <w:rsid w:val="004C7331"/>
    <w:rsid w:val="004D2337"/>
    <w:rsid w:val="004D2642"/>
    <w:rsid w:val="004D2FF0"/>
    <w:rsid w:val="004D37CB"/>
    <w:rsid w:val="004D43F4"/>
    <w:rsid w:val="004D496D"/>
    <w:rsid w:val="004D7575"/>
    <w:rsid w:val="004D7CD2"/>
    <w:rsid w:val="004E227F"/>
    <w:rsid w:val="004E330C"/>
    <w:rsid w:val="004E576B"/>
    <w:rsid w:val="004E57E4"/>
    <w:rsid w:val="004E6782"/>
    <w:rsid w:val="004F10DF"/>
    <w:rsid w:val="004F112B"/>
    <w:rsid w:val="004F18D6"/>
    <w:rsid w:val="004F1CDD"/>
    <w:rsid w:val="004F225A"/>
    <w:rsid w:val="004F3495"/>
    <w:rsid w:val="004F37C6"/>
    <w:rsid w:val="004F5B53"/>
    <w:rsid w:val="004F76EB"/>
    <w:rsid w:val="004F7E43"/>
    <w:rsid w:val="00500869"/>
    <w:rsid w:val="005009D4"/>
    <w:rsid w:val="00500C4C"/>
    <w:rsid w:val="00501062"/>
    <w:rsid w:val="0050397E"/>
    <w:rsid w:val="00504B78"/>
    <w:rsid w:val="005066CA"/>
    <w:rsid w:val="00506D98"/>
    <w:rsid w:val="005126FF"/>
    <w:rsid w:val="00512892"/>
    <w:rsid w:val="00513E3F"/>
    <w:rsid w:val="0051530E"/>
    <w:rsid w:val="00515888"/>
    <w:rsid w:val="00515902"/>
    <w:rsid w:val="00515C40"/>
    <w:rsid w:val="00517F35"/>
    <w:rsid w:val="005216E4"/>
    <w:rsid w:val="00522830"/>
    <w:rsid w:val="00523253"/>
    <w:rsid w:val="00525616"/>
    <w:rsid w:val="0052584A"/>
    <w:rsid w:val="005264E2"/>
    <w:rsid w:val="005270B5"/>
    <w:rsid w:val="00527110"/>
    <w:rsid w:val="00530067"/>
    <w:rsid w:val="0053046A"/>
    <w:rsid w:val="00532D8D"/>
    <w:rsid w:val="00533244"/>
    <w:rsid w:val="00536634"/>
    <w:rsid w:val="00536CE3"/>
    <w:rsid w:val="00536D2B"/>
    <w:rsid w:val="00537415"/>
    <w:rsid w:val="005404E5"/>
    <w:rsid w:val="0054176A"/>
    <w:rsid w:val="005421D7"/>
    <w:rsid w:val="00542464"/>
    <w:rsid w:val="0054267A"/>
    <w:rsid w:val="00542F1B"/>
    <w:rsid w:val="00542F65"/>
    <w:rsid w:val="0054340B"/>
    <w:rsid w:val="00543E21"/>
    <w:rsid w:val="00546182"/>
    <w:rsid w:val="00547476"/>
    <w:rsid w:val="0055044D"/>
    <w:rsid w:val="005504CE"/>
    <w:rsid w:val="00550C97"/>
    <w:rsid w:val="00552180"/>
    <w:rsid w:val="005529A7"/>
    <w:rsid w:val="00552DBE"/>
    <w:rsid w:val="00553CE4"/>
    <w:rsid w:val="00555374"/>
    <w:rsid w:val="00555547"/>
    <w:rsid w:val="00556099"/>
    <w:rsid w:val="00556198"/>
    <w:rsid w:val="0055669E"/>
    <w:rsid w:val="0055697F"/>
    <w:rsid w:val="00556C6D"/>
    <w:rsid w:val="0055793B"/>
    <w:rsid w:val="00557A69"/>
    <w:rsid w:val="0056122B"/>
    <w:rsid w:val="005615F6"/>
    <w:rsid w:val="00562EF4"/>
    <w:rsid w:val="00563A8B"/>
    <w:rsid w:val="00563BDC"/>
    <w:rsid w:val="005640E8"/>
    <w:rsid w:val="005646F9"/>
    <w:rsid w:val="00564AB1"/>
    <w:rsid w:val="00564C96"/>
    <w:rsid w:val="005660A8"/>
    <w:rsid w:val="00567144"/>
    <w:rsid w:val="00572851"/>
    <w:rsid w:val="0057797C"/>
    <w:rsid w:val="005779BE"/>
    <w:rsid w:val="0058008A"/>
    <w:rsid w:val="0058020B"/>
    <w:rsid w:val="0058033C"/>
    <w:rsid w:val="00580572"/>
    <w:rsid w:val="00580FBC"/>
    <w:rsid w:val="00582B6A"/>
    <w:rsid w:val="005903F6"/>
    <w:rsid w:val="005920BA"/>
    <w:rsid w:val="00592E7D"/>
    <w:rsid w:val="00593448"/>
    <w:rsid w:val="00594A38"/>
    <w:rsid w:val="00594F3A"/>
    <w:rsid w:val="005963E0"/>
    <w:rsid w:val="005967ED"/>
    <w:rsid w:val="005A14A0"/>
    <w:rsid w:val="005A797D"/>
    <w:rsid w:val="005A7A9A"/>
    <w:rsid w:val="005B0580"/>
    <w:rsid w:val="005B08EB"/>
    <w:rsid w:val="005B0E7B"/>
    <w:rsid w:val="005B1205"/>
    <w:rsid w:val="005B255C"/>
    <w:rsid w:val="005B3925"/>
    <w:rsid w:val="005B3E3A"/>
    <w:rsid w:val="005B3F45"/>
    <w:rsid w:val="005B40A3"/>
    <w:rsid w:val="005B4DD5"/>
    <w:rsid w:val="005B5511"/>
    <w:rsid w:val="005B55D4"/>
    <w:rsid w:val="005C0B35"/>
    <w:rsid w:val="005C0BE3"/>
    <w:rsid w:val="005C3039"/>
    <w:rsid w:val="005C3A70"/>
    <w:rsid w:val="005C418B"/>
    <w:rsid w:val="005C443A"/>
    <w:rsid w:val="005C56AD"/>
    <w:rsid w:val="005C58BF"/>
    <w:rsid w:val="005C5955"/>
    <w:rsid w:val="005C5DF3"/>
    <w:rsid w:val="005C6E1E"/>
    <w:rsid w:val="005C728C"/>
    <w:rsid w:val="005D0DEC"/>
    <w:rsid w:val="005D20CA"/>
    <w:rsid w:val="005D2BDA"/>
    <w:rsid w:val="005D4ADB"/>
    <w:rsid w:val="005D6DBC"/>
    <w:rsid w:val="005D7C70"/>
    <w:rsid w:val="005E057E"/>
    <w:rsid w:val="005E15E1"/>
    <w:rsid w:val="005E1DFA"/>
    <w:rsid w:val="005E23FA"/>
    <w:rsid w:val="005E32B5"/>
    <w:rsid w:val="005E40C5"/>
    <w:rsid w:val="005E48CE"/>
    <w:rsid w:val="005E7400"/>
    <w:rsid w:val="005E747E"/>
    <w:rsid w:val="005F060F"/>
    <w:rsid w:val="005F09DB"/>
    <w:rsid w:val="005F0D78"/>
    <w:rsid w:val="005F137A"/>
    <w:rsid w:val="005F1478"/>
    <w:rsid w:val="005F178D"/>
    <w:rsid w:val="005F212B"/>
    <w:rsid w:val="005F2600"/>
    <w:rsid w:val="005F363B"/>
    <w:rsid w:val="005F50F9"/>
    <w:rsid w:val="005F7586"/>
    <w:rsid w:val="00600667"/>
    <w:rsid w:val="00600BE2"/>
    <w:rsid w:val="00605032"/>
    <w:rsid w:val="0060572A"/>
    <w:rsid w:val="006057F7"/>
    <w:rsid w:val="00605FDD"/>
    <w:rsid w:val="00606228"/>
    <w:rsid w:val="0060664E"/>
    <w:rsid w:val="00606E9D"/>
    <w:rsid w:val="00607089"/>
    <w:rsid w:val="00611B58"/>
    <w:rsid w:val="006128F6"/>
    <w:rsid w:val="00613392"/>
    <w:rsid w:val="00614410"/>
    <w:rsid w:val="0061482E"/>
    <w:rsid w:val="0061583C"/>
    <w:rsid w:val="00615A37"/>
    <w:rsid w:val="00615FD1"/>
    <w:rsid w:val="00616E19"/>
    <w:rsid w:val="0061718E"/>
    <w:rsid w:val="006177B0"/>
    <w:rsid w:val="0062032E"/>
    <w:rsid w:val="00621D8C"/>
    <w:rsid w:val="00621E64"/>
    <w:rsid w:val="00622CDC"/>
    <w:rsid w:val="00625197"/>
    <w:rsid w:val="00626132"/>
    <w:rsid w:val="00627AC8"/>
    <w:rsid w:val="00627AE5"/>
    <w:rsid w:val="00627E0B"/>
    <w:rsid w:val="006300CD"/>
    <w:rsid w:val="00630F4F"/>
    <w:rsid w:val="0063145D"/>
    <w:rsid w:val="00631734"/>
    <w:rsid w:val="006329F2"/>
    <w:rsid w:val="00632A70"/>
    <w:rsid w:val="00632FF9"/>
    <w:rsid w:val="006333AB"/>
    <w:rsid w:val="00633B3D"/>
    <w:rsid w:val="00633FA4"/>
    <w:rsid w:val="0063621F"/>
    <w:rsid w:val="00641693"/>
    <w:rsid w:val="00641F00"/>
    <w:rsid w:val="0064383E"/>
    <w:rsid w:val="0064773D"/>
    <w:rsid w:val="00652C6F"/>
    <w:rsid w:val="00654109"/>
    <w:rsid w:val="006541EC"/>
    <w:rsid w:val="00656FF0"/>
    <w:rsid w:val="00661636"/>
    <w:rsid w:val="00661B4E"/>
    <w:rsid w:val="00662D0B"/>
    <w:rsid w:val="006642A2"/>
    <w:rsid w:val="00664731"/>
    <w:rsid w:val="00664738"/>
    <w:rsid w:val="00665CDD"/>
    <w:rsid w:val="0066623A"/>
    <w:rsid w:val="0067005D"/>
    <w:rsid w:val="00670413"/>
    <w:rsid w:val="0067072F"/>
    <w:rsid w:val="0067116F"/>
    <w:rsid w:val="006731FB"/>
    <w:rsid w:val="00677547"/>
    <w:rsid w:val="00677727"/>
    <w:rsid w:val="0067780E"/>
    <w:rsid w:val="0068002A"/>
    <w:rsid w:val="00680BB6"/>
    <w:rsid w:val="006823C1"/>
    <w:rsid w:val="00684081"/>
    <w:rsid w:val="0068425D"/>
    <w:rsid w:val="00686527"/>
    <w:rsid w:val="006868F8"/>
    <w:rsid w:val="00686F1B"/>
    <w:rsid w:val="00687312"/>
    <w:rsid w:val="0068743A"/>
    <w:rsid w:val="0069009C"/>
    <w:rsid w:val="00690807"/>
    <w:rsid w:val="0069139B"/>
    <w:rsid w:val="00691630"/>
    <w:rsid w:val="00691CB5"/>
    <w:rsid w:val="00694980"/>
    <w:rsid w:val="00696560"/>
    <w:rsid w:val="0069781C"/>
    <w:rsid w:val="006A0AB2"/>
    <w:rsid w:val="006A0FF0"/>
    <w:rsid w:val="006A4AA1"/>
    <w:rsid w:val="006A50AF"/>
    <w:rsid w:val="006A5D8B"/>
    <w:rsid w:val="006A69C6"/>
    <w:rsid w:val="006B0C7E"/>
    <w:rsid w:val="006B23C2"/>
    <w:rsid w:val="006B24A1"/>
    <w:rsid w:val="006B25AB"/>
    <w:rsid w:val="006B2A2E"/>
    <w:rsid w:val="006B2FD6"/>
    <w:rsid w:val="006B3708"/>
    <w:rsid w:val="006B4118"/>
    <w:rsid w:val="006B512E"/>
    <w:rsid w:val="006B6076"/>
    <w:rsid w:val="006C0856"/>
    <w:rsid w:val="006C26A6"/>
    <w:rsid w:val="006C4F6B"/>
    <w:rsid w:val="006C7DC9"/>
    <w:rsid w:val="006D1311"/>
    <w:rsid w:val="006D1DC1"/>
    <w:rsid w:val="006D2155"/>
    <w:rsid w:val="006D253D"/>
    <w:rsid w:val="006D2917"/>
    <w:rsid w:val="006E14D6"/>
    <w:rsid w:val="006E2DBD"/>
    <w:rsid w:val="006E3DD7"/>
    <w:rsid w:val="006E4443"/>
    <w:rsid w:val="006E477F"/>
    <w:rsid w:val="006E6A21"/>
    <w:rsid w:val="006E6B27"/>
    <w:rsid w:val="006F0FB8"/>
    <w:rsid w:val="006F1350"/>
    <w:rsid w:val="006F1774"/>
    <w:rsid w:val="006F1F2A"/>
    <w:rsid w:val="006F3DC5"/>
    <w:rsid w:val="006F5510"/>
    <w:rsid w:val="006F78C9"/>
    <w:rsid w:val="0070054E"/>
    <w:rsid w:val="0070062D"/>
    <w:rsid w:val="0070341B"/>
    <w:rsid w:val="007042B3"/>
    <w:rsid w:val="007052CA"/>
    <w:rsid w:val="0070707C"/>
    <w:rsid w:val="00710B9C"/>
    <w:rsid w:val="00711007"/>
    <w:rsid w:val="007127E1"/>
    <w:rsid w:val="0071384C"/>
    <w:rsid w:val="00714976"/>
    <w:rsid w:val="0071542A"/>
    <w:rsid w:val="00715BC5"/>
    <w:rsid w:val="00720FD2"/>
    <w:rsid w:val="00722C04"/>
    <w:rsid w:val="00725705"/>
    <w:rsid w:val="007267C4"/>
    <w:rsid w:val="00731CAE"/>
    <w:rsid w:val="007338CD"/>
    <w:rsid w:val="0073412B"/>
    <w:rsid w:val="00735431"/>
    <w:rsid w:val="007364F0"/>
    <w:rsid w:val="00742283"/>
    <w:rsid w:val="0074538D"/>
    <w:rsid w:val="00746661"/>
    <w:rsid w:val="00747215"/>
    <w:rsid w:val="0074771D"/>
    <w:rsid w:val="00747745"/>
    <w:rsid w:val="00747F2F"/>
    <w:rsid w:val="0075080F"/>
    <w:rsid w:val="007525BE"/>
    <w:rsid w:val="00752B48"/>
    <w:rsid w:val="0075521A"/>
    <w:rsid w:val="00755473"/>
    <w:rsid w:val="007554F0"/>
    <w:rsid w:val="007560ED"/>
    <w:rsid w:val="00756550"/>
    <w:rsid w:val="007567DC"/>
    <w:rsid w:val="00756CFD"/>
    <w:rsid w:val="007579E1"/>
    <w:rsid w:val="007605FB"/>
    <w:rsid w:val="00760C7B"/>
    <w:rsid w:val="00763488"/>
    <w:rsid w:val="007641DF"/>
    <w:rsid w:val="00764F8A"/>
    <w:rsid w:val="00766D0D"/>
    <w:rsid w:val="00766D32"/>
    <w:rsid w:val="00767087"/>
    <w:rsid w:val="007674AA"/>
    <w:rsid w:val="00770144"/>
    <w:rsid w:val="00770145"/>
    <w:rsid w:val="00770579"/>
    <w:rsid w:val="0077130D"/>
    <w:rsid w:val="00775973"/>
    <w:rsid w:val="00777692"/>
    <w:rsid w:val="00777CA5"/>
    <w:rsid w:val="00780777"/>
    <w:rsid w:val="00780849"/>
    <w:rsid w:val="00782B96"/>
    <w:rsid w:val="007855B7"/>
    <w:rsid w:val="00786691"/>
    <w:rsid w:val="0078723B"/>
    <w:rsid w:val="00787969"/>
    <w:rsid w:val="007903EA"/>
    <w:rsid w:val="007904D6"/>
    <w:rsid w:val="00791F3F"/>
    <w:rsid w:val="0079279E"/>
    <w:rsid w:val="007934DA"/>
    <w:rsid w:val="00794574"/>
    <w:rsid w:val="007945E8"/>
    <w:rsid w:val="00795FE1"/>
    <w:rsid w:val="00796B02"/>
    <w:rsid w:val="007A0467"/>
    <w:rsid w:val="007A0AC9"/>
    <w:rsid w:val="007A0F05"/>
    <w:rsid w:val="007A3BD9"/>
    <w:rsid w:val="007A4D66"/>
    <w:rsid w:val="007A6824"/>
    <w:rsid w:val="007A6830"/>
    <w:rsid w:val="007A743D"/>
    <w:rsid w:val="007B01BF"/>
    <w:rsid w:val="007B1C65"/>
    <w:rsid w:val="007B1CEB"/>
    <w:rsid w:val="007B1FEC"/>
    <w:rsid w:val="007B26FC"/>
    <w:rsid w:val="007B6093"/>
    <w:rsid w:val="007B61EA"/>
    <w:rsid w:val="007B70E6"/>
    <w:rsid w:val="007B73EE"/>
    <w:rsid w:val="007B7491"/>
    <w:rsid w:val="007C07C5"/>
    <w:rsid w:val="007C0BF3"/>
    <w:rsid w:val="007C1C59"/>
    <w:rsid w:val="007C206F"/>
    <w:rsid w:val="007C25D2"/>
    <w:rsid w:val="007C51F1"/>
    <w:rsid w:val="007C6555"/>
    <w:rsid w:val="007C6715"/>
    <w:rsid w:val="007C6F36"/>
    <w:rsid w:val="007C7BC5"/>
    <w:rsid w:val="007D110B"/>
    <w:rsid w:val="007D1FF1"/>
    <w:rsid w:val="007D4198"/>
    <w:rsid w:val="007D4547"/>
    <w:rsid w:val="007D554A"/>
    <w:rsid w:val="007D62B8"/>
    <w:rsid w:val="007D7403"/>
    <w:rsid w:val="007D7869"/>
    <w:rsid w:val="007E02C3"/>
    <w:rsid w:val="007E0C93"/>
    <w:rsid w:val="007E1D5B"/>
    <w:rsid w:val="007E2893"/>
    <w:rsid w:val="007E3792"/>
    <w:rsid w:val="007E3A4F"/>
    <w:rsid w:val="007F090D"/>
    <w:rsid w:val="007F0D5B"/>
    <w:rsid w:val="007F248B"/>
    <w:rsid w:val="007F2AEA"/>
    <w:rsid w:val="007F2F0A"/>
    <w:rsid w:val="007F457A"/>
    <w:rsid w:val="007F66CD"/>
    <w:rsid w:val="007F743A"/>
    <w:rsid w:val="00800405"/>
    <w:rsid w:val="00800D81"/>
    <w:rsid w:val="00802551"/>
    <w:rsid w:val="008031C7"/>
    <w:rsid w:val="00803878"/>
    <w:rsid w:val="00803BE7"/>
    <w:rsid w:val="00806B39"/>
    <w:rsid w:val="00810E3F"/>
    <w:rsid w:val="0081282E"/>
    <w:rsid w:val="00814760"/>
    <w:rsid w:val="00815C40"/>
    <w:rsid w:val="008170E4"/>
    <w:rsid w:val="008202B4"/>
    <w:rsid w:val="00822463"/>
    <w:rsid w:val="008227ED"/>
    <w:rsid w:val="008235EB"/>
    <w:rsid w:val="00823832"/>
    <w:rsid w:val="00824714"/>
    <w:rsid w:val="00830553"/>
    <w:rsid w:val="008345DC"/>
    <w:rsid w:val="0083687F"/>
    <w:rsid w:val="0084065E"/>
    <w:rsid w:val="008412F6"/>
    <w:rsid w:val="008422D9"/>
    <w:rsid w:val="00843272"/>
    <w:rsid w:val="00846F64"/>
    <w:rsid w:val="00847DD3"/>
    <w:rsid w:val="00850FB6"/>
    <w:rsid w:val="008513C5"/>
    <w:rsid w:val="0085372A"/>
    <w:rsid w:val="00853E23"/>
    <w:rsid w:val="0085426F"/>
    <w:rsid w:val="00855A2F"/>
    <w:rsid w:val="00856529"/>
    <w:rsid w:val="00857889"/>
    <w:rsid w:val="00857F77"/>
    <w:rsid w:val="00860B23"/>
    <w:rsid w:val="00861D06"/>
    <w:rsid w:val="00861E31"/>
    <w:rsid w:val="00864593"/>
    <w:rsid w:val="00864DF9"/>
    <w:rsid w:val="00866C4A"/>
    <w:rsid w:val="00866EE7"/>
    <w:rsid w:val="00867687"/>
    <w:rsid w:val="00867973"/>
    <w:rsid w:val="00873683"/>
    <w:rsid w:val="0087433F"/>
    <w:rsid w:val="008774D5"/>
    <w:rsid w:val="00880765"/>
    <w:rsid w:val="008834C9"/>
    <w:rsid w:val="00883E46"/>
    <w:rsid w:val="008843D4"/>
    <w:rsid w:val="00884D85"/>
    <w:rsid w:val="0088655D"/>
    <w:rsid w:val="00891104"/>
    <w:rsid w:val="00892115"/>
    <w:rsid w:val="00894129"/>
    <w:rsid w:val="0089660A"/>
    <w:rsid w:val="00896F16"/>
    <w:rsid w:val="0089707B"/>
    <w:rsid w:val="008A190C"/>
    <w:rsid w:val="008A3A0A"/>
    <w:rsid w:val="008A5AFA"/>
    <w:rsid w:val="008A5C42"/>
    <w:rsid w:val="008A6901"/>
    <w:rsid w:val="008A755D"/>
    <w:rsid w:val="008A7C6F"/>
    <w:rsid w:val="008A7F66"/>
    <w:rsid w:val="008A7FBF"/>
    <w:rsid w:val="008B2D9E"/>
    <w:rsid w:val="008B39B3"/>
    <w:rsid w:val="008B4770"/>
    <w:rsid w:val="008B4AE5"/>
    <w:rsid w:val="008B5CE0"/>
    <w:rsid w:val="008B5E80"/>
    <w:rsid w:val="008C002D"/>
    <w:rsid w:val="008C114A"/>
    <w:rsid w:val="008C256A"/>
    <w:rsid w:val="008C3D5A"/>
    <w:rsid w:val="008C554B"/>
    <w:rsid w:val="008C574C"/>
    <w:rsid w:val="008C6846"/>
    <w:rsid w:val="008C73F5"/>
    <w:rsid w:val="008D1119"/>
    <w:rsid w:val="008D2967"/>
    <w:rsid w:val="008D344F"/>
    <w:rsid w:val="008D4C37"/>
    <w:rsid w:val="008D4F1F"/>
    <w:rsid w:val="008D4FA0"/>
    <w:rsid w:val="008D63AE"/>
    <w:rsid w:val="008D63C9"/>
    <w:rsid w:val="008D64E3"/>
    <w:rsid w:val="008D722A"/>
    <w:rsid w:val="008E0204"/>
    <w:rsid w:val="008E11C8"/>
    <w:rsid w:val="008E15CC"/>
    <w:rsid w:val="008E3163"/>
    <w:rsid w:val="008E5498"/>
    <w:rsid w:val="008E6F5F"/>
    <w:rsid w:val="008F10FE"/>
    <w:rsid w:val="008F1AAE"/>
    <w:rsid w:val="008F428E"/>
    <w:rsid w:val="008F4C5A"/>
    <w:rsid w:val="008F4E9C"/>
    <w:rsid w:val="008F5CC3"/>
    <w:rsid w:val="008F5F8C"/>
    <w:rsid w:val="008F6C60"/>
    <w:rsid w:val="008F793D"/>
    <w:rsid w:val="009028CB"/>
    <w:rsid w:val="00902AE8"/>
    <w:rsid w:val="00903B48"/>
    <w:rsid w:val="00906547"/>
    <w:rsid w:val="00911381"/>
    <w:rsid w:val="009123EC"/>
    <w:rsid w:val="009135D3"/>
    <w:rsid w:val="00916136"/>
    <w:rsid w:val="009166B5"/>
    <w:rsid w:val="00917015"/>
    <w:rsid w:val="00917BA8"/>
    <w:rsid w:val="00921315"/>
    <w:rsid w:val="00921FAF"/>
    <w:rsid w:val="0092269E"/>
    <w:rsid w:val="00925314"/>
    <w:rsid w:val="009253E4"/>
    <w:rsid w:val="00925542"/>
    <w:rsid w:val="00926E05"/>
    <w:rsid w:val="00927BB9"/>
    <w:rsid w:val="0093048D"/>
    <w:rsid w:val="00931F59"/>
    <w:rsid w:val="00932E36"/>
    <w:rsid w:val="009349CA"/>
    <w:rsid w:val="00934A07"/>
    <w:rsid w:val="0093589B"/>
    <w:rsid w:val="00936739"/>
    <w:rsid w:val="00940333"/>
    <w:rsid w:val="0094105F"/>
    <w:rsid w:val="009410D4"/>
    <w:rsid w:val="009418A2"/>
    <w:rsid w:val="00942AA3"/>
    <w:rsid w:val="00942E95"/>
    <w:rsid w:val="00944AC1"/>
    <w:rsid w:val="00946F3B"/>
    <w:rsid w:val="00951483"/>
    <w:rsid w:val="00951D93"/>
    <w:rsid w:val="009538E2"/>
    <w:rsid w:val="00953FE0"/>
    <w:rsid w:val="00955EB7"/>
    <w:rsid w:val="00956880"/>
    <w:rsid w:val="00957522"/>
    <w:rsid w:val="009579ED"/>
    <w:rsid w:val="00957B4F"/>
    <w:rsid w:val="00964268"/>
    <w:rsid w:val="009669D1"/>
    <w:rsid w:val="00966E61"/>
    <w:rsid w:val="00966F75"/>
    <w:rsid w:val="00972479"/>
    <w:rsid w:val="00973EA1"/>
    <w:rsid w:val="00974F59"/>
    <w:rsid w:val="0097593F"/>
    <w:rsid w:val="00976B00"/>
    <w:rsid w:val="00976B3E"/>
    <w:rsid w:val="0098211C"/>
    <w:rsid w:val="0098484C"/>
    <w:rsid w:val="00985234"/>
    <w:rsid w:val="00985B9A"/>
    <w:rsid w:val="00985C02"/>
    <w:rsid w:val="0098799B"/>
    <w:rsid w:val="00990490"/>
    <w:rsid w:val="00990BEA"/>
    <w:rsid w:val="00991B43"/>
    <w:rsid w:val="009926AD"/>
    <w:rsid w:val="00993D02"/>
    <w:rsid w:val="00995813"/>
    <w:rsid w:val="00995FD4"/>
    <w:rsid w:val="009A2002"/>
    <w:rsid w:val="009A2248"/>
    <w:rsid w:val="009A2529"/>
    <w:rsid w:val="009A45A6"/>
    <w:rsid w:val="009A504C"/>
    <w:rsid w:val="009A790A"/>
    <w:rsid w:val="009B050C"/>
    <w:rsid w:val="009B1379"/>
    <w:rsid w:val="009B2FD5"/>
    <w:rsid w:val="009B35D7"/>
    <w:rsid w:val="009B3E08"/>
    <w:rsid w:val="009B6EC8"/>
    <w:rsid w:val="009B7B58"/>
    <w:rsid w:val="009C0646"/>
    <w:rsid w:val="009C0CCF"/>
    <w:rsid w:val="009C0DE5"/>
    <w:rsid w:val="009C0F76"/>
    <w:rsid w:val="009C5055"/>
    <w:rsid w:val="009C554E"/>
    <w:rsid w:val="009C648C"/>
    <w:rsid w:val="009C68FB"/>
    <w:rsid w:val="009C6C9C"/>
    <w:rsid w:val="009C7435"/>
    <w:rsid w:val="009D00B6"/>
    <w:rsid w:val="009D01CD"/>
    <w:rsid w:val="009D06B6"/>
    <w:rsid w:val="009D0B95"/>
    <w:rsid w:val="009D2208"/>
    <w:rsid w:val="009D2DE4"/>
    <w:rsid w:val="009D2E71"/>
    <w:rsid w:val="009D38B8"/>
    <w:rsid w:val="009D4215"/>
    <w:rsid w:val="009D796D"/>
    <w:rsid w:val="009D7E29"/>
    <w:rsid w:val="009D7EA6"/>
    <w:rsid w:val="009E0AA9"/>
    <w:rsid w:val="009E261E"/>
    <w:rsid w:val="009E2829"/>
    <w:rsid w:val="009E3937"/>
    <w:rsid w:val="009E5972"/>
    <w:rsid w:val="009E5F26"/>
    <w:rsid w:val="009E6AC8"/>
    <w:rsid w:val="009E797B"/>
    <w:rsid w:val="009F0123"/>
    <w:rsid w:val="009F102B"/>
    <w:rsid w:val="009F11B2"/>
    <w:rsid w:val="009F4328"/>
    <w:rsid w:val="009F5F68"/>
    <w:rsid w:val="009F5FDD"/>
    <w:rsid w:val="009F6E96"/>
    <w:rsid w:val="00A01982"/>
    <w:rsid w:val="00A01AE9"/>
    <w:rsid w:val="00A0395D"/>
    <w:rsid w:val="00A0530D"/>
    <w:rsid w:val="00A066C1"/>
    <w:rsid w:val="00A066DC"/>
    <w:rsid w:val="00A13FCF"/>
    <w:rsid w:val="00A160F8"/>
    <w:rsid w:val="00A1761F"/>
    <w:rsid w:val="00A17D69"/>
    <w:rsid w:val="00A206FC"/>
    <w:rsid w:val="00A20901"/>
    <w:rsid w:val="00A20B38"/>
    <w:rsid w:val="00A20E96"/>
    <w:rsid w:val="00A21673"/>
    <w:rsid w:val="00A22FC4"/>
    <w:rsid w:val="00A23FD7"/>
    <w:rsid w:val="00A25155"/>
    <w:rsid w:val="00A25939"/>
    <w:rsid w:val="00A27BF8"/>
    <w:rsid w:val="00A27E7B"/>
    <w:rsid w:val="00A30E37"/>
    <w:rsid w:val="00A31A26"/>
    <w:rsid w:val="00A343E0"/>
    <w:rsid w:val="00A34D30"/>
    <w:rsid w:val="00A356AD"/>
    <w:rsid w:val="00A37DCC"/>
    <w:rsid w:val="00A401AE"/>
    <w:rsid w:val="00A40321"/>
    <w:rsid w:val="00A42C8F"/>
    <w:rsid w:val="00A42FE2"/>
    <w:rsid w:val="00A43907"/>
    <w:rsid w:val="00A44C84"/>
    <w:rsid w:val="00A46C90"/>
    <w:rsid w:val="00A46FED"/>
    <w:rsid w:val="00A4747F"/>
    <w:rsid w:val="00A47D9A"/>
    <w:rsid w:val="00A5065A"/>
    <w:rsid w:val="00A5285D"/>
    <w:rsid w:val="00A5412A"/>
    <w:rsid w:val="00A570AB"/>
    <w:rsid w:val="00A5763D"/>
    <w:rsid w:val="00A6049E"/>
    <w:rsid w:val="00A60A96"/>
    <w:rsid w:val="00A620EF"/>
    <w:rsid w:val="00A62B89"/>
    <w:rsid w:val="00A62F86"/>
    <w:rsid w:val="00A649C8"/>
    <w:rsid w:val="00A65E0B"/>
    <w:rsid w:val="00A65E7E"/>
    <w:rsid w:val="00A666FA"/>
    <w:rsid w:val="00A67712"/>
    <w:rsid w:val="00A70A2E"/>
    <w:rsid w:val="00A72105"/>
    <w:rsid w:val="00A725B1"/>
    <w:rsid w:val="00A737F3"/>
    <w:rsid w:val="00A73C71"/>
    <w:rsid w:val="00A82429"/>
    <w:rsid w:val="00A82A6B"/>
    <w:rsid w:val="00A82D62"/>
    <w:rsid w:val="00A82E0A"/>
    <w:rsid w:val="00A82F3B"/>
    <w:rsid w:val="00A832AD"/>
    <w:rsid w:val="00A834E3"/>
    <w:rsid w:val="00A83A1E"/>
    <w:rsid w:val="00A85FB8"/>
    <w:rsid w:val="00A900ED"/>
    <w:rsid w:val="00A90189"/>
    <w:rsid w:val="00A907BA"/>
    <w:rsid w:val="00A91453"/>
    <w:rsid w:val="00A92660"/>
    <w:rsid w:val="00A9428B"/>
    <w:rsid w:val="00A949FD"/>
    <w:rsid w:val="00A94D20"/>
    <w:rsid w:val="00A94D30"/>
    <w:rsid w:val="00A954FF"/>
    <w:rsid w:val="00A95A28"/>
    <w:rsid w:val="00A97FA6"/>
    <w:rsid w:val="00AA0354"/>
    <w:rsid w:val="00AA0420"/>
    <w:rsid w:val="00AA21A2"/>
    <w:rsid w:val="00AA266A"/>
    <w:rsid w:val="00AA3138"/>
    <w:rsid w:val="00AA44B8"/>
    <w:rsid w:val="00AA4C00"/>
    <w:rsid w:val="00AA6A39"/>
    <w:rsid w:val="00AA6A51"/>
    <w:rsid w:val="00AA7A0E"/>
    <w:rsid w:val="00AB17F6"/>
    <w:rsid w:val="00AB292E"/>
    <w:rsid w:val="00AB3BB6"/>
    <w:rsid w:val="00AB3D5E"/>
    <w:rsid w:val="00AB4C71"/>
    <w:rsid w:val="00AB744F"/>
    <w:rsid w:val="00AB7EB8"/>
    <w:rsid w:val="00AC31EE"/>
    <w:rsid w:val="00AC3BA0"/>
    <w:rsid w:val="00AC45BC"/>
    <w:rsid w:val="00AC46F8"/>
    <w:rsid w:val="00AC5366"/>
    <w:rsid w:val="00AC65C2"/>
    <w:rsid w:val="00AD18DC"/>
    <w:rsid w:val="00AD3766"/>
    <w:rsid w:val="00AD37AC"/>
    <w:rsid w:val="00AD57DB"/>
    <w:rsid w:val="00AD5F3F"/>
    <w:rsid w:val="00AD62A9"/>
    <w:rsid w:val="00AD66C3"/>
    <w:rsid w:val="00AD7162"/>
    <w:rsid w:val="00AE0C97"/>
    <w:rsid w:val="00AE2755"/>
    <w:rsid w:val="00AE2896"/>
    <w:rsid w:val="00AE2983"/>
    <w:rsid w:val="00AE4601"/>
    <w:rsid w:val="00AE47B8"/>
    <w:rsid w:val="00AE591A"/>
    <w:rsid w:val="00AE5C79"/>
    <w:rsid w:val="00AE5FAE"/>
    <w:rsid w:val="00AE713D"/>
    <w:rsid w:val="00AF06C3"/>
    <w:rsid w:val="00AF1A6F"/>
    <w:rsid w:val="00AF2224"/>
    <w:rsid w:val="00AF22A0"/>
    <w:rsid w:val="00AF230A"/>
    <w:rsid w:val="00AF232C"/>
    <w:rsid w:val="00AF2F6A"/>
    <w:rsid w:val="00AF3795"/>
    <w:rsid w:val="00AF3989"/>
    <w:rsid w:val="00AF3F6F"/>
    <w:rsid w:val="00AF4D4D"/>
    <w:rsid w:val="00AF5D52"/>
    <w:rsid w:val="00AF6920"/>
    <w:rsid w:val="00AF6A2F"/>
    <w:rsid w:val="00B00091"/>
    <w:rsid w:val="00B022F3"/>
    <w:rsid w:val="00B02632"/>
    <w:rsid w:val="00B02733"/>
    <w:rsid w:val="00B02983"/>
    <w:rsid w:val="00B04820"/>
    <w:rsid w:val="00B05448"/>
    <w:rsid w:val="00B05C31"/>
    <w:rsid w:val="00B060F8"/>
    <w:rsid w:val="00B07042"/>
    <w:rsid w:val="00B072DE"/>
    <w:rsid w:val="00B078DC"/>
    <w:rsid w:val="00B10D27"/>
    <w:rsid w:val="00B1237A"/>
    <w:rsid w:val="00B12F1C"/>
    <w:rsid w:val="00B14A4C"/>
    <w:rsid w:val="00B14C8E"/>
    <w:rsid w:val="00B1573B"/>
    <w:rsid w:val="00B15B36"/>
    <w:rsid w:val="00B17DA1"/>
    <w:rsid w:val="00B2072D"/>
    <w:rsid w:val="00B20EFD"/>
    <w:rsid w:val="00B21EB3"/>
    <w:rsid w:val="00B22310"/>
    <w:rsid w:val="00B249E0"/>
    <w:rsid w:val="00B2684E"/>
    <w:rsid w:val="00B26F91"/>
    <w:rsid w:val="00B26FA3"/>
    <w:rsid w:val="00B27109"/>
    <w:rsid w:val="00B3259E"/>
    <w:rsid w:val="00B32928"/>
    <w:rsid w:val="00B3439D"/>
    <w:rsid w:val="00B34FB1"/>
    <w:rsid w:val="00B35925"/>
    <w:rsid w:val="00B367BD"/>
    <w:rsid w:val="00B408C9"/>
    <w:rsid w:val="00B45855"/>
    <w:rsid w:val="00B50078"/>
    <w:rsid w:val="00B507EB"/>
    <w:rsid w:val="00B50BEE"/>
    <w:rsid w:val="00B531D7"/>
    <w:rsid w:val="00B53285"/>
    <w:rsid w:val="00B532A0"/>
    <w:rsid w:val="00B53CD6"/>
    <w:rsid w:val="00B54C9C"/>
    <w:rsid w:val="00B54CF0"/>
    <w:rsid w:val="00B6033F"/>
    <w:rsid w:val="00B608DB"/>
    <w:rsid w:val="00B60F04"/>
    <w:rsid w:val="00B61895"/>
    <w:rsid w:val="00B62157"/>
    <w:rsid w:val="00B62639"/>
    <w:rsid w:val="00B62B0F"/>
    <w:rsid w:val="00B62C6E"/>
    <w:rsid w:val="00B631D9"/>
    <w:rsid w:val="00B63370"/>
    <w:rsid w:val="00B634A1"/>
    <w:rsid w:val="00B662D2"/>
    <w:rsid w:val="00B66429"/>
    <w:rsid w:val="00B6730A"/>
    <w:rsid w:val="00B7060C"/>
    <w:rsid w:val="00B70E35"/>
    <w:rsid w:val="00B720D4"/>
    <w:rsid w:val="00B72107"/>
    <w:rsid w:val="00B73564"/>
    <w:rsid w:val="00B736B5"/>
    <w:rsid w:val="00B752BA"/>
    <w:rsid w:val="00B763E6"/>
    <w:rsid w:val="00B76ADF"/>
    <w:rsid w:val="00B77540"/>
    <w:rsid w:val="00B77E92"/>
    <w:rsid w:val="00B800D6"/>
    <w:rsid w:val="00B80110"/>
    <w:rsid w:val="00B81134"/>
    <w:rsid w:val="00B816F9"/>
    <w:rsid w:val="00B82819"/>
    <w:rsid w:val="00B831A6"/>
    <w:rsid w:val="00B8326A"/>
    <w:rsid w:val="00B8423B"/>
    <w:rsid w:val="00B844D3"/>
    <w:rsid w:val="00B846D3"/>
    <w:rsid w:val="00B85159"/>
    <w:rsid w:val="00B86A80"/>
    <w:rsid w:val="00B876C9"/>
    <w:rsid w:val="00B8772D"/>
    <w:rsid w:val="00B908A0"/>
    <w:rsid w:val="00B91234"/>
    <w:rsid w:val="00B92AC7"/>
    <w:rsid w:val="00B9394B"/>
    <w:rsid w:val="00B93ED3"/>
    <w:rsid w:val="00B93F6D"/>
    <w:rsid w:val="00B952B0"/>
    <w:rsid w:val="00B955D9"/>
    <w:rsid w:val="00B975B8"/>
    <w:rsid w:val="00BA1F24"/>
    <w:rsid w:val="00BA23FD"/>
    <w:rsid w:val="00BA5051"/>
    <w:rsid w:val="00BA5C19"/>
    <w:rsid w:val="00BA64DB"/>
    <w:rsid w:val="00BA661C"/>
    <w:rsid w:val="00BA6729"/>
    <w:rsid w:val="00BA6A97"/>
    <w:rsid w:val="00BA6D2B"/>
    <w:rsid w:val="00BA706A"/>
    <w:rsid w:val="00BA7366"/>
    <w:rsid w:val="00BB0254"/>
    <w:rsid w:val="00BB0843"/>
    <w:rsid w:val="00BB1D91"/>
    <w:rsid w:val="00BB4B28"/>
    <w:rsid w:val="00BB572C"/>
    <w:rsid w:val="00BB5EAB"/>
    <w:rsid w:val="00BB6E10"/>
    <w:rsid w:val="00BB73F1"/>
    <w:rsid w:val="00BB76ED"/>
    <w:rsid w:val="00BB7A2A"/>
    <w:rsid w:val="00BC0522"/>
    <w:rsid w:val="00BC10FE"/>
    <w:rsid w:val="00BC137F"/>
    <w:rsid w:val="00BC13F8"/>
    <w:rsid w:val="00BC1A21"/>
    <w:rsid w:val="00BC24BA"/>
    <w:rsid w:val="00BC32C0"/>
    <w:rsid w:val="00BC381B"/>
    <w:rsid w:val="00BC4077"/>
    <w:rsid w:val="00BC5E6F"/>
    <w:rsid w:val="00BD0058"/>
    <w:rsid w:val="00BD056C"/>
    <w:rsid w:val="00BD074A"/>
    <w:rsid w:val="00BD0BD9"/>
    <w:rsid w:val="00BD1C6B"/>
    <w:rsid w:val="00BD2A3C"/>
    <w:rsid w:val="00BD543A"/>
    <w:rsid w:val="00BD5D5F"/>
    <w:rsid w:val="00BD5E0C"/>
    <w:rsid w:val="00BD642B"/>
    <w:rsid w:val="00BD671E"/>
    <w:rsid w:val="00BD7E7B"/>
    <w:rsid w:val="00BE3A71"/>
    <w:rsid w:val="00BE4AA7"/>
    <w:rsid w:val="00BE4ED6"/>
    <w:rsid w:val="00BE51EC"/>
    <w:rsid w:val="00BE544D"/>
    <w:rsid w:val="00BE67ED"/>
    <w:rsid w:val="00BF02FC"/>
    <w:rsid w:val="00BF0FC4"/>
    <w:rsid w:val="00BF4F55"/>
    <w:rsid w:val="00BF635E"/>
    <w:rsid w:val="00BF6E50"/>
    <w:rsid w:val="00BF79F8"/>
    <w:rsid w:val="00C012D2"/>
    <w:rsid w:val="00C02D2B"/>
    <w:rsid w:val="00C02FE4"/>
    <w:rsid w:val="00C03E6C"/>
    <w:rsid w:val="00C0499E"/>
    <w:rsid w:val="00C063F1"/>
    <w:rsid w:val="00C0719B"/>
    <w:rsid w:val="00C07661"/>
    <w:rsid w:val="00C07CED"/>
    <w:rsid w:val="00C11BB0"/>
    <w:rsid w:val="00C12C57"/>
    <w:rsid w:val="00C135BE"/>
    <w:rsid w:val="00C1454B"/>
    <w:rsid w:val="00C15B12"/>
    <w:rsid w:val="00C16069"/>
    <w:rsid w:val="00C160F5"/>
    <w:rsid w:val="00C16B4A"/>
    <w:rsid w:val="00C17BD5"/>
    <w:rsid w:val="00C2057D"/>
    <w:rsid w:val="00C23FBC"/>
    <w:rsid w:val="00C31DD3"/>
    <w:rsid w:val="00C337B1"/>
    <w:rsid w:val="00C33C4D"/>
    <w:rsid w:val="00C3539D"/>
    <w:rsid w:val="00C35992"/>
    <w:rsid w:val="00C35E14"/>
    <w:rsid w:val="00C36890"/>
    <w:rsid w:val="00C36A17"/>
    <w:rsid w:val="00C36AD2"/>
    <w:rsid w:val="00C4009A"/>
    <w:rsid w:val="00C40714"/>
    <w:rsid w:val="00C40748"/>
    <w:rsid w:val="00C40A17"/>
    <w:rsid w:val="00C40E91"/>
    <w:rsid w:val="00C4197B"/>
    <w:rsid w:val="00C44660"/>
    <w:rsid w:val="00C447C0"/>
    <w:rsid w:val="00C45C08"/>
    <w:rsid w:val="00C4625A"/>
    <w:rsid w:val="00C47851"/>
    <w:rsid w:val="00C51A51"/>
    <w:rsid w:val="00C520E8"/>
    <w:rsid w:val="00C52D6E"/>
    <w:rsid w:val="00C54139"/>
    <w:rsid w:val="00C54EFF"/>
    <w:rsid w:val="00C552FB"/>
    <w:rsid w:val="00C5728D"/>
    <w:rsid w:val="00C57810"/>
    <w:rsid w:val="00C603B2"/>
    <w:rsid w:val="00C631DD"/>
    <w:rsid w:val="00C63C0A"/>
    <w:rsid w:val="00C65573"/>
    <w:rsid w:val="00C66F77"/>
    <w:rsid w:val="00C67FA0"/>
    <w:rsid w:val="00C70869"/>
    <w:rsid w:val="00C729C8"/>
    <w:rsid w:val="00C7401F"/>
    <w:rsid w:val="00C74CD8"/>
    <w:rsid w:val="00C74FF0"/>
    <w:rsid w:val="00C754CF"/>
    <w:rsid w:val="00C76E52"/>
    <w:rsid w:val="00C77997"/>
    <w:rsid w:val="00C806F0"/>
    <w:rsid w:val="00C81FC3"/>
    <w:rsid w:val="00C823AD"/>
    <w:rsid w:val="00C826C3"/>
    <w:rsid w:val="00C829CE"/>
    <w:rsid w:val="00C83BB7"/>
    <w:rsid w:val="00C850DA"/>
    <w:rsid w:val="00C87F4C"/>
    <w:rsid w:val="00C92FD2"/>
    <w:rsid w:val="00C932BC"/>
    <w:rsid w:val="00C940DA"/>
    <w:rsid w:val="00C954A4"/>
    <w:rsid w:val="00C96AB8"/>
    <w:rsid w:val="00C97849"/>
    <w:rsid w:val="00CA2D1E"/>
    <w:rsid w:val="00CA4390"/>
    <w:rsid w:val="00CA49B2"/>
    <w:rsid w:val="00CA56A6"/>
    <w:rsid w:val="00CA585F"/>
    <w:rsid w:val="00CA6388"/>
    <w:rsid w:val="00CB1755"/>
    <w:rsid w:val="00CB1B06"/>
    <w:rsid w:val="00CB1C5B"/>
    <w:rsid w:val="00CB3EA0"/>
    <w:rsid w:val="00CB67DE"/>
    <w:rsid w:val="00CB69C5"/>
    <w:rsid w:val="00CC04EF"/>
    <w:rsid w:val="00CC36ED"/>
    <w:rsid w:val="00CC5EDC"/>
    <w:rsid w:val="00CC64BA"/>
    <w:rsid w:val="00CD0B42"/>
    <w:rsid w:val="00CD0C64"/>
    <w:rsid w:val="00CD2D60"/>
    <w:rsid w:val="00CD48C1"/>
    <w:rsid w:val="00CD4A2E"/>
    <w:rsid w:val="00CD57A9"/>
    <w:rsid w:val="00CD62D3"/>
    <w:rsid w:val="00CD6376"/>
    <w:rsid w:val="00CD6579"/>
    <w:rsid w:val="00CD66C3"/>
    <w:rsid w:val="00CD7FEE"/>
    <w:rsid w:val="00CE1767"/>
    <w:rsid w:val="00CE2376"/>
    <w:rsid w:val="00CE265E"/>
    <w:rsid w:val="00CE27CD"/>
    <w:rsid w:val="00CE4CD7"/>
    <w:rsid w:val="00CE5224"/>
    <w:rsid w:val="00CE674F"/>
    <w:rsid w:val="00CF2B4D"/>
    <w:rsid w:val="00CF3BCC"/>
    <w:rsid w:val="00CF580D"/>
    <w:rsid w:val="00CF681C"/>
    <w:rsid w:val="00CF6857"/>
    <w:rsid w:val="00CF7050"/>
    <w:rsid w:val="00D0072C"/>
    <w:rsid w:val="00D00E27"/>
    <w:rsid w:val="00D01A6D"/>
    <w:rsid w:val="00D04072"/>
    <w:rsid w:val="00D046A4"/>
    <w:rsid w:val="00D074E6"/>
    <w:rsid w:val="00D075E7"/>
    <w:rsid w:val="00D10558"/>
    <w:rsid w:val="00D10EC7"/>
    <w:rsid w:val="00D140DF"/>
    <w:rsid w:val="00D146BD"/>
    <w:rsid w:val="00D153FF"/>
    <w:rsid w:val="00D15715"/>
    <w:rsid w:val="00D15DC1"/>
    <w:rsid w:val="00D1650C"/>
    <w:rsid w:val="00D17392"/>
    <w:rsid w:val="00D17A33"/>
    <w:rsid w:val="00D20AC6"/>
    <w:rsid w:val="00D21A99"/>
    <w:rsid w:val="00D21EA0"/>
    <w:rsid w:val="00D22940"/>
    <w:rsid w:val="00D23DE3"/>
    <w:rsid w:val="00D24F02"/>
    <w:rsid w:val="00D26D7D"/>
    <w:rsid w:val="00D27A41"/>
    <w:rsid w:val="00D3003D"/>
    <w:rsid w:val="00D31081"/>
    <w:rsid w:val="00D325CA"/>
    <w:rsid w:val="00D32E53"/>
    <w:rsid w:val="00D336A8"/>
    <w:rsid w:val="00D33737"/>
    <w:rsid w:val="00D337E0"/>
    <w:rsid w:val="00D34312"/>
    <w:rsid w:val="00D34AE9"/>
    <w:rsid w:val="00D37992"/>
    <w:rsid w:val="00D4035E"/>
    <w:rsid w:val="00D421F4"/>
    <w:rsid w:val="00D42BD1"/>
    <w:rsid w:val="00D430BC"/>
    <w:rsid w:val="00D439B8"/>
    <w:rsid w:val="00D45033"/>
    <w:rsid w:val="00D45B4F"/>
    <w:rsid w:val="00D45D09"/>
    <w:rsid w:val="00D4786B"/>
    <w:rsid w:val="00D47BD9"/>
    <w:rsid w:val="00D53150"/>
    <w:rsid w:val="00D53569"/>
    <w:rsid w:val="00D53EBA"/>
    <w:rsid w:val="00D56862"/>
    <w:rsid w:val="00D57015"/>
    <w:rsid w:val="00D6083A"/>
    <w:rsid w:val="00D60879"/>
    <w:rsid w:val="00D611B6"/>
    <w:rsid w:val="00D63C5B"/>
    <w:rsid w:val="00D64C57"/>
    <w:rsid w:val="00D655A9"/>
    <w:rsid w:val="00D659C9"/>
    <w:rsid w:val="00D673CA"/>
    <w:rsid w:val="00D6742D"/>
    <w:rsid w:val="00D710D7"/>
    <w:rsid w:val="00D73569"/>
    <w:rsid w:val="00D739D3"/>
    <w:rsid w:val="00D7403D"/>
    <w:rsid w:val="00D740BE"/>
    <w:rsid w:val="00D74D84"/>
    <w:rsid w:val="00D761A0"/>
    <w:rsid w:val="00D76A1B"/>
    <w:rsid w:val="00D805A6"/>
    <w:rsid w:val="00D826C7"/>
    <w:rsid w:val="00D83984"/>
    <w:rsid w:val="00D84041"/>
    <w:rsid w:val="00D84891"/>
    <w:rsid w:val="00D84F08"/>
    <w:rsid w:val="00D84F60"/>
    <w:rsid w:val="00D850EB"/>
    <w:rsid w:val="00D85A67"/>
    <w:rsid w:val="00D85DB8"/>
    <w:rsid w:val="00D9036B"/>
    <w:rsid w:val="00D91843"/>
    <w:rsid w:val="00D933BF"/>
    <w:rsid w:val="00D93D9A"/>
    <w:rsid w:val="00D95637"/>
    <w:rsid w:val="00D96689"/>
    <w:rsid w:val="00D96C2D"/>
    <w:rsid w:val="00D96CA7"/>
    <w:rsid w:val="00D9780E"/>
    <w:rsid w:val="00D97912"/>
    <w:rsid w:val="00DA00D3"/>
    <w:rsid w:val="00DA210D"/>
    <w:rsid w:val="00DA2696"/>
    <w:rsid w:val="00DA29D0"/>
    <w:rsid w:val="00DA378C"/>
    <w:rsid w:val="00DA3B99"/>
    <w:rsid w:val="00DA5E6B"/>
    <w:rsid w:val="00DB04EB"/>
    <w:rsid w:val="00DB0C59"/>
    <w:rsid w:val="00DB0F32"/>
    <w:rsid w:val="00DB2F5F"/>
    <w:rsid w:val="00DB43C4"/>
    <w:rsid w:val="00DB62C8"/>
    <w:rsid w:val="00DB68CD"/>
    <w:rsid w:val="00DB7D62"/>
    <w:rsid w:val="00DC0D45"/>
    <w:rsid w:val="00DC375F"/>
    <w:rsid w:val="00DC3909"/>
    <w:rsid w:val="00DC4264"/>
    <w:rsid w:val="00DC42B4"/>
    <w:rsid w:val="00DC4759"/>
    <w:rsid w:val="00DC517E"/>
    <w:rsid w:val="00DC5257"/>
    <w:rsid w:val="00DC551C"/>
    <w:rsid w:val="00DD1017"/>
    <w:rsid w:val="00DD2656"/>
    <w:rsid w:val="00DD27D9"/>
    <w:rsid w:val="00DD2BA6"/>
    <w:rsid w:val="00DD2DCE"/>
    <w:rsid w:val="00DD3C00"/>
    <w:rsid w:val="00DD3C88"/>
    <w:rsid w:val="00DD4647"/>
    <w:rsid w:val="00DD4CB6"/>
    <w:rsid w:val="00DD79D9"/>
    <w:rsid w:val="00DD7B83"/>
    <w:rsid w:val="00DD7D46"/>
    <w:rsid w:val="00DE0EE3"/>
    <w:rsid w:val="00DE3116"/>
    <w:rsid w:val="00DE3FCB"/>
    <w:rsid w:val="00DE4643"/>
    <w:rsid w:val="00DE4833"/>
    <w:rsid w:val="00DE717F"/>
    <w:rsid w:val="00DE7EE8"/>
    <w:rsid w:val="00DF240D"/>
    <w:rsid w:val="00DF3032"/>
    <w:rsid w:val="00DF59E1"/>
    <w:rsid w:val="00E0063C"/>
    <w:rsid w:val="00E00AE7"/>
    <w:rsid w:val="00E00FA4"/>
    <w:rsid w:val="00E01834"/>
    <w:rsid w:val="00E022A5"/>
    <w:rsid w:val="00E02D9B"/>
    <w:rsid w:val="00E03AB4"/>
    <w:rsid w:val="00E0495C"/>
    <w:rsid w:val="00E06441"/>
    <w:rsid w:val="00E0667C"/>
    <w:rsid w:val="00E0669A"/>
    <w:rsid w:val="00E06C1E"/>
    <w:rsid w:val="00E10CED"/>
    <w:rsid w:val="00E111E7"/>
    <w:rsid w:val="00E11BBD"/>
    <w:rsid w:val="00E13D54"/>
    <w:rsid w:val="00E14868"/>
    <w:rsid w:val="00E15EB7"/>
    <w:rsid w:val="00E17C4B"/>
    <w:rsid w:val="00E20B97"/>
    <w:rsid w:val="00E20FD9"/>
    <w:rsid w:val="00E22A9D"/>
    <w:rsid w:val="00E2459E"/>
    <w:rsid w:val="00E249D5"/>
    <w:rsid w:val="00E24D1A"/>
    <w:rsid w:val="00E25E4C"/>
    <w:rsid w:val="00E26DDE"/>
    <w:rsid w:val="00E30A2A"/>
    <w:rsid w:val="00E30AFD"/>
    <w:rsid w:val="00E33B48"/>
    <w:rsid w:val="00E341D4"/>
    <w:rsid w:val="00E40279"/>
    <w:rsid w:val="00E44185"/>
    <w:rsid w:val="00E44219"/>
    <w:rsid w:val="00E443DB"/>
    <w:rsid w:val="00E45DF8"/>
    <w:rsid w:val="00E474C8"/>
    <w:rsid w:val="00E50D26"/>
    <w:rsid w:val="00E52252"/>
    <w:rsid w:val="00E53946"/>
    <w:rsid w:val="00E5467E"/>
    <w:rsid w:val="00E56711"/>
    <w:rsid w:val="00E575A6"/>
    <w:rsid w:val="00E600EC"/>
    <w:rsid w:val="00E60608"/>
    <w:rsid w:val="00E60639"/>
    <w:rsid w:val="00E61442"/>
    <w:rsid w:val="00E62BF7"/>
    <w:rsid w:val="00E62C76"/>
    <w:rsid w:val="00E65F9B"/>
    <w:rsid w:val="00E6681F"/>
    <w:rsid w:val="00E66B97"/>
    <w:rsid w:val="00E67ED9"/>
    <w:rsid w:val="00E715D8"/>
    <w:rsid w:val="00E72217"/>
    <w:rsid w:val="00E7351A"/>
    <w:rsid w:val="00E73A47"/>
    <w:rsid w:val="00E74E42"/>
    <w:rsid w:val="00E75857"/>
    <w:rsid w:val="00E7600E"/>
    <w:rsid w:val="00E77FF2"/>
    <w:rsid w:val="00E80944"/>
    <w:rsid w:val="00E81EBC"/>
    <w:rsid w:val="00E81FA3"/>
    <w:rsid w:val="00E83224"/>
    <w:rsid w:val="00E83CAC"/>
    <w:rsid w:val="00E84732"/>
    <w:rsid w:val="00E9133A"/>
    <w:rsid w:val="00E92FFA"/>
    <w:rsid w:val="00E93D41"/>
    <w:rsid w:val="00E93D6C"/>
    <w:rsid w:val="00E95B10"/>
    <w:rsid w:val="00E96214"/>
    <w:rsid w:val="00E9634E"/>
    <w:rsid w:val="00E97CAF"/>
    <w:rsid w:val="00EA115B"/>
    <w:rsid w:val="00EA4353"/>
    <w:rsid w:val="00EA77E3"/>
    <w:rsid w:val="00EA7FCF"/>
    <w:rsid w:val="00EB03D0"/>
    <w:rsid w:val="00EB09DD"/>
    <w:rsid w:val="00EB1835"/>
    <w:rsid w:val="00EB2A4B"/>
    <w:rsid w:val="00EB37E3"/>
    <w:rsid w:val="00EB3925"/>
    <w:rsid w:val="00EB4451"/>
    <w:rsid w:val="00EB46CD"/>
    <w:rsid w:val="00EB4C41"/>
    <w:rsid w:val="00EB4C87"/>
    <w:rsid w:val="00EB5298"/>
    <w:rsid w:val="00EB5930"/>
    <w:rsid w:val="00EB6FE2"/>
    <w:rsid w:val="00EB71CB"/>
    <w:rsid w:val="00EC0A2F"/>
    <w:rsid w:val="00EC27C9"/>
    <w:rsid w:val="00EC4C3A"/>
    <w:rsid w:val="00EC6175"/>
    <w:rsid w:val="00EC69A6"/>
    <w:rsid w:val="00EC6C55"/>
    <w:rsid w:val="00EC70A9"/>
    <w:rsid w:val="00ED1074"/>
    <w:rsid w:val="00ED16C3"/>
    <w:rsid w:val="00ED1DE2"/>
    <w:rsid w:val="00ED1E9D"/>
    <w:rsid w:val="00ED23CD"/>
    <w:rsid w:val="00ED2410"/>
    <w:rsid w:val="00ED3965"/>
    <w:rsid w:val="00ED3FE8"/>
    <w:rsid w:val="00ED54C7"/>
    <w:rsid w:val="00EE1060"/>
    <w:rsid w:val="00EE1062"/>
    <w:rsid w:val="00EE2124"/>
    <w:rsid w:val="00EE3769"/>
    <w:rsid w:val="00EE39E2"/>
    <w:rsid w:val="00EE5234"/>
    <w:rsid w:val="00EE5511"/>
    <w:rsid w:val="00EE77C4"/>
    <w:rsid w:val="00EF0058"/>
    <w:rsid w:val="00EF006F"/>
    <w:rsid w:val="00EF0099"/>
    <w:rsid w:val="00EF1645"/>
    <w:rsid w:val="00EF5531"/>
    <w:rsid w:val="00EF6C07"/>
    <w:rsid w:val="00F024E4"/>
    <w:rsid w:val="00F0265F"/>
    <w:rsid w:val="00F02903"/>
    <w:rsid w:val="00F0455A"/>
    <w:rsid w:val="00F04B84"/>
    <w:rsid w:val="00F04C18"/>
    <w:rsid w:val="00F05179"/>
    <w:rsid w:val="00F05411"/>
    <w:rsid w:val="00F06E6E"/>
    <w:rsid w:val="00F079DF"/>
    <w:rsid w:val="00F10235"/>
    <w:rsid w:val="00F11DB0"/>
    <w:rsid w:val="00F11E2A"/>
    <w:rsid w:val="00F121F6"/>
    <w:rsid w:val="00F13595"/>
    <w:rsid w:val="00F14F85"/>
    <w:rsid w:val="00F157B8"/>
    <w:rsid w:val="00F16CBF"/>
    <w:rsid w:val="00F16F14"/>
    <w:rsid w:val="00F20230"/>
    <w:rsid w:val="00F203FC"/>
    <w:rsid w:val="00F214D9"/>
    <w:rsid w:val="00F2169A"/>
    <w:rsid w:val="00F22F36"/>
    <w:rsid w:val="00F24470"/>
    <w:rsid w:val="00F24610"/>
    <w:rsid w:val="00F2697B"/>
    <w:rsid w:val="00F27D16"/>
    <w:rsid w:val="00F314DE"/>
    <w:rsid w:val="00F31AD5"/>
    <w:rsid w:val="00F327D0"/>
    <w:rsid w:val="00F330AE"/>
    <w:rsid w:val="00F33A18"/>
    <w:rsid w:val="00F342F9"/>
    <w:rsid w:val="00F35226"/>
    <w:rsid w:val="00F35896"/>
    <w:rsid w:val="00F358B3"/>
    <w:rsid w:val="00F369DD"/>
    <w:rsid w:val="00F3791E"/>
    <w:rsid w:val="00F40C0A"/>
    <w:rsid w:val="00F40C1B"/>
    <w:rsid w:val="00F42299"/>
    <w:rsid w:val="00F4452D"/>
    <w:rsid w:val="00F4656D"/>
    <w:rsid w:val="00F473CD"/>
    <w:rsid w:val="00F5248A"/>
    <w:rsid w:val="00F53E5C"/>
    <w:rsid w:val="00F53EF1"/>
    <w:rsid w:val="00F56654"/>
    <w:rsid w:val="00F57566"/>
    <w:rsid w:val="00F57A80"/>
    <w:rsid w:val="00F617CB"/>
    <w:rsid w:val="00F622EC"/>
    <w:rsid w:val="00F63E5A"/>
    <w:rsid w:val="00F6447E"/>
    <w:rsid w:val="00F64E84"/>
    <w:rsid w:val="00F65E2C"/>
    <w:rsid w:val="00F66FED"/>
    <w:rsid w:val="00F7068C"/>
    <w:rsid w:val="00F70E57"/>
    <w:rsid w:val="00F718DF"/>
    <w:rsid w:val="00F72BEC"/>
    <w:rsid w:val="00F73253"/>
    <w:rsid w:val="00F73912"/>
    <w:rsid w:val="00F7438D"/>
    <w:rsid w:val="00F75086"/>
    <w:rsid w:val="00F7637A"/>
    <w:rsid w:val="00F76C90"/>
    <w:rsid w:val="00F775E1"/>
    <w:rsid w:val="00F778F0"/>
    <w:rsid w:val="00F77FEF"/>
    <w:rsid w:val="00F8027D"/>
    <w:rsid w:val="00F80DC4"/>
    <w:rsid w:val="00F815E2"/>
    <w:rsid w:val="00F838E9"/>
    <w:rsid w:val="00F84C78"/>
    <w:rsid w:val="00F84E66"/>
    <w:rsid w:val="00F85213"/>
    <w:rsid w:val="00F860F4"/>
    <w:rsid w:val="00F861AE"/>
    <w:rsid w:val="00F86779"/>
    <w:rsid w:val="00F86837"/>
    <w:rsid w:val="00F87FAF"/>
    <w:rsid w:val="00F90341"/>
    <w:rsid w:val="00F90B7D"/>
    <w:rsid w:val="00F919B5"/>
    <w:rsid w:val="00F9306F"/>
    <w:rsid w:val="00F94F68"/>
    <w:rsid w:val="00F95A40"/>
    <w:rsid w:val="00F96AB6"/>
    <w:rsid w:val="00FA0BF3"/>
    <w:rsid w:val="00FA33D8"/>
    <w:rsid w:val="00FA40C3"/>
    <w:rsid w:val="00FA4555"/>
    <w:rsid w:val="00FA48F7"/>
    <w:rsid w:val="00FA4CA1"/>
    <w:rsid w:val="00FA6756"/>
    <w:rsid w:val="00FA79BE"/>
    <w:rsid w:val="00FB10F5"/>
    <w:rsid w:val="00FB1F0F"/>
    <w:rsid w:val="00FB2CC7"/>
    <w:rsid w:val="00FB4F78"/>
    <w:rsid w:val="00FB5E7D"/>
    <w:rsid w:val="00FB60DD"/>
    <w:rsid w:val="00FC057E"/>
    <w:rsid w:val="00FC123D"/>
    <w:rsid w:val="00FC1BAF"/>
    <w:rsid w:val="00FC2F70"/>
    <w:rsid w:val="00FC3C4E"/>
    <w:rsid w:val="00FC43CF"/>
    <w:rsid w:val="00FC4890"/>
    <w:rsid w:val="00FC6127"/>
    <w:rsid w:val="00FC7D59"/>
    <w:rsid w:val="00FD0AAC"/>
    <w:rsid w:val="00FD161D"/>
    <w:rsid w:val="00FD16FA"/>
    <w:rsid w:val="00FD2B28"/>
    <w:rsid w:val="00FD61A9"/>
    <w:rsid w:val="00FE0428"/>
    <w:rsid w:val="00FE16EC"/>
    <w:rsid w:val="00FE183D"/>
    <w:rsid w:val="00FE20CC"/>
    <w:rsid w:val="00FE2358"/>
    <w:rsid w:val="00FE2C71"/>
    <w:rsid w:val="00FE3EB5"/>
    <w:rsid w:val="00FE4565"/>
    <w:rsid w:val="00FE57B4"/>
    <w:rsid w:val="00FE6ACD"/>
    <w:rsid w:val="00FF0BF2"/>
    <w:rsid w:val="00FF11CF"/>
    <w:rsid w:val="00FF373F"/>
    <w:rsid w:val="00FF5715"/>
    <w:rsid w:val="00FF6271"/>
    <w:rsid w:val="00FF6E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3388CE2"/>
  <w14:defaultImageDpi w14:val="32767"/>
  <w15:docId w15:val="{C2A5B3CF-2BBB-7942-A68F-346E9B0FAD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374E1"/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282271"/>
    <w:pPr>
      <w:keepNext/>
      <w:keepLines/>
      <w:outlineLvl w:val="0"/>
    </w:pPr>
    <w:rPr>
      <w:rFonts w:eastAsiaTheme="majorEastAsia" w:cstheme="majorBidi"/>
      <w:b/>
      <w:color w:val="000000" w:themeColor="text1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82271"/>
    <w:pPr>
      <w:keepNext/>
      <w:keepLines/>
      <w:outlineLvl w:val="1"/>
    </w:pPr>
    <w:rPr>
      <w:rFonts w:eastAsiaTheme="majorEastAsia" w:cstheme="majorBidi"/>
      <w:b/>
      <w:i/>
      <w:color w:val="000000" w:themeColor="text1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82271"/>
    <w:pPr>
      <w:keepNext/>
      <w:keepLines/>
      <w:outlineLvl w:val="2"/>
    </w:pPr>
    <w:rPr>
      <w:rFonts w:eastAsiaTheme="majorEastAsia" w:cstheme="majorBidi"/>
      <w:i/>
      <w:color w:val="000000" w:themeColor="tex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E13D54"/>
    <w:pPr>
      <w:tabs>
        <w:tab w:val="center" w:pos="4680"/>
        <w:tab w:val="right" w:pos="9360"/>
      </w:tabs>
    </w:pPr>
    <w:rPr>
      <w:rFonts w:asciiTheme="minorHAnsi" w:eastAsiaTheme="minorHAnsi" w:hAnsiTheme="minorHAnsi" w:cstheme="minorBidi"/>
    </w:rPr>
  </w:style>
  <w:style w:type="character" w:customStyle="1" w:styleId="FooterChar">
    <w:name w:val="Footer Char"/>
    <w:basedOn w:val="DefaultParagraphFont"/>
    <w:link w:val="Footer"/>
    <w:uiPriority w:val="99"/>
    <w:rsid w:val="00E13D54"/>
  </w:style>
  <w:style w:type="character" w:styleId="PageNumber">
    <w:name w:val="page number"/>
    <w:basedOn w:val="DefaultParagraphFont"/>
    <w:uiPriority w:val="99"/>
    <w:semiHidden/>
    <w:unhideWhenUsed/>
    <w:rsid w:val="00E13D54"/>
  </w:style>
  <w:style w:type="character" w:styleId="Hyperlink">
    <w:name w:val="Hyperlink"/>
    <w:basedOn w:val="DefaultParagraphFont"/>
    <w:uiPriority w:val="99"/>
    <w:unhideWhenUsed/>
    <w:rsid w:val="00E13D54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rsid w:val="00E13D54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170DFB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2564ED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564ED"/>
    <w:rPr>
      <w:rFonts w:ascii="Times New Roman" w:eastAsia="Times New Roman" w:hAnsi="Times New Roman" w:cs="Times New Roman"/>
    </w:rPr>
  </w:style>
  <w:style w:type="table" w:styleId="TableGrid">
    <w:name w:val="Table Grid"/>
    <w:basedOn w:val="TableNormal"/>
    <w:uiPriority w:val="39"/>
    <w:rsid w:val="00044D1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BD642B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0760A6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0760A6"/>
    <w:rPr>
      <w:rFonts w:ascii="Times New Roman" w:eastAsia="Times New Roman" w:hAnsi="Times New Roman" w:cs="Times New Roman"/>
    </w:rPr>
  </w:style>
  <w:style w:type="paragraph" w:customStyle="1" w:styleId="EndNoteBibliography">
    <w:name w:val="EndNote Bibliography"/>
    <w:basedOn w:val="Normal"/>
    <w:link w:val="EndNoteBibliographyChar"/>
    <w:rsid w:val="000760A6"/>
  </w:style>
  <w:style w:type="character" w:customStyle="1" w:styleId="EndNoteBibliographyChar">
    <w:name w:val="EndNote Bibliography Char"/>
    <w:basedOn w:val="DefaultParagraphFont"/>
    <w:link w:val="EndNoteBibliography"/>
    <w:rsid w:val="000760A6"/>
    <w:rPr>
      <w:rFonts w:ascii="Times New Roman" w:eastAsia="Times New Roman" w:hAnsi="Times New Roman" w:cs="Times New Roman"/>
    </w:rPr>
  </w:style>
  <w:style w:type="paragraph" w:styleId="NormalWeb">
    <w:name w:val="Normal (Web)"/>
    <w:basedOn w:val="Normal"/>
    <w:uiPriority w:val="99"/>
    <w:unhideWhenUsed/>
    <w:rsid w:val="00EE77C4"/>
    <w:pPr>
      <w:spacing w:before="100" w:beforeAutospacing="1" w:after="100" w:afterAutospacing="1"/>
    </w:pPr>
  </w:style>
  <w:style w:type="character" w:styleId="Emphasis">
    <w:name w:val="Emphasis"/>
    <w:basedOn w:val="DefaultParagraphFont"/>
    <w:uiPriority w:val="20"/>
    <w:qFormat/>
    <w:rsid w:val="00747F2F"/>
    <w:rPr>
      <w:i/>
      <w:iCs/>
    </w:rPr>
  </w:style>
  <w:style w:type="paragraph" w:customStyle="1" w:styleId="Default">
    <w:name w:val="Default"/>
    <w:rsid w:val="00A5065A"/>
    <w:pPr>
      <w:widowControl w:val="0"/>
      <w:autoSpaceDE w:val="0"/>
      <w:autoSpaceDN w:val="0"/>
      <w:adjustRightInd w:val="0"/>
    </w:pPr>
    <w:rPr>
      <w:rFonts w:ascii="Verdana" w:eastAsiaTheme="minorEastAsia" w:hAnsi="Verdana" w:cs="Verdana"/>
      <w:color w:val="000000"/>
    </w:rPr>
  </w:style>
  <w:style w:type="character" w:styleId="CommentReference">
    <w:name w:val="annotation reference"/>
    <w:basedOn w:val="DefaultParagraphFont"/>
    <w:uiPriority w:val="99"/>
    <w:semiHidden/>
    <w:unhideWhenUsed/>
    <w:rsid w:val="008345D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8345D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345DC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345D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345DC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345DC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345DC"/>
    <w:rPr>
      <w:rFonts w:ascii="Times New Roman" w:eastAsia="Times New Roman" w:hAnsi="Times New Roman" w:cs="Times New Roman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282271"/>
    <w:rPr>
      <w:rFonts w:ascii="Times New Roman" w:eastAsiaTheme="majorEastAsia" w:hAnsi="Times New Roman" w:cstheme="majorBidi"/>
      <w:b/>
      <w:i/>
      <w:color w:val="000000" w:themeColor="text1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282271"/>
    <w:rPr>
      <w:rFonts w:ascii="Times New Roman" w:eastAsiaTheme="majorEastAsia" w:hAnsi="Times New Roman" w:cstheme="majorBidi"/>
      <w:b/>
      <w:color w:val="000000" w:themeColor="text1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282271"/>
    <w:rPr>
      <w:rFonts w:ascii="Times New Roman" w:eastAsiaTheme="majorEastAsia" w:hAnsi="Times New Roman" w:cstheme="majorBidi"/>
      <w:i/>
      <w:color w:val="000000" w:themeColor="text1"/>
    </w:rPr>
  </w:style>
  <w:style w:type="paragraph" w:styleId="Revision">
    <w:name w:val="Revision"/>
    <w:hidden/>
    <w:uiPriority w:val="99"/>
    <w:semiHidden/>
    <w:rsid w:val="00BE4ED6"/>
    <w:rPr>
      <w:rFonts w:ascii="Times New Roman" w:eastAsia="Times New Roman" w:hAnsi="Times New Roman" w:cs="Times New Roman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AB7EB8"/>
    <w:rPr>
      <w:color w:val="605E5C"/>
      <w:shd w:val="clear" w:color="auto" w:fill="E1DFDD"/>
    </w:rPr>
  </w:style>
  <w:style w:type="character" w:customStyle="1" w:styleId="italicstextstyles">
    <w:name w:val="italics (text styles)"/>
    <w:uiPriority w:val="99"/>
    <w:rsid w:val="00B26FA3"/>
    <w:rPr>
      <w:rFonts w:ascii="Open Sans" w:hAnsi="Open Sans" w:cs="Open Sans"/>
      <w:i/>
      <w:iCs/>
    </w:rPr>
  </w:style>
  <w:style w:type="paragraph" w:styleId="BodyText">
    <w:name w:val="Body Text"/>
    <w:basedOn w:val="Normal"/>
    <w:link w:val="BodyTextChar"/>
    <w:rsid w:val="00A620EF"/>
    <w:pPr>
      <w:spacing w:after="180"/>
    </w:pPr>
    <w:rPr>
      <w:sz w:val="22"/>
      <w:szCs w:val="20"/>
      <w:lang w:val="en"/>
    </w:rPr>
  </w:style>
  <w:style w:type="character" w:customStyle="1" w:styleId="BodyTextChar">
    <w:name w:val="Body Text Char"/>
    <w:basedOn w:val="DefaultParagraphFont"/>
    <w:link w:val="BodyText"/>
    <w:rsid w:val="00A620EF"/>
    <w:rPr>
      <w:rFonts w:ascii="Times New Roman" w:eastAsia="Times New Roman" w:hAnsi="Times New Roman" w:cs="Times New Roman"/>
      <w:sz w:val="22"/>
      <w:szCs w:val="20"/>
      <w:lang w:val="en"/>
    </w:rPr>
  </w:style>
  <w:style w:type="character" w:customStyle="1" w:styleId="apple-converted-space">
    <w:name w:val="apple-converted-space"/>
    <w:basedOn w:val="DefaultParagraphFont"/>
    <w:rsid w:val="00EF6C0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323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32305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45734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3946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50303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41271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6945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4231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3869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4419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4739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82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3952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7696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2005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14888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6596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5868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0909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9916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1002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45174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5429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3512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7290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1145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1715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0407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4375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8861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7990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00914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5443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4133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4821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23523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0606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0572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8672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6377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69832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4695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6798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1139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906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3529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97557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7482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8076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4729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9602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31686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9466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09591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7515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13476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8842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4427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3383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8229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6130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3638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0288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3188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5165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47015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8584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4596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117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085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34708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9867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0001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7500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0635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3809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9886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4850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2890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870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5287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5540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9248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9692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8082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0560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3548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60973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9161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0453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2342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3908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8561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359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5659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4696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5352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3142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6428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9918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8740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0869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6031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8544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9354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8487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1289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2468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9866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8272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973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9746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5751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3580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7893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4460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7058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972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83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49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50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73621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9311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36994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6440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5611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3023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53319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228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30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649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588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92025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2948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0560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3581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02884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0483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7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51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014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7342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4868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54431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36017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5029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0736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47526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43610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5964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767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68553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44001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50516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7446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36828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74093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574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5474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6718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15812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16228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855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8388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37167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774091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23633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9337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1140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64379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37581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024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3301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5561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25625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65253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342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801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1219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59327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81904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96598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540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86426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85181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653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014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521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608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94438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0135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7097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8687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6599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9051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600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7371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5365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61016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48168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405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0105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14816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84768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60620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573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5632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1833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31986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07296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561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866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7373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3580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18355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92987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40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2559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5881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3410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6283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598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216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466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1931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33472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74525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784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5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572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629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935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216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1031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1423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4845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1702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410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3446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9484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904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0077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120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2228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707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2780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0486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0426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7430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3862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733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3457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3156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92556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12963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1526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4796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19473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13079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944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156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871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065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2005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1941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62392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691078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28699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185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954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01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637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144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6099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581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98354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49203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16722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1437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247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382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378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385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565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96932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5850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2723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19646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06103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5483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6346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7032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6016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0862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4347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1338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7944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90383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0061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1692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1840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2581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34017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4335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937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8172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3901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1113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3404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8534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50719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0119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4362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2690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8817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7383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0528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2496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4140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8985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7122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82806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72974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2043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2248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89084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7904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015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896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6174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0420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3929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49148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6935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4406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81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5106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90425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51133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5481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5624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07906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837510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54483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6896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085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88218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55641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051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3443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9963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73530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50037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485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820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399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788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7992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0012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56005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6931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1434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5240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46314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8460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9734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5743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20804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3016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9359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74675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1067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6811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71297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81916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94615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4629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5803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6485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5832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8094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5976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6445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8349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2959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829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7258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0455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9511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7027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02778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9788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4696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4753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8873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27172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0268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2918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8375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7346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1611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2179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867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64379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9780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0626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6666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7321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9256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5383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302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6675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757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7696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7892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5634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3275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2342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7636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8620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8613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6797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9353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79066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8727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3614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5734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9548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97762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1252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4609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0383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1084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54967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721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432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5927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14054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0010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9947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877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3113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6897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650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0288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287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8210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2131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8613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1207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7930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43073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42314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605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611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774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8159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0400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08720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15049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062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569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1008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9175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06204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59216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867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628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207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412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0000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4410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75488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63516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32560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577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127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387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944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9322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1151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9590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171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7425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9589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874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478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690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AB1745F-BC6C-D04F-AB57-398E2DD0BCD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1</Pages>
  <Words>3584</Words>
  <Characters>20433</Characters>
  <Application>Microsoft Office Word</Application>
  <DocSecurity>0</DocSecurity>
  <Lines>170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Ohio State University</Company>
  <LinksUpToDate>false</LinksUpToDate>
  <CharactersWithSpaces>239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äzilia Loibl</dc:creator>
  <cp:keywords/>
  <dc:description/>
  <cp:lastModifiedBy>SLF</cp:lastModifiedBy>
  <cp:revision>6</cp:revision>
  <cp:lastPrinted>2019-10-31T20:25:00Z</cp:lastPrinted>
  <dcterms:created xsi:type="dcterms:W3CDTF">2020-09-23T12:25:00Z</dcterms:created>
  <dcterms:modified xsi:type="dcterms:W3CDTF">2021-02-26T21:24:00Z</dcterms:modified>
</cp:coreProperties>
</file>